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A5A5A5" w:themeColor="background1" w:themeShade="A5"/>
  <w:body>
    <w:p w14:paraId="2A023824" w14:textId="7A37F4C7"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581EFE">
        <w:rPr>
          <w:rFonts w:eastAsiaTheme="minorEastAsia"/>
          <w:b/>
          <w:bCs/>
          <w:caps w:val="0"/>
        </w:rPr>
        <w:t xml:space="preserve">Content </w:t>
      </w:r>
      <w:r w:rsidR="002F1E34">
        <w:rPr>
          <w:rFonts w:eastAsiaTheme="minorEastAsia"/>
          <w:b/>
          <w:bCs/>
          <w:caps w:val="0"/>
        </w:rPr>
        <w:t>Delivery Rate</w:t>
      </w:r>
      <w:r w:rsidR="002F1E34" w:rsidRPr="00514AE9">
        <w:rPr>
          <w:rFonts w:eastAsiaTheme="minorEastAsia"/>
          <w:b/>
          <w:bCs/>
          <w:caps w:val="0"/>
        </w:rPr>
        <w:t xml:space="preserve"> </w:t>
      </w:r>
      <w:r w:rsidR="00514AE9" w:rsidRPr="00514AE9">
        <w:rPr>
          <w:rFonts w:eastAsiaTheme="minorEastAsia"/>
          <w:b/>
          <w:bCs/>
          <w:caps w:val="0"/>
        </w:rPr>
        <w:t xml:space="preserve">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66ACD0E1" w14:textId="1AE729E9" w:rsidR="006004FD" w:rsidRDefault="005237CB" w:rsidP="00A6509F">
      <w:pPr>
        <w:pStyle w:val="Abstract"/>
      </w:pPr>
      <w:r>
        <w:t>Older adults</w:t>
      </w:r>
      <w:r w:rsidR="00070DEF">
        <w:t xml:space="preserve"> </w:t>
      </w:r>
      <w:r>
        <w:t xml:space="preserve">face </w:t>
      </w:r>
      <w:r w:rsidR="00D06E99">
        <w:t>challenges</w:t>
      </w:r>
      <w:r w:rsidR="00070DEF">
        <w:t xml:space="preserve"> when trying to </w:t>
      </w:r>
      <w:r w:rsidR="00552599">
        <w:t xml:space="preserve">leverage online instructional videos to complete tasks on their own due to </w:t>
      </w:r>
      <w:r w:rsidR="00F824FA">
        <w:t xml:space="preserve">cognitive declines. </w:t>
      </w:r>
      <w:r w:rsidR="00D06E99">
        <w:t>For example,</w:t>
      </w:r>
      <w:r w:rsidR="005D5AD4">
        <w:t xml:space="preserve"> the regular rate of many online instructional videos might be too fast </w:t>
      </w:r>
      <w:r w:rsidR="00236276">
        <w:t xml:space="preserve">for some older adults to follow because these videos were created with a </w:t>
      </w:r>
      <w:r w:rsidR="00CA008B">
        <w:t xml:space="preserve">general audience in mind. </w:t>
      </w:r>
      <w:r w:rsidR="0097691A">
        <w:t xml:space="preserve">It is possible that </w:t>
      </w:r>
      <w:r w:rsidR="00720253">
        <w:t xml:space="preserve">moderating the content delivery rate </w:t>
      </w:r>
      <w:r w:rsidR="00FB0125">
        <w:t xml:space="preserve">in online instructional videos </w:t>
      </w:r>
      <w:r w:rsidR="00572D7A">
        <w:t xml:space="preserve">could help older adults, but this approach </w:t>
      </w:r>
      <w:r w:rsidR="0046583B">
        <w:t>remains</w:t>
      </w:r>
      <w:r w:rsidR="00572D7A">
        <w:t xml:space="preserve"> under-explored. </w:t>
      </w:r>
      <w:r w:rsidR="00B407E9" w:rsidRPr="007C3694">
        <w:t xml:space="preserve">In this </w:t>
      </w:r>
      <w:r w:rsidR="00DB3ECE">
        <w:t>work</w:t>
      </w:r>
      <w:r w:rsidR="00B407E9" w:rsidRPr="007C3694">
        <w:t xml:space="preserve">, we </w:t>
      </w:r>
      <w:r w:rsidR="001B5180">
        <w:t xml:space="preserve">conducted two rounds of </w:t>
      </w:r>
      <w:r w:rsidR="00B407E9" w:rsidRPr="007C3694">
        <w:t>stud</w:t>
      </w:r>
      <w:r w:rsidR="001B5180">
        <w:t xml:space="preserve">ies </w:t>
      </w:r>
      <w:r w:rsidR="009037DB">
        <w:t>with</w:t>
      </w:r>
      <w:r w:rsidR="00685058">
        <w:t xml:space="preserve"> older adults</w:t>
      </w:r>
      <w:r w:rsidR="009037DB">
        <w:t xml:space="preserve"> </w:t>
      </w:r>
      <w:r w:rsidR="001B5180">
        <w:t>to investigate</w:t>
      </w:r>
      <w:r w:rsidR="00B407E9" w:rsidRPr="007C3694">
        <w:t xml:space="preserve"> the effect of moderating the </w:t>
      </w:r>
      <w:r w:rsidR="00B407E9">
        <w:t>rate at which content in</w:t>
      </w:r>
      <w:r w:rsidR="00B407E9" w:rsidRPr="007C3694">
        <w:t xml:space="preserve"> instruction</w:t>
      </w:r>
      <w:r w:rsidR="00B407E9">
        <w:t>al</w:t>
      </w:r>
      <w:r w:rsidR="00B407E9" w:rsidRPr="007C3694">
        <w:t xml:space="preserve"> videos </w:t>
      </w:r>
      <w:r w:rsidR="00B407E9">
        <w:t xml:space="preserve">is delivered </w:t>
      </w:r>
      <w:r w:rsidR="00B407E9" w:rsidRPr="007C3694">
        <w:t xml:space="preserve">on older adults’ ability to complete </w:t>
      </w:r>
      <w:r w:rsidR="00B407E9">
        <w:t xml:space="preserve">related </w:t>
      </w:r>
      <w:r w:rsidR="00B407E9" w:rsidRPr="007C3694">
        <w:t>tasks.</w:t>
      </w:r>
      <w:r w:rsidR="00591AB0">
        <w:t xml:space="preserve"> We </w:t>
      </w:r>
      <w:r w:rsidR="009A69C8">
        <w:t>looked into</w:t>
      </w:r>
      <w:r w:rsidR="001F4537">
        <w:t xml:space="preserve"> two </w:t>
      </w:r>
      <w:r w:rsidR="00C55AF9">
        <w:t>methods of moderating the content delivery rate</w:t>
      </w:r>
      <w:r w:rsidR="009A69C8">
        <w:t xml:space="preserve">: </w:t>
      </w:r>
      <w:r w:rsidR="00591AB0">
        <w:rPr>
          <w:rStyle w:val="CommentReference"/>
        </w:rPr>
        <w:t>u</w:t>
      </w:r>
      <w:r w:rsidR="00591AB0">
        <w:t>niformly slowing the video</w:t>
      </w:r>
      <w:r w:rsidR="00591AB0" w:rsidRPr="007C3694">
        <w:t xml:space="preserve"> or automatically pausing the </w:t>
      </w:r>
      <w:r w:rsidR="00A15AE7" w:rsidRPr="007C3694">
        <w:t>video</w:t>
      </w:r>
      <w:r w:rsidR="00A15AE7">
        <w:t>. The</w:t>
      </w:r>
      <w:r w:rsidR="00CF1506">
        <w:t xml:space="preserve"> results show </w:t>
      </w:r>
      <w:r w:rsidR="00FC06AA">
        <w:t>that overall</w:t>
      </w:r>
      <w:r w:rsidR="00CF1506">
        <w:t xml:space="preserve"> participants</w:t>
      </w:r>
      <w:r w:rsidR="00A46076">
        <w:t xml:space="preserve"> complete tasks faster </w:t>
      </w:r>
      <w:r w:rsidR="00CC3C92">
        <w:t xml:space="preserve">with the auto-pausing method than with the slowing method. </w:t>
      </w:r>
      <w:r w:rsidR="00492EA8">
        <w:t>Furthermore,</w:t>
      </w:r>
      <w:r w:rsidR="00685058">
        <w:t xml:space="preserve"> </w:t>
      </w:r>
      <w:r w:rsidR="00A15AE7">
        <w:t xml:space="preserve">participants complete tasks faster with the auto-pausing method than with no moderations at all after they had become sufficiently proficient with the auto-pausing method. </w:t>
      </w:r>
      <w:r w:rsidR="00492EA8">
        <w:t xml:space="preserve"> </w:t>
      </w:r>
      <w:r w:rsidR="007D7C24">
        <w:t>Also p</w:t>
      </w:r>
      <w:r w:rsidR="000F57FD">
        <w:t xml:space="preserve">articipants </w:t>
      </w:r>
      <w:r w:rsidR="007D7C24">
        <w:t>find</w:t>
      </w:r>
      <w:r w:rsidR="00BE6EBE">
        <w:t xml:space="preserve"> </w:t>
      </w:r>
      <w:r w:rsidR="007D7C24">
        <w:t xml:space="preserve">the </w:t>
      </w:r>
      <w:r w:rsidR="00BE6EBE">
        <w:t xml:space="preserve">auto-pausing method </w:t>
      </w:r>
      <w:r w:rsidR="007D7C24">
        <w:t>more helpful than the slowing method and no moderations</w:t>
      </w:r>
      <w:r w:rsidR="00A6509F">
        <w:t xml:space="preserve">. </w:t>
      </w:r>
      <w:r w:rsidR="002B21A2">
        <w:t xml:space="preserve">We conclude our work with a </w:t>
      </w:r>
      <w:r w:rsidR="00212EED">
        <w:t>discussion on how t</w:t>
      </w:r>
      <w:r w:rsidR="00F82F9A">
        <w:t>o improve both</w:t>
      </w:r>
      <w:r w:rsidR="00840FB0">
        <w:t xml:space="preserve"> moderation methods and the limitation of the study.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3C305D13"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244F50">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1]"},"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556415">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7]","plainTextFormattedCitation":"[17]","previouslyFormattedCitation":"[17]"},"properties":{"noteIndex":0},"schema":"https://github.com/citation-style-language/schema/raw/master/csl-citation.json"}</w:instrText>
      </w:r>
      <w:r w:rsidR="00C920B5">
        <w:fldChar w:fldCharType="separate"/>
      </w:r>
      <w:r w:rsidR="00C73E4A" w:rsidRPr="00C73E4A">
        <w:rPr>
          <w:noProof/>
        </w:rPr>
        <w:t>[17]</w:t>
      </w:r>
      <w:r w:rsidR="00C920B5">
        <w:fldChar w:fldCharType="end"/>
      </w:r>
      <w:r w:rsidR="00367C1A">
        <w:fldChar w:fldCharType="begin" w:fldLock="1"/>
      </w:r>
      <w:r w:rsidR="00556415">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9]","plainTextFormattedCitation":"[29]","previouslyFormattedCitation":"[29]"},"properties":{"noteIndex":0},"schema":"https://github.com/citation-style-language/schema/raw/master/csl-citation.json"}</w:instrText>
      </w:r>
      <w:r w:rsidR="00367C1A">
        <w:fldChar w:fldCharType="separate"/>
      </w:r>
      <w:r w:rsidR="00C73E4A" w:rsidRPr="00C73E4A">
        <w:rPr>
          <w:noProof/>
        </w:rPr>
        <w:t>[29]</w:t>
      </w:r>
      <w:r w:rsidR="00367C1A">
        <w:fldChar w:fldCharType="end"/>
      </w:r>
      <w:r w:rsidR="00367C1A">
        <w:t xml:space="preserve">. </w:t>
      </w:r>
      <w:r w:rsidR="001B4024" w:rsidRPr="001B4024">
        <w:t>As a result, they only use them in the limited ways they have learned</w:t>
      </w:r>
      <w:r w:rsidR="00CC4E7B">
        <w:t xml:space="preserve"> </w:t>
      </w:r>
      <w:r w:rsidR="00CC4E7B">
        <w:fldChar w:fldCharType="begin" w:fldLock="1"/>
      </w:r>
      <w:r w:rsidR="00556415">
        <w:instrText>ADDIN CSL_CITATION {"citationItems":[{"id":"ITEM-1","itemData":{"DOI":"10.1007/s12126-010-9077-9","ISSN":"01635158","abstract":"When we think of technology-savvy consumers, older adults are typically not the first persons that come to mind. The common misconception is that older adults do not want to use or cannot use technology. But for an increasing number of older adults, this is not true (Pew Internet and American Life Project 2003). Older adults do use technologies similar to their younger counterparts, but perhaps at different usage rates. Previous research has identified that there may be subgroups of older adults, \"Silver Surfers\", whose adoption patterns mimic younger adults (Pew Internet and American Life Project 2003). Much of the previous research on age-related differences in technology usage has only investigated usage broadly-from a \"used\" or \"not used\" standpoint. The present study investigated age-related differences in overall usage of technologies, as well as frequency of technology usage (i. e., never, occasional, or frequent). The data were gathered through a questionnaire from younger adults (N = 430) and older adults (N = 251) in three geographically separate and ethnically diverse areas of the United States. We found that younger adults use a greater breadth of technologies than older adults. However, age-related differences in usage and the frequency of use depend on the technology domain. This paper presents technology usage and frequency data to highlight age-related differences and similarities. The results provide insights into older and younger adults' technology-use patterns, which in turn provide a basis for expectations about knowledge differences. Designers and trainers can benefit from understanding experience and knowledge differences. © 2010 Springer Science+Business Media, LLC.","author":[{"dropping-particle":"","family":"Olson","given":"Katherine E.","non-dropping-particle":"","parse-names":false,"suffix":""},{"dropping-particle":"","family":"O'Brien","given":"Marita A.","non-dropping-particle":"","parse-names":false,"suffix":""},{"dropping-particle":"","family":"Rogers","given":"Wendy A.","non-dropping-particle":"","parse-names":false,"suffix":""},{"dropping-particle":"","family":"Charness","given":"Neil","non-dropping-particle":"","parse-names":false,"suffix":""}],"container-title":"Ageing International","id":"ITEM-1","issue":"1","issued":{"date-parts":[["2011"]]},"page":"123-145","title":"Diffusion of technology: Frequency of use for younger and older adults","type":"article-journal","volume":"36"},"uris":["http://www.mendeley.com/documents/?uuid=6d13eb7f-2ca0-4708-a424-3dfd53ab1052"]}],"mendeley":{"formattedCitation":"[24]","plainTextFormattedCitation":"[24]","previouslyFormattedCitation":"[24]"},"properties":{"noteIndex":0},"schema":"https://github.com/citation-style-language/schema/raw/master/csl-citation.json"}</w:instrText>
      </w:r>
      <w:r w:rsidR="00CC4E7B">
        <w:fldChar w:fldCharType="separate"/>
      </w:r>
      <w:r w:rsidR="00556415" w:rsidRPr="00556415">
        <w:rPr>
          <w:noProof/>
        </w:rPr>
        <w:t>[24]</w:t>
      </w:r>
      <w:r w:rsidR="00CC4E7B">
        <w:fldChar w:fldCharType="end"/>
      </w:r>
      <w:r w:rsidR="001B4024" w:rsidRPr="001B4024">
        <w:t xml:space="preserve"> or they abandon them entirely</w:t>
      </w:r>
      <w:r w:rsidR="002F77D5">
        <w:t xml:space="preserve"> </w:t>
      </w:r>
      <w:r w:rsidR="00C73E4A">
        <w:fldChar w:fldCharType="begin" w:fldLock="1"/>
      </w:r>
      <w:r w:rsidR="00556415">
        <w:instrText>ADDIN CSL_CITATION {"citationItems":[{"id":"ITEM-1","itemData":{"DOI":"10.1007/978-3-642-39191-0_6","abstract":"This study investigated older adults' perceptions of technology in their everyday lives by using the stages of change model, a behavioral change model, as a guiding framework. Participants answered daily workbook questions about their experiences with technology and also recorded daily interactions and difficulties with technology for a 28-day period. Overall, participants were positive about technology but expressed concerns such as identity theft and loss of human contact. Participants reported using a wide range of technology in their everyday lives and cited efficiency, making life easier, and communication as reasons why they use technology. A recurring theme throughout the study was that their children played a major role in influencing aspects of technology adoption and use. Participants also reported not using technology if the need or value was not apparent. Older adults do adopt and use technologies, but only if the value and personal relevance is clear. © 2013 Springer-Verlag Berlin Heidelberg.","author":[{"dropping-particle":"","family":"Fausset","given":"Cara Bailey","non-dropping-particle":"","parse-names":false,"suffix":""},{"dropping-particle":"","family":"Harley","given":"Linda","non-dropping-particle":"","parse-names":false,"suffix":""},{"dropping-particle":"","family":"Farmer","given":"Sarah","non-dropping-particle":"","parse-names":false,"suffix":""},{"dropping-particle":"","family":"Fain","given":"Brad","non-dropping-particle":"","parse-names":false,"suffix":""}],"container-title":"Lecture Notes in Computer Science (including subseries Lecture Notes in Artificial Intelligence and Lecture Notes in Bioinformatics)","id":"ITEM-1","issue":"PART 2","issued":{"date-parts":[["2013"]]},"page":"51-58","publisher":"Springer, Berlin, Heidelberg","title":"Older Adults’ Perceptions and Use of Technology: A Novel Approach","type":"article-journal","volume":"8010 LNCS"},"uris":["http://www.mendeley.com/documents/?uuid=c3390b75-7dc2-35de-9f54-ffb4d5b0f8a8"]}],"mendeley":{"formattedCitation":"[10]","plainTextFormattedCitation":"[10]","previouslyFormattedCitation":"[10]"},"properties":{"noteIndex":0},"schema":"https://github.com/citation-style-language/schema/raw/master/csl-citation.json"}</w:instrText>
      </w:r>
      <w:r w:rsidR="00C73E4A">
        <w:fldChar w:fldCharType="separate"/>
      </w:r>
      <w:r w:rsidR="00C73E4A" w:rsidRPr="00C73E4A">
        <w:rPr>
          <w:noProof/>
        </w:rPr>
        <w:t>[10]</w:t>
      </w:r>
      <w:r w:rsidR="00C73E4A">
        <w:fldChar w:fldCharType="end"/>
      </w:r>
      <w:r w:rsidR="001B4024" w:rsidRPr="001B4024">
        <w:t xml:space="preserve">. One of the reasons is they lack the support needed for learning the new technology. </w:t>
      </w:r>
      <w:r w:rsidR="002F1E34">
        <w:t>Although</w:t>
      </w:r>
      <w:r w:rsidR="001B4024" w:rsidRPr="001B4024">
        <w:t xml:space="preserve"> friends and family can </w:t>
      </w:r>
      <w:r w:rsidR="001B4024" w:rsidRPr="001B4024">
        <w:lastRenderedPageBreak/>
        <w:t xml:space="preserve">help them overcome </w:t>
      </w:r>
      <w:proofErr w:type="gramStart"/>
      <w:r w:rsidR="002F77D5" w:rsidRPr="001B4024">
        <w:t>challenges</w:t>
      </w:r>
      <w:proofErr w:type="gramEnd"/>
      <w:r w:rsidR="00131A98">
        <w:t xml:space="preserve"> </w:t>
      </w:r>
      <w:r w:rsidR="001B4024" w:rsidRPr="001B4024">
        <w:t xml:space="preserve">they face with </w:t>
      </w:r>
      <w:r w:rsidR="002F1E34">
        <w:t xml:space="preserve">some of </w:t>
      </w:r>
      <w:r w:rsidR="001B4024" w:rsidRPr="001B4024">
        <w:t>the</w:t>
      </w:r>
      <w:r w:rsidR="003F0D16">
        <w:t xml:space="preserve"> new</w:t>
      </w:r>
      <w:r w:rsidR="001B4024" w:rsidRPr="001B4024">
        <w:t xml:space="preserve"> technology, they may lack access to people with the right expertise at all times</w:t>
      </w:r>
      <w:r w:rsidR="00131A98">
        <w:t>.</w:t>
      </w:r>
      <w:r w:rsidR="0019656C">
        <w:t xml:space="preserve"> </w:t>
      </w:r>
      <w:r w:rsidR="00131A98">
        <w:t>Second</w:t>
      </w:r>
      <w:r w:rsidR="001B4024" w:rsidRPr="001B4024">
        <w:t>,</w:t>
      </w:r>
      <w:r w:rsidR="00CB793B">
        <w:t xml:space="preserve"> </w:t>
      </w:r>
      <w:r w:rsidR="001B4024" w:rsidRPr="001B4024">
        <w:t>they often face difficulties using written product instructions</w:t>
      </w:r>
      <w:r w:rsidR="00437648">
        <w:t xml:space="preserve"> </w:t>
      </w:r>
      <w:r w:rsidR="00BD0C5C">
        <w:fldChar w:fldCharType="begin" w:fldLock="1"/>
      </w:r>
      <w:r w:rsidR="00244F50">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3]"},"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556415">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5]","plainTextFormattedCitation":"[15]","previouslyFormattedCitation":"[15]"},"properties":{"noteIndex":0},"schema":"https://github.com/citation-style-language/schema/raw/master/csl-citation.json"}</w:instrText>
      </w:r>
      <w:r w:rsidR="00903C83">
        <w:fldChar w:fldCharType="separate"/>
      </w:r>
      <w:r w:rsidR="00C73E4A" w:rsidRPr="00C73E4A">
        <w:rPr>
          <w:noProof/>
        </w:rPr>
        <w:t>[15]</w:t>
      </w:r>
      <w:r w:rsidR="00903C83">
        <w:fldChar w:fldCharType="end"/>
      </w:r>
      <w:r w:rsidR="001B4024" w:rsidRPr="001B4024">
        <w:t>.</w:t>
      </w:r>
      <w:r w:rsidR="00CB793B">
        <w:t xml:space="preserve">      </w:t>
      </w:r>
    </w:p>
    <w:p w14:paraId="0B364E1A" w14:textId="1FA9F9F5" w:rsidR="009E211B" w:rsidRPr="00E42625" w:rsidRDefault="00E42625" w:rsidP="000F2ED0">
      <w:pPr>
        <w:pStyle w:val="ParaContinue"/>
      </w:pPr>
      <w:r w:rsidRPr="00E42625">
        <w:t xml:space="preserve">Increasingly, older adults have begun to leverage online instructional videos </w:t>
      </w:r>
      <w:r w:rsidR="00FF71B3" w:rsidRPr="00E42625">
        <w:t>to complete many tasks on their own</w:t>
      </w:r>
      <w:r w:rsidRPr="00E42625">
        <w:t>.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0E7FBE">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2]"},"properties":{"noteIndex":0},"schema":"https://github.com/citation-style-language/schema/raw/master/csl-citation.json"}</w:instrText>
      </w:r>
      <w:r w:rsidR="000E2127" w:rsidRPr="009E211B">
        <w:fldChar w:fldCharType="separate"/>
      </w:r>
      <w:r w:rsidR="000E7FBE" w:rsidRPr="000E7FBE">
        <w:rPr>
          <w:noProof/>
        </w:rPr>
        <w:t>[31]</w:t>
      </w:r>
      <w:r w:rsidR="000E2127" w:rsidRPr="009E211B">
        <w:fldChar w:fldCharType="end"/>
      </w:r>
      <w:r w:rsidRPr="00E42625">
        <w:t>.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fldChar w:fldCharType="begin" w:fldLock="1"/>
      </w:r>
      <w:r w:rsidR="00244F50">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6]"},"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556415">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5]","plainTextFormattedCitation":"[25]","previouslyFormattedCitation":"[25]"},"properties":{"noteIndex":0},"schema":"https://github.com/citation-style-language/schema/raw/master/csl-citation.json"}</w:instrText>
      </w:r>
      <w:r w:rsidR="0084135D">
        <w:fldChar w:fldCharType="separate"/>
      </w:r>
      <w:r w:rsidR="00C73E4A" w:rsidRPr="00C73E4A">
        <w:rPr>
          <w:noProof/>
        </w:rPr>
        <w:t>[25]</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0E7FBE">
        <w:instrText>ADDIN CSL_CITATION {"citationItems":[{"id":"ITEM-1","itemData":{"id":"ITEM-1","issued":{"date-parts":[["0"]]},"title":"1997_-_Theodore_Bashore_-_TheDeclineofCognitiveProcessingSpeedinOldAge[retrieved_2021-02-18].pdf","type":"article"},"uris":["http://www.mendeley.com/documents/?uuid=29562fb9-8b50-4ead-9a54-39ecbf2a0254"]}],"mendeley":{"formattedCitation":"[32]","plainTextFormattedCitation":"[32]","previouslyFormattedCitation":"[33]"},"properties":{"noteIndex":0},"schema":"https://github.com/citation-style-language/schema/raw/master/csl-citation.json"}</w:instrText>
      </w:r>
      <w:r w:rsidR="004975D1">
        <w:fldChar w:fldCharType="separate"/>
      </w:r>
      <w:r w:rsidR="000E7FBE" w:rsidRPr="000E7FBE">
        <w:rPr>
          <w:noProof/>
        </w:rPr>
        <w:t>[32]</w:t>
      </w:r>
      <w:r w:rsidR="004975D1">
        <w:fldChar w:fldCharType="end"/>
      </w:r>
      <w:r w:rsidRPr="00E42625">
        <w:t xml:space="preserve">. Because online videos are often created with a general audience in mind, older adults </w:t>
      </w:r>
      <w:r w:rsidR="00FF71B3">
        <w:t xml:space="preserve">can </w:t>
      </w:r>
      <w:r w:rsidR="007E3464">
        <w:t>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0E7FBE">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4]"},"properties":{"noteIndex":0},"schema":"https://github.com/citation-style-language/schema/raw/master/csl-citation.json"}</w:instrText>
      </w:r>
      <w:r w:rsidR="009F170C" w:rsidRPr="009F170C">
        <w:fldChar w:fldCharType="separate"/>
      </w:r>
      <w:r w:rsidR="000E7FBE" w:rsidRPr="000E7FBE">
        <w:rPr>
          <w:noProof/>
        </w:rPr>
        <w:t>[33]</w:t>
      </w:r>
      <w:r w:rsidR="009F170C" w:rsidRPr="009F170C">
        <w:fldChar w:fldCharType="end"/>
      </w:r>
      <w:r w:rsidRPr="00E42625">
        <w:t>, however, older adults struggle to comprehend and</w:t>
      </w:r>
      <w:r w:rsidR="00D7243D">
        <w:t xml:space="preserve"> </w:t>
      </w:r>
      <w:r w:rsidRPr="00E42625">
        <w:t xml:space="preserve">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3]","plainTextFormattedCitation":"[13]","previouslyFormattedCitation":"[13]"},"properties":{"noteIndex":0},"schema":"https://github.com/citation-style-language/schema/raw/master/csl-citation.json"}</w:instrText>
      </w:r>
      <w:r w:rsidR="004C13DC">
        <w:fldChar w:fldCharType="separate"/>
      </w:r>
      <w:r w:rsidR="00C73E4A" w:rsidRPr="00C73E4A">
        <w:rPr>
          <w:noProof/>
        </w:rPr>
        <w:t>[13]</w:t>
      </w:r>
      <w:r w:rsidR="004C13DC">
        <w:fldChar w:fldCharType="end"/>
      </w:r>
      <w:r w:rsidR="00BF642A">
        <w:t xml:space="preserve">. </w:t>
      </w:r>
      <w:r w:rsidR="00CB793B">
        <w:t xml:space="preserve">                                                                                                                                </w:t>
      </w:r>
    </w:p>
    <w:p w14:paraId="4410E82A" w14:textId="62FF1660" w:rsidR="001751BA" w:rsidRDefault="004A2062" w:rsidP="001751BA">
      <w:pPr>
        <w:pStyle w:val="ParaContinue"/>
      </w:pPr>
      <w:r>
        <w:t xml:space="preserve">Many prior works have investigated the effect of </w:t>
      </w:r>
      <w:r w:rsidR="00B155A4">
        <w:t>slowing</w:t>
      </w:r>
      <w:r w:rsidR="00B155A4">
        <w:rPr>
          <w:rFonts w:hint="eastAsia"/>
          <w:lang w:eastAsia="zh-CN"/>
        </w:rPr>
        <w:t xml:space="preserve"> </w:t>
      </w:r>
      <w:r w:rsidR="00411480">
        <w:t xml:space="preserve">audio and/or video playback </w:t>
      </w:r>
      <w:r>
        <w:t xml:space="preserve">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w:t>
      </w:r>
      <w:r w:rsidR="00031081">
        <w:t xml:space="preserve"> that </w:t>
      </w:r>
      <w:r w:rsidR="00B97EFB">
        <w:t>older adults perform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411480">
        <w:t xml:space="preserve">playback </w:t>
      </w:r>
      <w:r w:rsidR="0021228D">
        <w:t>rate had little effect on younger adults’ performance</w:t>
      </w:r>
      <w:r w:rsidR="00782C3F">
        <w:t xml:space="preserve"> </w:t>
      </w:r>
      <w:r w:rsidR="00142CF3">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411480">
        <w:t>Beyond</w:t>
      </w:r>
      <w:r w:rsidR="003B26F7">
        <w:t xml:space="preserve"> applying a constant slowing factor</w:t>
      </w:r>
      <w:r w:rsidR="00411480">
        <w:t>,</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w:t>
      </w:r>
      <w:r w:rsidR="00A9758C">
        <w:t>longer</w:t>
      </w:r>
      <w:r w:rsidR="00EA3B3C">
        <w:t xml:space="preserve"> </w:t>
      </w:r>
      <w:r w:rsidR="006714C5">
        <w:t>pauses at</w:t>
      </w:r>
      <w:r w:rsidR="00D13F24">
        <w:t xml:space="preserve"> </w:t>
      </w:r>
      <w:r w:rsidR="00BD7AC8">
        <w:t>phrase and clause boundaries</w:t>
      </w:r>
      <w:r w:rsidR="00312D26">
        <w:t xml:space="preserve">, and at </w:t>
      </w:r>
      <w:r w:rsidR="00D13F24">
        <w:t>sentence endings</w:t>
      </w:r>
      <w:r w:rsidR="00146AE2">
        <w:t xml:space="preserve"> of audio recordings</w:t>
      </w:r>
      <w:r w:rsidR="00AF4381">
        <w:t xml:space="preserve"> of </w:t>
      </w:r>
      <w:r w:rsidR="00857A44" w:rsidRPr="00857A44">
        <w:t>stories</w:t>
      </w:r>
      <w:r w:rsidR="003B035E">
        <w:t xml:space="preserve"> could </w:t>
      </w:r>
      <w:r w:rsidR="00631011">
        <w:t xml:space="preserve">serve as an alternative </w:t>
      </w:r>
      <w:r w:rsidR="00990B72">
        <w:t xml:space="preserve">for moderating the rate at which the </w:t>
      </w:r>
      <w:r w:rsidR="007612B6">
        <w:t>story</w:t>
      </w:r>
      <w:r w:rsidR="00990B72">
        <w:t xml:space="preserve"> was delivered</w:t>
      </w:r>
      <w:r w:rsidR="00631011">
        <w:t xml:space="preserve"> </w:t>
      </w:r>
      <w:r w:rsidR="00146AE2">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3]","plainTextFormattedCitation":"[13]","previouslyFormattedCitation":"[13]"},"properties":{"noteIndex":0},"schema":"https://github.com/citation-style-language/schema/raw/master/csl-citation.json"}</w:instrText>
      </w:r>
      <w:r w:rsidR="00146AE2">
        <w:fldChar w:fldCharType="separate"/>
      </w:r>
      <w:r w:rsidR="00C73E4A" w:rsidRPr="00C73E4A">
        <w:rPr>
          <w:noProof/>
        </w:rPr>
        <w:t>[13]</w:t>
      </w:r>
      <w:r w:rsidR="00146AE2">
        <w:fldChar w:fldCharType="end"/>
      </w:r>
      <w:r w:rsidR="00CE7B72">
        <w:t>.</w:t>
      </w:r>
      <w:r w:rsidR="003F3E88">
        <w:t xml:space="preserve"> </w:t>
      </w:r>
    </w:p>
    <w:p w14:paraId="3695B838" w14:textId="3593A114" w:rsidR="00FB55C7" w:rsidRPr="001751BA" w:rsidRDefault="00990B72" w:rsidP="001751BA">
      <w:pPr>
        <w:pStyle w:val="ParaContinue"/>
      </w:pPr>
      <w:r>
        <w:t>To date,</w:t>
      </w:r>
      <w:r w:rsidR="0008141C" w:rsidRPr="007C3694">
        <w:t xml:space="preserve"> how to help older adults better understand and follow instruction</w:t>
      </w:r>
      <w:r w:rsidR="00C959A8" w:rsidRPr="007C3694">
        <w:t>al</w:t>
      </w:r>
      <w:r w:rsidR="0008141C" w:rsidRPr="007C3694">
        <w:t xml:space="preserve"> videos</w:t>
      </w:r>
      <w:r>
        <w:t xml:space="preserve"> </w:t>
      </w:r>
      <w:r w:rsidR="007612B6">
        <w:t>remains under-</w:t>
      </w:r>
      <w:r>
        <w:t>explored</w:t>
      </w:r>
      <w:r w:rsidR="007C3694" w:rsidRPr="007C3694">
        <w:t>. I</w:t>
      </w:r>
      <w:r w:rsidR="009D020A" w:rsidRPr="007C3694">
        <w:t xml:space="preserve">n this paper, we study the effect of moderating the </w:t>
      </w:r>
      <w:r w:rsidR="007612B6">
        <w:t xml:space="preserve">rate at which </w:t>
      </w:r>
      <w:r w:rsidR="00313603">
        <w:t>content in</w:t>
      </w:r>
      <w:r w:rsidR="009D020A" w:rsidRPr="007C3694">
        <w:t xml:space="preserve"> instruction</w:t>
      </w:r>
      <w:r w:rsidR="007D1C5F">
        <w:t>al</w:t>
      </w:r>
      <w:r w:rsidR="009D020A" w:rsidRPr="007C3694">
        <w:t xml:space="preserve"> videos </w:t>
      </w:r>
      <w:r w:rsidR="007612B6">
        <w:t xml:space="preserve">is delivered </w:t>
      </w:r>
      <w:r w:rsidR="009D020A" w:rsidRPr="007C3694">
        <w:t xml:space="preserve">on older adults’ ability to complete </w:t>
      </w:r>
      <w:r w:rsidR="007612B6">
        <w:t xml:space="preserve">related </w:t>
      </w:r>
      <w:r w:rsidR="009D020A" w:rsidRPr="007C3694">
        <w:t xml:space="preserve">tasks. We compare two methods for moderating the </w:t>
      </w:r>
      <w:r w:rsidR="00313603">
        <w:t>content</w:t>
      </w:r>
      <w:r w:rsidR="00313603" w:rsidRPr="007C3694">
        <w:t xml:space="preserve"> </w:t>
      </w:r>
      <w:r w:rsidR="009D020A" w:rsidRPr="007C3694">
        <w:t xml:space="preserve">delivery rate: </w:t>
      </w:r>
      <w:r w:rsidR="001751BA">
        <w:rPr>
          <w:rStyle w:val="CommentReference"/>
        </w:rPr>
        <w:t>u</w:t>
      </w:r>
      <w:r w:rsidR="001751BA">
        <w:t>niformly slowing the video</w:t>
      </w:r>
      <w:r w:rsidR="001751BA" w:rsidRPr="007C3694">
        <w:t xml:space="preserve"> </w:t>
      </w:r>
      <w:r w:rsidR="009D020A" w:rsidRPr="007C3694">
        <w:t xml:space="preserve">or automatically </w:t>
      </w:r>
      <w:commentRangeStart w:id="0"/>
      <w:r w:rsidR="009D020A" w:rsidRPr="007C3694">
        <w:t>pausing the video</w:t>
      </w:r>
      <w:commentRangeEnd w:id="0"/>
      <w:r w:rsidR="0004452A">
        <w:t xml:space="preserve"> when </w:t>
      </w:r>
      <w:r w:rsidR="00430578">
        <w:t>the content delivery rate is too fast</w:t>
      </w:r>
      <w:r w:rsidR="00724664">
        <w:rPr>
          <w:rStyle w:val="CommentReference"/>
          <w:rFonts w:asciiTheme="minorHAnsi" w:eastAsiaTheme="minorEastAsia" w:hAnsiTheme="minorHAnsi" w:cstheme="minorBidi"/>
          <w:lang w:val="en-CA" w:eastAsia="zh-CN"/>
        </w:rPr>
        <w:commentReference w:id="0"/>
      </w:r>
      <w:r w:rsidR="009D020A" w:rsidRPr="007C3694">
        <w:t>.</w:t>
      </w:r>
      <w:r w:rsidR="00EE478F">
        <w:t xml:space="preserve"> </w:t>
      </w:r>
    </w:p>
    <w:p w14:paraId="29EFB3F7" w14:textId="11732F17" w:rsidR="00055AC7" w:rsidRPr="00DB133C" w:rsidRDefault="003D1560" w:rsidP="00DB133C">
      <w:pPr>
        <w:pStyle w:val="ParaContinue"/>
      </w:pPr>
      <w:r>
        <w:t>W</w:t>
      </w:r>
      <w:r w:rsidR="007D7BF7">
        <w:t>e show</w:t>
      </w:r>
      <w:r w:rsidR="003C0021">
        <w:t xml:space="preserve"> that </w:t>
      </w:r>
      <w:r w:rsidR="00502244">
        <w:t xml:space="preserve">automatically pausing the instructional videos was found to be more helpful than uniformly slowing down the instructional videos and it </w:t>
      </w:r>
      <w:r w:rsidR="00FC14BE">
        <w:t>was</w:t>
      </w:r>
      <w:r w:rsidR="006938E4">
        <w:t xml:space="preserve"> more</w:t>
      </w:r>
      <w:r w:rsidR="00C23DB4">
        <w:t xml:space="preserve"> beneficial to older adults</w:t>
      </w:r>
      <w:r w:rsidR="00696469">
        <w:t xml:space="preserve"> than no </w:t>
      </w:r>
      <w:r w:rsidR="00E37774">
        <w:t>moderation</w:t>
      </w:r>
      <w:r w:rsidR="00696469">
        <w:t xml:space="preserve"> at all</w:t>
      </w:r>
      <w:r w:rsidR="004C588A">
        <w:t xml:space="preserve"> </w:t>
      </w:r>
      <w:r w:rsidR="001E110F">
        <w:t>after</w:t>
      </w:r>
      <w:r w:rsidR="004C588A">
        <w:t xml:space="preserve"> older adults </w:t>
      </w:r>
      <w:r w:rsidR="001E110F">
        <w:t>have become sufficiently proficient with the method</w:t>
      </w:r>
      <w:r w:rsidR="00696469">
        <w:t>.</w:t>
      </w:r>
      <w:r w:rsidR="002A77BC">
        <w:t xml:space="preserve">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502244">
        <w:t xml:space="preserve">the </w:t>
      </w:r>
      <w:r w:rsidR="00EC58C6">
        <w:t xml:space="preserve">automatic pausing </w:t>
      </w:r>
      <w:r w:rsidR="00502244">
        <w:t xml:space="preserve">of </w:t>
      </w:r>
      <w:r w:rsidR="00EC58C6">
        <w:t>the instructional videos</w:t>
      </w:r>
      <w:r w:rsidR="00886127">
        <w:t xml:space="preserve">. </w:t>
      </w:r>
      <w:r w:rsidR="00055AC7">
        <w:t>Overall</w:t>
      </w:r>
      <w:r w:rsidR="00502244">
        <w:t>,</w:t>
      </w:r>
      <w:r w:rsidR="00055AC7">
        <w:t xml:space="preserve"> our work </w:t>
      </w:r>
      <w:r w:rsidR="00502244">
        <w:t xml:space="preserve">shows that </w:t>
      </w:r>
      <w:r w:rsidR="00055AC7">
        <w:t xml:space="preserve">automatically </w:t>
      </w:r>
      <w:r w:rsidR="00616B5C">
        <w:t xml:space="preserve">pausing </w:t>
      </w:r>
      <w:r w:rsidR="00055AC7">
        <w:t xml:space="preserve">is a promising method of moderating the </w:t>
      </w:r>
      <w:r w:rsidR="00502244">
        <w:t xml:space="preserve">content </w:t>
      </w:r>
      <w:r w:rsidR="00055AC7">
        <w:t>delivery rate</w:t>
      </w:r>
      <w:r w:rsidR="003D52F1">
        <w:t xml:space="preserve"> </w:t>
      </w:r>
      <w:r w:rsidR="00502244">
        <w:t xml:space="preserve">of </w:t>
      </w:r>
      <w:r w:rsidR="003D52F1">
        <w:t>online instructional videos</w:t>
      </w:r>
      <w:r w:rsidR="00055AC7">
        <w:t xml:space="preserve"> </w:t>
      </w:r>
      <w:r w:rsidR="00084246">
        <w:t xml:space="preserve">to </w:t>
      </w:r>
      <w:r w:rsidR="00055AC7">
        <w:t xml:space="preserve">help older adults complete tasks </w:t>
      </w:r>
      <w:r w:rsidR="00084246">
        <w:t>efficiently</w:t>
      </w:r>
      <w:r w:rsidR="00055AC7">
        <w:t xml:space="preserve">. </w:t>
      </w:r>
      <w:commentRangeStart w:id="1"/>
      <w:commentRangeEnd w:id="1"/>
      <w:r w:rsidR="00502244">
        <w:rPr>
          <w:rStyle w:val="CommentReference"/>
          <w:rFonts w:asciiTheme="minorHAnsi" w:eastAsiaTheme="minorEastAsia" w:hAnsiTheme="minorHAnsi" w:cstheme="minorBidi"/>
          <w:lang w:val="en-CA" w:eastAsia="zh-CN"/>
        </w:rPr>
        <w:commentReference w:id="1"/>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485C1227" w:rsidR="0044576F" w:rsidRDefault="00A76685" w:rsidP="004A39FB">
      <w:pPr>
        <w:pStyle w:val="PostHeadPara"/>
      </w:pPr>
      <w:r>
        <w:t xml:space="preserve">Prior </w:t>
      </w:r>
      <w:r w:rsidR="00F51ECA">
        <w:t xml:space="preserve">research has shown that </w:t>
      </w:r>
      <w:r w:rsidR="004A39FB">
        <w:t>audiovisual presentation</w:t>
      </w:r>
      <w:r w:rsidR="004602E4">
        <w:t>s</w:t>
      </w:r>
      <w:r w:rsidR="004A39FB">
        <w:t xml:space="preserve"> of instructional materials </w:t>
      </w:r>
      <w:r>
        <w:t xml:space="preserve">can </w:t>
      </w:r>
      <w:r w:rsidR="004A39FB">
        <w:t xml:space="preserve">mitigate the negative effects of </w:t>
      </w:r>
      <w:r w:rsidR="00695BB1">
        <w:t>cognitive</w:t>
      </w:r>
      <w:r w:rsidR="004A39FB">
        <w:t xml:space="preserve"> declines </w:t>
      </w:r>
      <w:r w:rsidR="004A39FB">
        <w:fldChar w:fldCharType="begin" w:fldLock="1"/>
      </w:r>
      <w:r w:rsidR="00556415">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1]","plainTextFormattedCitation":"[11]","previouslyFormattedCitation":"[11]"},"properties":{"noteIndex":0},"schema":"https://github.com/citation-style-language/schema/raw/master/csl-citation.json"}</w:instrText>
      </w:r>
      <w:r w:rsidR="004A39FB">
        <w:fldChar w:fldCharType="separate"/>
      </w:r>
      <w:r w:rsidR="00C73E4A" w:rsidRPr="00C73E4A">
        <w:rPr>
          <w:noProof/>
        </w:rPr>
        <w:t>[11]</w:t>
      </w:r>
      <w:r w:rsidR="004A39FB">
        <w:fldChar w:fldCharType="end"/>
      </w:r>
      <w:r w:rsidR="001C20A9">
        <w:rPr>
          <w:lang w:val="en-CA"/>
        </w:rPr>
        <w:t xml:space="preserve">. </w:t>
      </w:r>
      <w:r w:rsidR="004602E4">
        <w:rPr>
          <w:lang w:val="en-CA"/>
        </w:rPr>
        <w:t>They prevent unnecessary visual search between mutually dependent,</w:t>
      </w:r>
      <w:r w:rsidR="00697C08">
        <w:rPr>
          <w:lang w:val="en-CA"/>
        </w:rPr>
        <w:t xml:space="preserve"> and </w:t>
      </w:r>
      <w:r w:rsidR="004602E4">
        <w:rPr>
          <w:lang w:val="en-CA"/>
        </w:rPr>
        <w:t xml:space="preserve">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Pr>
          <w:lang w:val="en-CA"/>
        </w:rPr>
        <w:t xml:space="preserve">make </w:t>
      </w:r>
      <w:r w:rsidR="001C20A9">
        <w:rPr>
          <w:lang w:val="en-CA"/>
        </w:rPr>
        <w:t>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 information to be encoded both verbally and nonverbally, which le</w:t>
      </w:r>
      <w:r>
        <w:rPr>
          <w:lang w:val="en-CA"/>
        </w:rPr>
        <w:t>a</w:t>
      </w:r>
      <w:r w:rsidR="00931FB3">
        <w:rPr>
          <w:lang w:val="en-CA"/>
        </w:rPr>
        <w:t>d</w:t>
      </w:r>
      <w:r>
        <w:rPr>
          <w:lang w:val="en-CA"/>
        </w:rPr>
        <w:t>s</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 xml:space="preserve">deterring older adults from independently and completing a technology-related </w:t>
      </w:r>
      <w:r w:rsidR="00F64CFC">
        <w:lastRenderedPageBreak/>
        <w:t>task. When</w:t>
      </w:r>
      <w:r w:rsidR="00F64CFC" w:rsidRPr="001274A3">
        <w:t xml:space="preserve"> presented with new technology, many older adults </w:t>
      </w:r>
      <w:r>
        <w:t>may</w:t>
      </w:r>
      <w:r w:rsidRPr="001274A3">
        <w:t xml:space="preserve"> </w:t>
      </w:r>
      <w:r w:rsidR="00F64CFC" w:rsidRPr="001274A3">
        <w:t xml:space="preserve">feel anxiety, discomfort, and a lack of confidence in their ability to use the technology (or a lack of self-efficacy) </w:t>
      </w:r>
      <w:r w:rsidR="00F64CFC">
        <w:fldChar w:fldCharType="begin" w:fldLock="1"/>
      </w:r>
      <w:r w:rsidR="00244F50">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7]"},"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556415">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4]","plainTextFormattedCitation":"[14]","previouslyFormattedCitation":"[14]"},"properties":{"noteIndex":0},"schema":"https://github.com/citation-style-language/schema/raw/master/csl-citation.json"}</w:instrText>
      </w:r>
      <w:r w:rsidR="00F64CFC">
        <w:fldChar w:fldCharType="separate"/>
      </w:r>
      <w:r w:rsidR="00C73E4A" w:rsidRPr="00C73E4A">
        <w:rPr>
          <w:noProof/>
        </w:rPr>
        <w:t>[14]</w:t>
      </w:r>
      <w:r w:rsidR="00F64CFC">
        <w:fldChar w:fldCharType="end"/>
      </w:r>
      <w:r w:rsidR="00F64CFC">
        <w:fldChar w:fldCharType="begin" w:fldLock="1"/>
      </w:r>
      <w:r w:rsidR="00556415">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2]","plainTextFormattedCitation":"[22]","previouslyFormattedCitation":"[22]"},"properties":{"noteIndex":0},"schema":"https://github.com/citation-style-language/schema/raw/master/csl-citation.json"}</w:instrText>
      </w:r>
      <w:r w:rsidR="00F64CFC">
        <w:fldChar w:fldCharType="separate"/>
      </w:r>
      <w:r w:rsidR="00C73E4A" w:rsidRPr="00C73E4A">
        <w:rPr>
          <w:noProof/>
        </w:rPr>
        <w:t>[22]</w:t>
      </w:r>
      <w:r w:rsidR="00F64CFC">
        <w:fldChar w:fldCharType="end"/>
      </w:r>
      <w:r w:rsidR="00F64CFC">
        <w:fldChar w:fldCharType="begin" w:fldLock="1"/>
      </w:r>
      <w:r w:rsidR="00556415">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9]","plainTextFormattedCitation":"[29]","previouslyFormattedCitation":"[29]"},"properties":{"noteIndex":0},"schema":"https://github.com/citation-style-language/schema/raw/master/csl-citation.json"}</w:instrText>
      </w:r>
      <w:r w:rsidR="00F64CFC">
        <w:fldChar w:fldCharType="separate"/>
      </w:r>
      <w:r w:rsidR="00C73E4A" w:rsidRPr="00C73E4A">
        <w:rPr>
          <w:noProof/>
        </w:rPr>
        <w:t>[29]</w:t>
      </w:r>
      <w:r w:rsidR="00F64CFC">
        <w:fldChar w:fldCharType="end"/>
      </w:r>
      <w:r w:rsidR="00F64CFC">
        <w:t xml:space="preserve">. Results from a </w:t>
      </w:r>
      <w:r w:rsidR="00F64CFC" w:rsidRPr="001274A3">
        <w:t>2017 survey by Pew Research Center show</w:t>
      </w:r>
      <w:r>
        <w:t>s</w:t>
      </w:r>
      <w:r w:rsidR="00F64CFC" w:rsidRPr="001274A3">
        <w:t xml:space="preserve">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0E7FBE">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2]"},"properties":{"noteIndex":0},"schema":"https://github.com/citation-style-language/schema/raw/master/csl-citation.json"}</w:instrText>
      </w:r>
      <w:r w:rsidR="00F64CFC" w:rsidRPr="009E211B">
        <w:fldChar w:fldCharType="separate"/>
      </w:r>
      <w:r w:rsidR="000E7FBE" w:rsidRPr="000E7FBE">
        <w:rPr>
          <w:noProof/>
        </w:rPr>
        <w:t>[31]</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556415">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2]","plainTextFormattedCitation":"[12]","previouslyFormattedCitation":"[12]"},"properties":{"noteIndex":0},"schema":"https://github.com/citation-style-language/schema/raw/master/csl-citation.json"}</w:instrText>
      </w:r>
      <w:r w:rsidR="00F64CFC">
        <w:fldChar w:fldCharType="separate"/>
      </w:r>
      <w:r w:rsidR="00C73E4A" w:rsidRPr="00C73E4A">
        <w:rPr>
          <w:noProof/>
        </w:rPr>
        <w:t>[12]</w:t>
      </w:r>
      <w:r w:rsidR="00F64CFC">
        <w:fldChar w:fldCharType="end"/>
      </w:r>
      <w:r w:rsidR="00F64CFC" w:rsidRPr="00A25019">
        <w:t>. This characteristic of video instructions is closely tied to the concept of video modeling</w:t>
      </w:r>
      <w:r w:rsidR="00F64CFC">
        <w:t xml:space="preserve"> </w:t>
      </w:r>
      <w:r w:rsidR="00F64CFC" w:rsidRPr="00A25019">
        <w:t>and observational learning (also known as vicarious learning), a powerful learning technique. According to the Cognitive Theory of Bandura</w:t>
      </w:r>
      <w:r w:rsidR="00F64CFC">
        <w:t xml:space="preserve"> </w:t>
      </w:r>
      <w:r w:rsidR="00F64CFC">
        <w:fldChar w:fldCharType="begin" w:fldLock="1"/>
      </w:r>
      <w:r w:rsidR="000E7FBE">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5]"},"properties":{"noteIndex":0},"schema":"https://github.com/citation-style-language/schema/raw/master/csl-citation.json"}</w:instrText>
      </w:r>
      <w:r w:rsidR="00F64CFC">
        <w:fldChar w:fldCharType="separate"/>
      </w:r>
      <w:r w:rsidR="000E7FBE" w:rsidRPr="000E7FBE">
        <w:rPr>
          <w:noProof/>
        </w:rPr>
        <w:t>[34]</w:t>
      </w:r>
      <w:r w:rsidR="00F64CFC">
        <w:fldChar w:fldCharType="end"/>
      </w:r>
      <w:r w:rsidR="00F64CFC">
        <w:t xml:space="preserve">, </w:t>
      </w:r>
      <w:r w:rsidR="00F64CFC" w:rsidRPr="00A25019">
        <w:t xml:space="preserve">one </w:t>
      </w:r>
      <w:r>
        <w:t>can</w:t>
      </w:r>
      <w:r w:rsidRPr="00A25019">
        <w:t xml:space="preserve"> </w:t>
      </w:r>
      <w:r w:rsidR="00F64CFC" w:rsidRPr="00A25019">
        <w:t xml:space="preserve">acquire certain knowledge and build up competencies just by observing other people’s </w:t>
      </w:r>
      <w:r w:rsidR="00697C08" w:rsidRPr="00A25019">
        <w:t>outcomes</w:t>
      </w:r>
      <w:r w:rsidR="00697C08">
        <w:t xml:space="preserve">. </w:t>
      </w:r>
      <w:r w:rsidR="00697C08" w:rsidRPr="00A25019">
        <w:t>Learners</w:t>
      </w:r>
      <w:r w:rsidR="00F64CFC" w:rsidRPr="00A25019">
        <w:t xml:space="preserve"> </w:t>
      </w:r>
      <w:r>
        <w:t xml:space="preserve">may </w:t>
      </w:r>
      <w:r w:rsidR="00F64CFC" w:rsidRPr="00A25019">
        <w:t xml:space="preserve">gain self-efficacy by successfully imitating the model’s interaction steps. </w:t>
      </w:r>
    </w:p>
    <w:p w14:paraId="377D3EFF" w14:textId="6493D1F4"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556415">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6]"},"properties":{"noteIndex":0},"schema":"https://github.com/citation-style-language/schema/raw/master/csl-citation.json"}</w:instrText>
      </w:r>
      <w:r w:rsidR="0081145B">
        <w:fldChar w:fldCharType="separate"/>
      </w:r>
      <w:r w:rsidR="00C73E4A" w:rsidRPr="00C73E4A">
        <w:rPr>
          <w:noProof/>
        </w:rPr>
        <w:t>[16]</w:t>
      </w:r>
      <w:r w:rsidR="0081145B">
        <w:fldChar w:fldCharType="end"/>
      </w:r>
      <w:r w:rsidR="002B0599">
        <w:fldChar w:fldCharType="begin" w:fldLock="1"/>
      </w:r>
      <w:r w:rsidR="00556415">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2B0599">
        <w:fldChar w:fldCharType="separate"/>
      </w:r>
      <w:r w:rsidR="00C73E4A" w:rsidRPr="00C73E4A">
        <w:rPr>
          <w:noProof/>
        </w:rPr>
        <w:t>[21]</w:t>
      </w:r>
      <w:r w:rsidR="002B0599">
        <w:fldChar w:fldCharType="end"/>
      </w:r>
      <w:r w:rsidR="00740865">
        <w:fldChar w:fldCharType="begin" w:fldLock="1"/>
      </w:r>
      <w:r w:rsidR="00556415">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740865">
        <w:fldChar w:fldCharType="separate"/>
      </w:r>
      <w:r w:rsidR="00C73E4A" w:rsidRPr="00C73E4A">
        <w:rPr>
          <w:noProof/>
        </w:rPr>
        <w:t>[27]</w:t>
      </w:r>
      <w:r w:rsidR="00740865">
        <w:fldChar w:fldCharType="end"/>
      </w:r>
      <w:r w:rsidR="00597BD4">
        <w:t xml:space="preserve"> </w:t>
      </w:r>
      <w:r w:rsidR="00500A92">
        <w:t>have</w:t>
      </w:r>
      <w:r w:rsidRPr="00A25019">
        <w:t xml:space="preserve"> show</w:t>
      </w:r>
      <w:r w:rsidR="00500A92">
        <w:t>n</w:t>
      </w:r>
      <w:r w:rsidRPr="00A25019">
        <w:t xml:space="preserve"> that </w:t>
      </w:r>
      <w:r w:rsidR="00D95C5F">
        <w:t xml:space="preserve">older adults perform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w:t>
      </w:r>
      <w:r w:rsidR="0047297D">
        <w:t xml:space="preserve">instructions </w:t>
      </w:r>
      <w:r w:rsidR="00BF21A7">
        <w:t xml:space="preserve">as opposed to audio-only </w:t>
      </w:r>
      <w:r w:rsidR="0047297D">
        <w:t>instructions</w:t>
      </w:r>
      <w:r w:rsidR="00BF21A7">
        <w:t xml:space="preserve"> </w:t>
      </w:r>
      <w:r w:rsidR="00945503">
        <w:t>enhance</w:t>
      </w:r>
      <w:r w:rsidR="001E4268">
        <w:t>d</w:t>
      </w:r>
      <w:r w:rsidR="00945503">
        <w:t xml:space="preserve"> performance</w:t>
      </w:r>
      <w:r w:rsidR="001E4268">
        <w:t xml:space="preserve"> (better accuracy)</w:t>
      </w:r>
      <w:r w:rsidR="00945503">
        <w:t xml:space="preserve"> and </w:t>
      </w:r>
      <w:r w:rsidR="00697C08">
        <w:t>reduced</w:t>
      </w:r>
      <w:r w:rsidR="00945503">
        <w:t xml:space="preserve"> the influence of </w:t>
      </w:r>
      <w:r w:rsidR="00DA30E7">
        <w:t>increased task difficulties</w:t>
      </w:r>
      <w:r w:rsidR="00390E00">
        <w:t xml:space="preserve"> (</w:t>
      </w:r>
      <w:r w:rsidR="00761C36">
        <w:t>a simple assembly task</w:t>
      </w:r>
      <w:r w:rsidR="00F94508">
        <w:t>)</w:t>
      </w:r>
      <w:r w:rsidR="0017300D">
        <w:rPr>
          <w:rFonts w:hint="eastAsia"/>
          <w:lang w:eastAsia="zh-CN"/>
        </w:rPr>
        <w:t xml:space="preserve"> </w:t>
      </w:r>
      <w:r w:rsidR="002C5E87">
        <w:fldChar w:fldCharType="begin" w:fldLock="1"/>
      </w:r>
      <w:r w:rsidR="00556415">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7]","plainTextFormattedCitation":"[27]","previouslyFormattedCitation":"[27]"},"properties":{"noteIndex":0},"schema":"https://github.com/citation-style-language/schema/raw/master/csl-citation.json"}</w:instrText>
      </w:r>
      <w:r w:rsidR="002C5E87">
        <w:fldChar w:fldCharType="separate"/>
      </w:r>
      <w:r w:rsidR="00C73E4A" w:rsidRPr="00C73E4A">
        <w:rPr>
          <w:noProof/>
        </w:rPr>
        <w:t>[27]</w:t>
      </w:r>
      <w:r w:rsidR="002C5E87">
        <w:fldChar w:fldCharType="end"/>
      </w:r>
      <w:r w:rsidR="00BF21A7">
        <w:t xml:space="preserve">. </w:t>
      </w:r>
      <w:r w:rsidR="00BA20AD">
        <w:t xml:space="preserve">This result </w:t>
      </w:r>
      <w:r w:rsidR="00E634BC">
        <w:t>confirms a</w:t>
      </w:r>
      <w:r w:rsidR="004612D4">
        <w:t xml:space="preserve"> </w:t>
      </w:r>
      <w:r w:rsidR="00152D1E">
        <w:t xml:space="preserve">prior </w:t>
      </w:r>
      <w:r w:rsidR="00E634BC">
        <w:t>theory</w:t>
      </w:r>
      <w:r w:rsidR="00FE60DB">
        <w:t xml:space="preserve"> </w:t>
      </w:r>
      <w:r w:rsidR="00BA20AD">
        <w:t>that</w:t>
      </w:r>
      <w:r w:rsidR="000E50CD">
        <w:t xml:space="preserve"> </w:t>
      </w:r>
      <w:r w:rsidR="005412E6">
        <w:t xml:space="preserve">audio-plus-video instructions </w:t>
      </w:r>
      <w:r w:rsidR="003C1F79">
        <w:t xml:space="preserve">facilitate </w:t>
      </w:r>
      <w:r w:rsidR="0004120D">
        <w:t xml:space="preserve">the spatial and working memory demands of </w:t>
      </w:r>
      <w:r w:rsidR="004E51F2">
        <w:t>a</w:t>
      </w:r>
      <w:r w:rsidR="0004120D">
        <w:t xml:space="preserve"> task, which older adults often have </w:t>
      </w:r>
      <w:r w:rsidR="00710634">
        <w:t>trouble dealing with</w:t>
      </w:r>
      <w:r w:rsidR="00E644B9">
        <w:t xml:space="preserve"> </w:t>
      </w:r>
      <w:r w:rsidR="00535BEE">
        <w:fldChar w:fldCharType="begin" w:fldLock="1"/>
      </w:r>
      <w:r w:rsidR="00556415">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20]","plainTextFormattedCitation":"[20]","previouslyFormattedCitation":"[20]"},"properties":{"noteIndex":0},"schema":"https://github.com/citation-style-language/schema/raw/master/csl-citation.json"}</w:instrText>
      </w:r>
      <w:r w:rsidR="00535BEE">
        <w:fldChar w:fldCharType="separate"/>
      </w:r>
      <w:r w:rsidR="00C73E4A" w:rsidRPr="00C73E4A">
        <w:rPr>
          <w:noProof/>
        </w:rPr>
        <w:t>[20]</w:t>
      </w:r>
      <w:r w:rsidR="00535BEE">
        <w:fldChar w:fldCharType="end"/>
      </w:r>
      <w:r w:rsidR="00BE5A91">
        <w:fldChar w:fldCharType="begin" w:fldLock="1"/>
      </w:r>
      <w:r w:rsidR="00556415">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30]","plainTextFormattedCitation":"[30]","previouslyFormattedCitation":"[30]"},"properties":{"noteIndex":0},"schema":"https://github.com/citation-style-language/schema/raw/master/csl-citation.json"}</w:instrText>
      </w:r>
      <w:r w:rsidR="00BE5A91">
        <w:fldChar w:fldCharType="separate"/>
      </w:r>
      <w:r w:rsidR="00C73E4A" w:rsidRPr="00C73E4A">
        <w:rPr>
          <w:noProof/>
        </w:rPr>
        <w:t>[30]</w:t>
      </w:r>
      <w:r w:rsidR="00BE5A91">
        <w:fldChar w:fldCharType="end"/>
      </w:r>
      <w:r w:rsidR="00710634">
        <w:t>.</w:t>
      </w:r>
      <w:r w:rsidR="001F06F2">
        <w:t xml:space="preserve"> </w:t>
      </w:r>
      <w:r w:rsidR="00152D1E">
        <w:t>It is worth noting that this positive effect also appl</w:t>
      </w:r>
      <w:r w:rsidR="00452C6B">
        <w:t>ies</w:t>
      </w:r>
      <w:r w:rsidR="00152D1E">
        <w:t xml:space="preserve">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w:t>
      </w:r>
      <w:r w:rsidR="00F513C2">
        <w:t xml:space="preserve"> </w:t>
      </w:r>
      <w:r w:rsidR="00697C08">
        <w:fldChar w:fldCharType="begin" w:fldLock="1"/>
      </w:r>
      <w:r w:rsidR="00556415">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1]"},"properties":{"noteIndex":0},"schema":"https://github.com/citation-style-language/schema/raw/master/csl-citation.json"}</w:instrText>
      </w:r>
      <w:r w:rsidR="00697C08">
        <w:fldChar w:fldCharType="separate"/>
      </w:r>
      <w:r w:rsidR="00C73E4A" w:rsidRPr="00C73E4A">
        <w:rPr>
          <w:noProof/>
        </w:rPr>
        <w:t>[21]</w:t>
      </w:r>
      <w:r w:rsidR="00697C08">
        <w:fldChar w:fldCharType="end"/>
      </w:r>
      <w:r w:rsidR="002E4245">
        <w:t>.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on working memory and reading comprehension</w:t>
      </w:r>
      <w:r w:rsidR="002E4245">
        <w:t xml:space="preserve">. </w:t>
      </w:r>
      <w:r w:rsidR="00BC3709">
        <w:t xml:space="preserve">Lin and </w:t>
      </w:r>
      <w:r w:rsidR="00697C08" w:rsidRPr="00244F50">
        <w:rPr>
          <w:rFonts w:ascii="Linux Biolinum O" w:hAnsi="Linux Biolinum O" w:cs="Linux Biolinum O"/>
          <w:noProof/>
        </w:rPr>
        <w:t>Hsieh</w:t>
      </w:r>
      <w:r w:rsidR="00F513C2">
        <w:rPr>
          <w:rFonts w:ascii="Linux Biolinum O" w:hAnsi="Linux Biolinum O" w:cs="Linux Biolinum O"/>
          <w:noProof/>
        </w:rPr>
        <w:t xml:space="preserve"> </w:t>
      </w:r>
      <w:r w:rsidR="00597BD4">
        <w:fldChar w:fldCharType="begin" w:fldLock="1"/>
      </w:r>
      <w:r w:rsidR="00556415">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6]"},"properties":{"noteIndex":0},"schema":"https://github.com/citation-style-language/schema/raw/master/csl-citation.json"}</w:instrText>
      </w:r>
      <w:r w:rsidR="00597BD4">
        <w:fldChar w:fldCharType="separate"/>
      </w:r>
      <w:r w:rsidR="00C73E4A" w:rsidRPr="00C73E4A">
        <w:rPr>
          <w:noProof/>
        </w:rPr>
        <w:t>[16]</w:t>
      </w:r>
      <w:r w:rsidR="00597BD4">
        <w:fldChar w:fldCharType="end"/>
      </w:r>
      <w:r w:rsidR="00597BD4">
        <w:t xml:space="preserve"> </w:t>
      </w:r>
      <w:r w:rsidR="00A14D08">
        <w:t>investigate</w:t>
      </w:r>
      <w:r w:rsidR="00F068E4">
        <w:t>d</w:t>
      </w:r>
      <w:r w:rsidR="00A14D08">
        <w:t xml:space="preserve"> if</w:t>
      </w:r>
      <w:r w:rsidR="00900E01">
        <w:t xml:space="preserve"> the </w:t>
      </w:r>
      <w:r w:rsidR="00C812DC">
        <w:t>benefits</w:t>
      </w:r>
      <w:r w:rsidR="00900E01">
        <w:t xml:space="preserve"> of</w:t>
      </w:r>
      <w:r w:rsidR="001663CB">
        <w:t xml:space="preserve"> </w:t>
      </w:r>
      <w:r w:rsidR="00E72F7A">
        <w:t>multimedia learning</w:t>
      </w:r>
      <w:r w:rsidR="00474171">
        <w:t xml:space="preserve"> (presenting the training material </w:t>
      </w:r>
      <w:r w:rsidR="002925A2">
        <w:t>with different channels</w:t>
      </w:r>
      <w:r w:rsidR="00474171">
        <w:t>)</w:t>
      </w:r>
      <w:r w:rsidR="007549C1">
        <w:t xml:space="preserve">, </w:t>
      </w:r>
      <w:r w:rsidR="00E72F7A">
        <w:t>proposed by Richard Mayer</w:t>
      </w:r>
      <w:r w:rsidR="00E55AF9">
        <w:t xml:space="preserve"> </w:t>
      </w:r>
      <w:r w:rsidR="00E55AF9">
        <w:fldChar w:fldCharType="begin" w:fldLock="1"/>
      </w:r>
      <w:r w:rsidR="00556415">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8]","plainTextFormattedCitation":"[18]","previouslyFormattedCitation":"[18]"},"properties":{"noteIndex":0},"schema":"https://github.com/citation-style-language/schema/raw/master/csl-citation.json"}</w:instrText>
      </w:r>
      <w:r w:rsidR="00E55AF9">
        <w:fldChar w:fldCharType="separate"/>
      </w:r>
      <w:r w:rsidR="00C73E4A" w:rsidRPr="00C73E4A">
        <w:rPr>
          <w:noProof/>
        </w:rPr>
        <w:t>[18]</w:t>
      </w:r>
      <w:r w:rsidR="00E55AF9">
        <w:fldChar w:fldCharType="end"/>
      </w:r>
      <w:r w:rsidR="00E55AF9">
        <w:fldChar w:fldCharType="begin" w:fldLock="1"/>
      </w:r>
      <w:r w:rsidR="00556415">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9]","plainTextFormattedCitation":"[19]","previouslyFormattedCitation":"[19]"},"properties":{"noteIndex":0},"schema":"https://github.com/citation-style-language/schema/raw/master/csl-citation.json"}</w:instrText>
      </w:r>
      <w:r w:rsidR="00E55AF9">
        <w:fldChar w:fldCharType="separate"/>
      </w:r>
      <w:r w:rsidR="00C73E4A" w:rsidRPr="00C73E4A">
        <w:rPr>
          <w:noProof/>
        </w:rPr>
        <w:t>[19]</w:t>
      </w:r>
      <w:r w:rsidR="00E55AF9">
        <w:fldChar w:fldCharType="end"/>
      </w:r>
      <w:r w:rsidR="00E55AF9">
        <w:t xml:space="preserve">, </w:t>
      </w:r>
      <w:r w:rsidR="00E72F7A">
        <w:t>c</w:t>
      </w:r>
      <w:r w:rsidR="00A14D08">
        <w:t>ould</w:t>
      </w:r>
      <w:r w:rsidR="00E72F7A">
        <w:t xml:space="preserve"> </w:t>
      </w:r>
      <w:r w:rsidR="002816EA">
        <w:t xml:space="preserve">override the older adults’ reduced cognition in learning.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w:t>
      </w:r>
      <w:r w:rsidR="009F0AAD">
        <w:t xml:space="preserve">. They </w:t>
      </w:r>
      <w:r w:rsidR="006C5688">
        <w:t>p</w:t>
      </w:r>
      <w:r w:rsidR="00DD6D99">
        <w:t>rovided a few explanations</w:t>
      </w:r>
      <w:r w:rsidR="009908D6">
        <w:t xml:space="preserve"> for </w:t>
      </w:r>
      <w:r w:rsidR="00F513C2">
        <w:t>the difference between the animated visuals and the static visuals</w:t>
      </w:r>
      <w:r w:rsidR="00DD6D99">
        <w:t xml:space="preserve">: 1) </w:t>
      </w:r>
      <w:r w:rsidR="000C0E5A">
        <w:t>Older adults</w:t>
      </w:r>
      <w:r w:rsidR="00DD6D99">
        <w:t xml:space="preserve"> </w:t>
      </w:r>
      <w:r w:rsidR="00E23C8A">
        <w:t xml:space="preserve">respond more actively to </w:t>
      </w:r>
      <w:r w:rsidR="007040A8">
        <w:t xml:space="preserve">dynamically displayed visual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r w:rsidR="00697C08">
        <w:t>clearer</w:t>
      </w:r>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2521693D"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5864E5">
        <w:t xml:space="preserve">ha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lastRenderedPageBreak/>
        <w:t xml:space="preserve">Cohen </w:t>
      </w:r>
      <w:r w:rsidR="005864E5">
        <w:t xml:space="preserve">have </w:t>
      </w:r>
      <w:r w:rsidR="00525D7C">
        <w:t xml:space="preserve">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8B0469">
        <w:t>auditorily</w:t>
      </w:r>
      <w:r w:rsidR="00842816">
        <w:t xml:space="preserve"> </w:t>
      </w:r>
      <w:r w:rsidR="0093640E">
        <w:t>presented information</w:t>
      </w:r>
      <w:r w:rsidR="00A5269F">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sidRPr="00CF5DC6">
        <w:t xml:space="preserve"> </w:t>
      </w:r>
      <w:r w:rsidR="005864E5" w:rsidRPr="00CF5DC6">
        <w:t xml:space="preserve">has </w:t>
      </w:r>
      <w:r w:rsidR="00122A48">
        <w:t>show</w:t>
      </w:r>
      <w:r w:rsidR="005864E5">
        <w:t>n</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w:t>
      </w:r>
      <w:r w:rsidR="005864E5">
        <w:t xml:space="preserve">have </w:t>
      </w:r>
      <w:r w:rsidR="00A3754A">
        <w:t xml:space="preserve">reported that a slow speech rate (uniformly reduced by 15%) </w:t>
      </w:r>
      <w:r w:rsidR="005864E5">
        <w:t xml:space="preserve">is </w:t>
      </w:r>
      <w:r w:rsidR="00A3754A">
        <w:t xml:space="preserve">beneficial only for the subject with the most working memory (WM) capacity and detrimental for the subject with the most severe WM impairment among all three older adults with Alzheimer’s disease because the decline in WM would counteract any benefits derived from a reduction in speech rate </w:t>
      </w:r>
      <w:r w:rsidR="00A3754A">
        <w:fldChar w:fldCharType="begin" w:fldLock="1"/>
      </w:r>
      <w:r w:rsidR="00556415">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8]","plainTextFormattedCitation":"[28]","previouslyFormattedCitation":"[28]"},"properties":{"noteIndex":0},"schema":"https://github.com/citation-style-language/schema/raw/master/csl-citation.json"}</w:instrText>
      </w:r>
      <w:r w:rsidR="00A3754A">
        <w:fldChar w:fldCharType="separate"/>
      </w:r>
      <w:r w:rsidR="00C73E4A" w:rsidRPr="00C73E4A">
        <w:rPr>
          <w:noProof/>
        </w:rPr>
        <w:t>[28]</w:t>
      </w:r>
      <w:r w:rsidR="00A3754A">
        <w:fldChar w:fldCharType="end"/>
      </w:r>
      <w:r w:rsidR="00A3754A">
        <w:t xml:space="preserve">. </w:t>
      </w:r>
      <w:r w:rsidR="00C95839">
        <w:t>Overall</w:t>
      </w:r>
      <w:r w:rsidR="005864E5">
        <w:t>,</w:t>
      </w:r>
      <w:r w:rsidR="00C95839">
        <w:t xml:space="preserve"> the prior findings suggest that older adults performed better at a slower </w:t>
      </w:r>
      <w:r w:rsidR="00C441EB">
        <w:t xml:space="preserve">content </w:t>
      </w:r>
      <w:r w:rsidR="00C95839">
        <w:t xml:space="preserve">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30DC6115" w:rsidR="0090501C" w:rsidRPr="00C07748" w:rsidRDefault="002C4BD2" w:rsidP="00C07748">
      <w:pPr>
        <w:pStyle w:val="PostHeadPara"/>
        <w:rPr>
          <w:b/>
          <w:bCs/>
          <w:i/>
          <w:iCs/>
        </w:rPr>
      </w:pPr>
      <w:r w:rsidRPr="00C07748">
        <w:rPr>
          <w:b/>
          <w:bCs/>
          <w:i/>
          <w:iCs/>
        </w:rPr>
        <w:t>Paus</w:t>
      </w:r>
      <w:r w:rsidR="00616EED">
        <w:rPr>
          <w:b/>
          <w:bCs/>
          <w:i/>
          <w:iCs/>
        </w:rPr>
        <w:t xml:space="preserve">ing </w:t>
      </w:r>
      <w:r w:rsidR="00743343" w:rsidRPr="00C07748">
        <w:rPr>
          <w:b/>
          <w:bCs/>
          <w:i/>
          <w:iCs/>
        </w:rPr>
        <w:t>multimedia</w:t>
      </w:r>
      <w:r w:rsidR="00616EED">
        <w:rPr>
          <w:b/>
          <w:bCs/>
          <w:i/>
          <w:iCs/>
        </w:rPr>
        <w:t xml:space="preserve"> playback</w:t>
      </w:r>
    </w:p>
    <w:p w14:paraId="5DE9CC26" w14:textId="77777777" w:rsidR="0015746B" w:rsidRDefault="000B7314" w:rsidP="001E7819">
      <w:pPr>
        <w:pStyle w:val="PostHeadPara"/>
      </w:pPr>
      <w:r>
        <w:t>P</w:t>
      </w:r>
      <w:r w:rsidR="00DE2888" w:rsidRPr="001B0B70">
        <w:t xml:space="preserve">auses </w:t>
      </w:r>
      <w:r w:rsidR="00CB495C">
        <w:t>can</w:t>
      </w:r>
      <w:r w:rsidR="00CB495C" w:rsidRPr="001B0B70">
        <w:t xml:space="preserve"> </w:t>
      </w:r>
      <w:r w:rsidR="00DE2888" w:rsidRPr="001B0B70">
        <w:t>be inserted in certain</w:t>
      </w:r>
      <w:r w:rsidR="00DE2888">
        <w:t xml:space="preserve"> places of </w:t>
      </w:r>
      <w:r w:rsidR="00CD5611">
        <w:t xml:space="preserve">the speech to bring down the </w:t>
      </w:r>
      <w:r w:rsidR="00DF295E">
        <w:t xml:space="preserve">pace of the speech, as another way to slow down the </w:t>
      </w:r>
      <w:r w:rsidR="00C441EB">
        <w:t xml:space="preserve">content </w:t>
      </w:r>
      <w:r w:rsidR="00241341">
        <w:t>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 </w:t>
      </w:r>
      <w:r w:rsidR="00F4394C">
        <w:t xml:space="preserve">there </w:t>
      </w:r>
      <w:r w:rsidR="000E6DF7">
        <w:t xml:space="preserve">is </w:t>
      </w:r>
      <w:r w:rsidR="00F4394C">
        <w:t xml:space="preserve">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556415">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6A3AEB">
        <w:fldChar w:fldCharType="separate"/>
      </w:r>
      <w:r w:rsidR="00C73E4A" w:rsidRPr="00C73E4A">
        <w:rPr>
          <w:noProof/>
        </w:rPr>
        <w:t>[13]</w:t>
      </w:r>
      <w:r w:rsidR="006A3AEB">
        <w:fldChar w:fldCharType="end"/>
      </w:r>
      <w:r w:rsidR="00C50B70">
        <w:t xml:space="preserve"> to avoid “traffic jam” in memory</w:t>
      </w:r>
      <w:r w:rsidR="00143B7A">
        <w:t xml:space="preserve">. </w:t>
      </w:r>
      <w:r w:rsidR="006D047F">
        <w:t>They</w:t>
      </w:r>
      <w:r w:rsidR="001B0B70">
        <w:t xml:space="preserve"> </w:t>
      </w:r>
      <w:r w:rsidR="00D36DED">
        <w:t>show that inserting pauses</w:t>
      </w:r>
      <w:r w:rsidR="00693F53">
        <w:t xml:space="preserve"> </w:t>
      </w:r>
      <w:r w:rsidR="00D36DED">
        <w:t xml:space="preserve">at </w:t>
      </w:r>
      <w:r w:rsidR="00A34F61">
        <w:t xml:space="preserve">natural boundaries of </w:t>
      </w:r>
      <w:r w:rsidR="007D4D64">
        <w:t>auditorily</w:t>
      </w:r>
      <w:r w:rsidR="007D078A">
        <w:t xml:space="preserve"> presented</w:t>
      </w:r>
      <w:r w:rsidR="009840EF">
        <w:t xml:space="preserve"> stories enhance</w:t>
      </w:r>
      <w:r w:rsidR="000E6DF7">
        <w:t>s</w:t>
      </w:r>
      <w:r w:rsidR="009840EF">
        <w:t xml:space="preserv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w:t>
      </w:r>
      <w:r w:rsidR="000E6DF7">
        <w:t xml:space="preserve">aim </w:t>
      </w:r>
      <w:r w:rsidR="009E5062">
        <w:t xml:space="preserve">to </w:t>
      </w:r>
      <w:r w:rsidR="00B24633">
        <w:t xml:space="preserve">compare </w:t>
      </w:r>
      <w:r w:rsidR="000B45F2">
        <w:t xml:space="preserve">both methods. </w:t>
      </w:r>
    </w:p>
    <w:p w14:paraId="41AFDBDC" w14:textId="55437239"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556415">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F45DB7">
        <w:fldChar w:fldCharType="separate"/>
      </w:r>
      <w:r w:rsidR="00C73E4A" w:rsidRPr="00C73E4A">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system guide</w:t>
      </w:r>
      <w:r w:rsidR="00F617CA">
        <w:t>s</w:t>
      </w:r>
      <w:r w:rsidR="008723D5">
        <w:t xml:space="preserv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w:t>
      </w:r>
      <w:r w:rsidR="00F617CA">
        <w:t xml:space="preserve">noted </w:t>
      </w:r>
      <w:r w:rsidR="005314F5">
        <w:t>that a pause in the video can focus the students’ attention</w:t>
      </w:r>
      <w:r w:rsidR="00D65342">
        <w:t>, which can help them understand particular declarative knowledge components.</w:t>
      </w:r>
      <w:r w:rsidR="00B82FAA">
        <w:t xml:space="preserve"> </w:t>
      </w:r>
      <w:r w:rsidR="006C44E6" w:rsidRPr="00CB042F">
        <w:t>Encelle et al.</w:t>
      </w:r>
      <w:r w:rsidR="006C44E6" w:rsidRPr="007839A6">
        <w:t xml:space="preserve"> </w:t>
      </w:r>
      <w:r w:rsidR="007776B0">
        <w:t>showed that existing gaps within a video’s audio track (i.e., silences) can be extended with artificial pauses to provide rich audio descriptions for viewers with visual impairment</w:t>
      </w:r>
      <w:r w:rsidR="003B3D06">
        <w:t xml:space="preserve"> </w:t>
      </w:r>
      <w:r w:rsidR="006C44E6">
        <w:fldChar w:fldCharType="begin" w:fldLock="1"/>
      </w:r>
      <w:r w:rsidR="00244F50">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xml:space="preserve">. </w:t>
      </w:r>
      <w:r w:rsidR="00E55818">
        <w:t>D</w:t>
      </w:r>
      <w:r w:rsidR="006C44E6">
        <w:t xml:space="preserve">oing so </w:t>
      </w:r>
      <w:r w:rsidR="00E55818">
        <w:t xml:space="preserve">does </w:t>
      </w:r>
      <w:r w:rsidR="006C44E6">
        <w:t>not cause much discomfort, and viewers quickly adapt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boost knowledge transfer and </w:t>
      </w:r>
      <w:r w:rsidR="00E55818">
        <w:t xml:space="preserve">do </w:t>
      </w:r>
      <w:r w:rsidR="002628A3">
        <w:t xml:space="preserve">not disrupt the viewing </w:t>
      </w:r>
      <w:r w:rsidR="00EE2612">
        <w:t xml:space="preserve">experience much. </w:t>
      </w:r>
    </w:p>
    <w:p w14:paraId="55AB59D5" w14:textId="7439F609" w:rsidR="00347F04" w:rsidRDefault="00E37735" w:rsidP="00A638CC">
      <w:pPr>
        <w:pStyle w:val="ParaContinue"/>
      </w:pPr>
      <w:r>
        <w:t xml:space="preserve">Pauses have been shown to be valuable when </w:t>
      </w:r>
      <w:r w:rsidR="00840E76">
        <w:t>learning a new software from</w:t>
      </w:r>
      <w:r>
        <w:t xml:space="preserve">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w:t>
      </w:r>
      <w:r w:rsidR="006D4531">
        <w:t>e</w:t>
      </w:r>
      <w:r w:rsidR="00691573">
        <w:t>.g., Photoshop)</w:t>
      </w:r>
      <w:r w:rsidR="00862AD3">
        <w:t>.</w:t>
      </w:r>
      <w:r w:rsidR="00691573">
        <w:t xml:space="preserve"> </w:t>
      </w:r>
      <w:r w:rsidR="009D25BC">
        <w:t>When there was a tool change in the video the system checked whether the user’s active tool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w:t>
      </w:r>
      <w:r w:rsidR="002C587E">
        <w:t>of the specific action to take</w:t>
      </w:r>
      <w:r w:rsidR="00703E67">
        <w:t xml:space="preserve"> </w:t>
      </w:r>
      <w:r w:rsidR="00A3393A">
        <w:fldChar w:fldCharType="begin" w:fldLock="1"/>
      </w:r>
      <w:r w:rsidR="00556415">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A3393A">
        <w:fldChar w:fldCharType="separate"/>
      </w:r>
      <w:r w:rsidR="00C73E4A" w:rsidRPr="00C73E4A">
        <w:rPr>
          <w:noProof/>
        </w:rPr>
        <w:t>[26]</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 xml:space="preserve">user the </w:t>
      </w:r>
      <w:r w:rsidR="006D4531">
        <w:t xml:space="preserve">manual effort </w:t>
      </w:r>
      <w:r w:rsidR="0054135A">
        <w:t xml:space="preserve">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lastRenderedPageBreak/>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p>
    <w:p w14:paraId="1A4A8838" w14:textId="76AE30ED" w:rsidR="00734F15" w:rsidRDefault="007E68F5" w:rsidP="00A638CC">
      <w:pPr>
        <w:pStyle w:val="ParaContinue"/>
      </w:pPr>
      <w:r>
        <w:t xml:space="preserve">Many </w:t>
      </w:r>
      <w:r w:rsidR="003A0031">
        <w:t xml:space="preserve">of the </w:t>
      </w:r>
      <w:r w:rsidR="00765019">
        <w:t xml:space="preserve">aforementioned </w:t>
      </w:r>
      <w:r w:rsidR="003A0031">
        <w:t>prior works</w:t>
      </w:r>
      <w:r w:rsidR="00796E8A">
        <w:t xml:space="preserve"> </w:t>
      </w:r>
      <w:r>
        <w:fldChar w:fldCharType="begin" w:fldLock="1"/>
      </w:r>
      <w:r>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9]"},"properties":{"noteIndex":0},"schema":"https://github.com/citation-style-language/schema/raw/master/csl-citation.json"}</w:instrText>
      </w:r>
      <w:r>
        <w:fldChar w:fldCharType="separate"/>
      </w:r>
      <w:r w:rsidRPr="00F66AB6">
        <w:rPr>
          <w:noProof/>
        </w:rPr>
        <w:t>[9]</w:t>
      </w:r>
      <w:r>
        <w:fldChar w:fldCharType="end"/>
      </w:r>
      <w:r w:rsidR="003B3D06">
        <w:fldChar w:fldCharType="begin" w:fldLock="1"/>
      </w:r>
      <w:r w:rsidR="003B3D0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3B3D06">
        <w:fldChar w:fldCharType="separate"/>
      </w:r>
      <w:r w:rsidR="003B3D06" w:rsidRPr="00C73E4A">
        <w:rPr>
          <w:noProof/>
        </w:rPr>
        <w:t>[13]</w:t>
      </w:r>
      <w:r w:rsidR="003B3D06">
        <w:fldChar w:fldCharType="end"/>
      </w:r>
      <w:r w:rsidR="003B3D06">
        <w:fldChar w:fldCharType="begin" w:fldLock="1"/>
      </w:r>
      <w:r w:rsidR="003B3D06">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3]"},"properties":{"noteIndex":0},"schema":"https://github.com/citation-style-language/schema/raw/master/csl-citation.json"}</w:instrText>
      </w:r>
      <w:r w:rsidR="003B3D06">
        <w:fldChar w:fldCharType="separate"/>
      </w:r>
      <w:r w:rsidR="003B3D06" w:rsidRPr="00C73E4A">
        <w:rPr>
          <w:noProof/>
        </w:rPr>
        <w:t>[23]</w:t>
      </w:r>
      <w:r w:rsidR="003B3D06">
        <w:fldChar w:fldCharType="end"/>
      </w:r>
      <w:r>
        <w:t xml:space="preserve"> have looked into</w:t>
      </w:r>
      <w:r w:rsidR="003868E3">
        <w:t xml:space="preserve"> the effect of pausing </w:t>
      </w:r>
      <w:r w:rsidR="009F5185">
        <w:t>multimedia</w:t>
      </w:r>
      <w:r w:rsidR="00203BC4">
        <w:t xml:space="preserve"> </w:t>
      </w:r>
      <w:r w:rsidR="003B3D06">
        <w:t xml:space="preserve">playback </w:t>
      </w:r>
      <w:r w:rsidR="00043730">
        <w:t xml:space="preserve">on knowledge </w:t>
      </w:r>
      <w:r w:rsidR="00203BC4">
        <w:t>gain</w:t>
      </w:r>
      <w:r w:rsidR="00083CF3">
        <w:t xml:space="preserve"> and </w:t>
      </w:r>
      <w:r w:rsidR="00324970">
        <w:t>user experience</w:t>
      </w:r>
      <w:r w:rsidR="00317AB4">
        <w:t>, but i</w:t>
      </w:r>
      <w:r w:rsidR="00765019">
        <w:t>t remains under</w:t>
      </w:r>
      <w:r w:rsidR="00D2755F">
        <w:t xml:space="preserve">explored </w:t>
      </w:r>
      <w:r w:rsidR="000D31A6">
        <w:t>how paus</w:t>
      </w:r>
      <w:r w:rsidR="003B3D06">
        <w:t>ing multimedia playback</w:t>
      </w:r>
      <w:r w:rsidR="000D31A6">
        <w:t xml:space="preserve"> might affect the older adults’ ability</w:t>
      </w:r>
      <w:r w:rsidR="00077300">
        <w:t xml:space="preserve"> to complete tasks</w:t>
      </w:r>
      <w:r w:rsidR="00610A33">
        <w:t xml:space="preserve">. </w:t>
      </w:r>
      <w:r w:rsidR="004C0089">
        <w:t xml:space="preserve">Furthermore, </w:t>
      </w:r>
      <w:r w:rsidR="002B7E76" w:rsidRPr="00262BEE">
        <w:t>Pongnumkul</w:t>
      </w:r>
      <w:r w:rsidR="002B7E76">
        <w:t xml:space="preserve">’s </w:t>
      </w:r>
      <w:r w:rsidR="00AE13FB">
        <w:t>“</w:t>
      </w:r>
      <w:r w:rsidR="0001713F">
        <w:t>Pause-and-Play</w:t>
      </w:r>
      <w:r w:rsidR="00AE13FB">
        <w:t>”</w:t>
      </w:r>
      <w:r w:rsidR="0001713F">
        <w:t xml:space="preserve"> system</w:t>
      </w:r>
      <w:r w:rsidR="005B51C3">
        <w:t xml:space="preserve"> was designed to save the effort </w:t>
      </w:r>
      <w:r w:rsidR="00852E82">
        <w:t>that would have been spent on managing two pieces of software (the video player and the software</w:t>
      </w:r>
      <w:r w:rsidR="002E0B26">
        <w:t>)</w:t>
      </w:r>
      <w:r w:rsidR="00852E82">
        <w:t xml:space="preserve">, </w:t>
      </w:r>
      <w:r w:rsidR="00C6661A">
        <w:t>switching focus between the two pieces of software,</w:t>
      </w:r>
      <w:r w:rsidR="002E0B26">
        <w:t xml:space="preserve"> and finding a missed step, but it</w:t>
      </w:r>
      <w:r w:rsidR="00F703E7">
        <w:t xml:space="preserve"> did not produce a </w:t>
      </w:r>
      <w:r w:rsidR="001700EF">
        <w:t xml:space="preserve">significant effect on the </w:t>
      </w:r>
      <w:r w:rsidR="00317AB4">
        <w:t xml:space="preserve">task completion time </w:t>
      </w:r>
      <w:r w:rsidR="0020437B">
        <w:t xml:space="preserve">and error rate. </w:t>
      </w:r>
      <w:r w:rsidR="00950334">
        <w:t>A possible reason could be</w:t>
      </w:r>
      <w:r w:rsidR="009B6760">
        <w:t xml:space="preserve"> that</w:t>
      </w:r>
      <w:r w:rsidR="00F4152D">
        <w:t xml:space="preserve"> </w:t>
      </w:r>
      <w:r w:rsidR="00483F2E">
        <w:t>young</w:t>
      </w:r>
      <w:r w:rsidR="00F4152D">
        <w:t xml:space="preserve"> participants in their participant </w:t>
      </w:r>
      <w:r w:rsidR="007E79A4">
        <w:t>pool(age</w:t>
      </w:r>
      <w:r w:rsidR="00F4152D">
        <w:t>:18~19)</w:t>
      </w:r>
      <w:r w:rsidR="00670B3D">
        <w:t xml:space="preserve"> </w:t>
      </w:r>
      <w:r w:rsidR="009F706B">
        <w:t xml:space="preserve">were already proficient </w:t>
      </w:r>
      <w:r w:rsidR="00D84EE3">
        <w:t>with the</w:t>
      </w:r>
      <w:r w:rsidR="006211DC">
        <w:t xml:space="preserve"> task flow involved in learning a new software from an instructional video. </w:t>
      </w:r>
      <w:r w:rsidR="00E17F65">
        <w:t>Also, the y</w:t>
      </w:r>
      <w:r w:rsidR="00E62BCB">
        <w:t>oung participants</w:t>
      </w:r>
      <w:r w:rsidR="00862965">
        <w:t xml:space="preserve">’ uncompromised </w:t>
      </w:r>
      <w:r w:rsidR="00850DFE">
        <w:t xml:space="preserve">cognitive abilities </w:t>
      </w:r>
      <w:r w:rsidR="00607F2B">
        <w:t xml:space="preserve">made it possible for them to </w:t>
      </w:r>
      <w:r w:rsidR="002A5E76">
        <w:t xml:space="preserve">quickly </w:t>
      </w:r>
      <w:r w:rsidR="00F8793F">
        <w:t xml:space="preserve">acquire the necessary information presented in the videos with </w:t>
      </w:r>
      <w:r w:rsidR="00EB01D5">
        <w:t>little need to rewatch a missed step.</w:t>
      </w:r>
      <w:r w:rsidR="0070766D">
        <w:t xml:space="preserve"> </w:t>
      </w:r>
      <w:r w:rsidR="00663FF3">
        <w:t xml:space="preserve">We </w:t>
      </w:r>
      <w:r w:rsidR="00731F86">
        <w:t>hypothesize</w:t>
      </w:r>
      <w:r w:rsidR="00663FF3">
        <w:t xml:space="preserve"> th</w:t>
      </w:r>
      <w:r w:rsidR="006F44DE">
        <w:t>at</w:t>
      </w:r>
      <w:r w:rsidR="00663FF3">
        <w:t xml:space="preserve"> </w:t>
      </w:r>
      <w:r w:rsidR="00EA08AB">
        <w:t>automatically pausing the instructional videos</w:t>
      </w:r>
      <w:r w:rsidR="00663FF3">
        <w:t xml:space="preserve"> would </w:t>
      </w:r>
      <w:r w:rsidR="007776B6">
        <w:t xml:space="preserve">produce </w:t>
      </w:r>
      <w:r w:rsidR="00731F86">
        <w:t>a positive effect on task performance</w:t>
      </w:r>
      <w:r w:rsidR="007776B6">
        <w:t xml:space="preserve"> if </w:t>
      </w:r>
      <w:r w:rsidR="007F4EB8">
        <w:t xml:space="preserve">older adults were </w:t>
      </w:r>
      <w:r w:rsidR="00AA7112">
        <w:t xml:space="preserve">recruited as </w:t>
      </w:r>
      <w:r w:rsidR="007776B6">
        <w:t xml:space="preserve">the </w:t>
      </w:r>
      <w:r w:rsidR="00AA7112">
        <w:t xml:space="preserve">test </w:t>
      </w:r>
      <w:r w:rsidR="007776B6">
        <w:t xml:space="preserve">subjects. </w:t>
      </w:r>
      <w:r w:rsidR="00E53C27">
        <w:t>Inspired by prior works, one of our objectives is to study</w:t>
      </w:r>
      <w:r w:rsidR="00E53C27" w:rsidRPr="007C3694">
        <w:t xml:space="preserve"> the effect of </w:t>
      </w:r>
      <w:r w:rsidR="00E53C27">
        <w:t xml:space="preserve">automatically pausing the instructional videos </w:t>
      </w:r>
      <w:r w:rsidR="00E53C27" w:rsidRPr="007C3694">
        <w:t xml:space="preserve">on older adults’ ability to complete </w:t>
      </w:r>
      <w:r w:rsidR="00E53C27">
        <w:t xml:space="preserve">related </w:t>
      </w:r>
      <w:r w:rsidR="00E53C27" w:rsidRPr="007C3694">
        <w:t>tasks</w:t>
      </w:r>
    </w:p>
    <w:p w14:paraId="5DC569D9" w14:textId="0D382328" w:rsidR="0026720F" w:rsidRDefault="0026720F" w:rsidP="005B2F9F">
      <w:pPr>
        <w:pStyle w:val="Head1"/>
      </w:pPr>
      <w:r>
        <w:t>Hypotheses</w:t>
      </w:r>
    </w:p>
    <w:p w14:paraId="4893D8AB" w14:textId="07079814" w:rsidR="00F320F0" w:rsidRDefault="004E66A7" w:rsidP="0026720F">
      <w:pPr>
        <w:pStyle w:val="PostHeadPara"/>
      </w:pPr>
      <w:r>
        <w:t>The prior literature suggest</w:t>
      </w:r>
      <w:r w:rsidR="003C6957">
        <w:t>s</w:t>
      </w:r>
      <w:r>
        <w:t xml:space="preserve"> that older adults’ ability to comprehend online </w:t>
      </w:r>
      <w:r w:rsidR="00500827">
        <w:t>instructional video</w:t>
      </w:r>
      <w:r>
        <w:t xml:space="preserve">s </w:t>
      </w:r>
      <w:r w:rsidR="003C6957">
        <w:t xml:space="preserve">can </w:t>
      </w:r>
      <w:r>
        <w:t xml:space="preserve">be affected by whether the </w:t>
      </w:r>
      <w:r w:rsidR="000F00AA">
        <w:t>content</w:t>
      </w:r>
      <w:r w:rsidR="003C6957">
        <w:t xml:space="preserve"> is</w:t>
      </w:r>
      <w:r w:rsidR="000F00AA">
        <w:t xml:space="preserve"> </w:t>
      </w:r>
      <w:r>
        <w:t xml:space="preserve">presented too fast </w:t>
      </w:r>
      <w:r w:rsidR="003C6957">
        <w:t>or not</w:t>
      </w:r>
      <w:r>
        <w:t xml:space="preserve">. Thus, in this paper, </w:t>
      </w:r>
      <w:r w:rsidRPr="007C3694">
        <w:t xml:space="preserve">we study the effect of moderating the </w:t>
      </w:r>
      <w:r w:rsidR="000F00AA">
        <w:t>content</w:t>
      </w:r>
      <w:r w:rsidR="000F00AA" w:rsidRPr="007C3694">
        <w:t xml:space="preserve"> </w:t>
      </w:r>
      <w:r w:rsidRPr="007C3694">
        <w:t xml:space="preserve">delivery rate </w:t>
      </w:r>
      <w:r w:rsidR="00A06FDD">
        <w:t>in</w:t>
      </w:r>
      <w:r w:rsidR="00A06FDD" w:rsidRPr="007C3694">
        <w:t xml:space="preserve"> </w:t>
      </w:r>
      <w:r w:rsidRPr="007C3694">
        <w:t>instruction</w:t>
      </w:r>
      <w:r>
        <w:t>al</w:t>
      </w:r>
      <w:r w:rsidRPr="007C3694">
        <w:t xml:space="preserve"> videos on older adults’ ability to complete associated tasks. We </w:t>
      </w:r>
      <w:r w:rsidR="00A06FDD">
        <w:t>explore</w:t>
      </w:r>
      <w:r w:rsidR="00A06FDD" w:rsidRPr="007C3694">
        <w:t xml:space="preserve"> </w:t>
      </w:r>
      <w:r w:rsidRPr="007C3694">
        <w:t xml:space="preserve">two methods for moderating the </w:t>
      </w:r>
      <w:r w:rsidR="00A06FDD">
        <w:t>content</w:t>
      </w:r>
      <w:r w:rsidR="00A06FDD" w:rsidRPr="007C3694">
        <w:t xml:space="preserve"> </w:t>
      </w:r>
      <w:r w:rsidRPr="007C3694">
        <w:t>delivery rate:</w:t>
      </w:r>
      <w:r>
        <w:t xml:space="preserve"> uniformly slowing down the playback of </w:t>
      </w:r>
      <w:r w:rsidRPr="007C3694">
        <w:t xml:space="preserve">a video </w:t>
      </w:r>
      <w:r w:rsidR="00A06FDD">
        <w:t>and</w:t>
      </w:r>
      <w:r w:rsidR="00A06FDD" w:rsidRPr="007C3694">
        <w:t xml:space="preserve"> </w:t>
      </w:r>
      <w:r w:rsidRPr="007C3694">
        <w:t>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4C494EC4"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w:t>
      </w:r>
      <w:r w:rsidR="00A06FDD">
        <w:rPr>
          <w:i/>
          <w:iCs/>
        </w:rPr>
        <w:t>content</w:t>
      </w:r>
      <w:r w:rsidR="00A06FDD" w:rsidRPr="005B2F9F">
        <w:rPr>
          <w:i/>
          <w:iCs/>
        </w:rPr>
        <w:t xml:space="preserve"> </w:t>
      </w:r>
      <w:r w:rsidR="0026720F" w:rsidRPr="005B2F9F">
        <w:rPr>
          <w:i/>
          <w:iCs/>
        </w:rPr>
        <w:t xml:space="preserve">delivery rate </w:t>
      </w:r>
      <w:r w:rsidR="006D084E">
        <w:rPr>
          <w:i/>
          <w:iCs/>
        </w:rPr>
        <w:t xml:space="preserve">in </w:t>
      </w:r>
      <w:r w:rsidR="0026720F" w:rsidRPr="005B2F9F">
        <w:rPr>
          <w:i/>
          <w:iCs/>
        </w:rPr>
        <w:t xml:space="preserve">instructional videos </w:t>
      </w:r>
      <w:r w:rsidR="002468ED">
        <w:rPr>
          <w:i/>
          <w:iCs/>
        </w:rPr>
        <w:t>would</w:t>
      </w:r>
      <w:r w:rsidR="002468ED" w:rsidRPr="005B2F9F">
        <w:rPr>
          <w:i/>
          <w:iCs/>
        </w:rPr>
        <w:t xml:space="preserve"> </w:t>
      </w:r>
      <w:r w:rsidR="0026720F" w:rsidRPr="005B2F9F">
        <w:rPr>
          <w:i/>
          <w:iCs/>
        </w:rPr>
        <w:t>be beneficial</w:t>
      </w:r>
      <w:r>
        <w:rPr>
          <w:i/>
          <w:iCs/>
        </w:rPr>
        <w:t xml:space="preserve"> to older adults</w:t>
      </w:r>
      <w:r w:rsidR="001028EB" w:rsidRPr="005B2F9F">
        <w:rPr>
          <w:i/>
          <w:iCs/>
        </w:rPr>
        <w:t>.</w:t>
      </w:r>
    </w:p>
    <w:p w14:paraId="6B4941FA" w14:textId="271229AB"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 better with audio and visual materials </w:t>
      </w:r>
      <w:r w:rsidR="00716F22">
        <w:t xml:space="preserve">that are played </w:t>
      </w:r>
      <w:r w:rsidR="00C11E27">
        <w:t xml:space="preserve">at a slower </w:t>
      </w:r>
      <w:r w:rsidR="00716F22">
        <w:t xml:space="preserve">content </w:t>
      </w:r>
      <w:r w:rsidR="00241341">
        <w:t>delivery rate</w:t>
      </w:r>
      <w:r w:rsidR="003B4081">
        <w:t xml:space="preserve"> </w:t>
      </w:r>
      <w:r w:rsidR="003B4081">
        <w:fldChar w:fldCharType="begin" w:fldLock="1"/>
      </w:r>
      <w:r w:rsidR="003B4081">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rsidR="003B4081">
        <w:fldChar w:fldCharType="separate"/>
      </w:r>
      <w:r w:rsidR="003B4081" w:rsidRPr="00F66AB6">
        <w:rPr>
          <w:noProof/>
        </w:rPr>
        <w:t>[2]</w:t>
      </w:r>
      <w:r w:rsidR="003B4081">
        <w:fldChar w:fldCharType="end"/>
      </w:r>
      <w:r w:rsidR="003B4081">
        <w:fldChar w:fldCharType="begin" w:fldLock="1"/>
      </w:r>
      <w:r w:rsidR="003B4081">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rsidR="003B4081">
        <w:fldChar w:fldCharType="separate"/>
      </w:r>
      <w:r w:rsidR="003B4081" w:rsidRPr="00F66AB6">
        <w:rPr>
          <w:noProof/>
        </w:rPr>
        <w:t>[4]</w:t>
      </w:r>
      <w:r w:rsidR="003B4081">
        <w:fldChar w:fldCharType="end"/>
      </w:r>
      <w:r w:rsidR="003B4081">
        <w:fldChar w:fldCharType="begin" w:fldLock="1"/>
      </w:r>
      <w:r w:rsidR="003B4081">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rsidR="003B4081">
        <w:fldChar w:fldCharType="separate"/>
      </w:r>
      <w:r w:rsidR="003B4081" w:rsidRPr="00F66AB6">
        <w:rPr>
          <w:noProof/>
        </w:rPr>
        <w:t>[5]</w:t>
      </w:r>
      <w:r w:rsidR="003B4081">
        <w:fldChar w:fldCharType="end"/>
      </w:r>
      <w:r w:rsidR="003B4081">
        <w:fldChar w:fldCharType="begin" w:fldLock="1"/>
      </w:r>
      <w:r w:rsidR="003B4081">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rsidR="003B4081">
        <w:fldChar w:fldCharType="separate"/>
      </w:r>
      <w:r w:rsidR="003B4081" w:rsidRPr="00F66AB6">
        <w:rPr>
          <w:noProof/>
        </w:rPr>
        <w:t>[8]</w:t>
      </w:r>
      <w:r w:rsidR="003B4081">
        <w:fldChar w:fldCharType="end"/>
      </w:r>
      <w:r w:rsidR="0046594A">
        <w:t>.</w:t>
      </w:r>
      <w:r w:rsidR="004F5D18">
        <w:t xml:space="preserve"> Therefore</w:t>
      </w:r>
      <w:r w:rsidR="00D14683">
        <w:t>, we hypothesize that</w:t>
      </w:r>
      <w:r w:rsidR="00716F22">
        <w:t xml:space="preserve"> older adults would</w:t>
      </w:r>
      <w:r w:rsidR="00A82A8D">
        <w:t xml:space="preserve"> </w:t>
      </w:r>
      <w:r w:rsidR="00716F22">
        <w:t xml:space="preserve">require </w:t>
      </w:r>
      <w:r w:rsidR="00A82A8D">
        <w:t xml:space="preserve">less time </w:t>
      </w:r>
      <w:r w:rsidR="00716F22">
        <w:t xml:space="preserve">to complete </w:t>
      </w:r>
      <w:r w:rsidR="00A82A8D">
        <w:t xml:space="preserve">tasks </w:t>
      </w:r>
      <w:r w:rsidR="00716F22">
        <w:t xml:space="preserve">when </w:t>
      </w:r>
      <w:r w:rsidR="00F8372D">
        <w:t>watching a</w:t>
      </w:r>
      <w:r w:rsidR="00716F22">
        <w:t>n instructional</w:t>
      </w:r>
      <w:r w:rsidR="00F8372D">
        <w:t xml:space="preserve"> video with a slower </w:t>
      </w:r>
      <w:r w:rsidR="00716F22">
        <w:t xml:space="preserve">content </w:t>
      </w:r>
      <w:r w:rsidR="00F8372D">
        <w:t xml:space="preserve">delivery rate, because </w:t>
      </w:r>
      <w:r w:rsidR="00716F22">
        <w:t>s</w:t>
      </w:r>
      <w:r w:rsidR="00F8372D">
        <w:t xml:space="preserve">he </w:t>
      </w:r>
      <w:r w:rsidR="00034220">
        <w:t xml:space="preserve">would </w:t>
      </w:r>
      <w:r w:rsidR="00716F22">
        <w:t xml:space="preserve">be able to </w:t>
      </w:r>
      <w:r w:rsidR="004E0440">
        <w:t>recognize</w:t>
      </w:r>
      <w:r w:rsidR="00EF7720">
        <w:t xml:space="preserve">, </w:t>
      </w:r>
      <w:r w:rsidR="00034220">
        <w:t>understand</w:t>
      </w:r>
      <w:r w:rsidR="00EF7720">
        <w:t>, and retain</w:t>
      </w:r>
      <w:r w:rsidR="00034220">
        <w:t xml:space="preserve"> more </w:t>
      </w:r>
      <w:r w:rsidR="00716F22">
        <w:t xml:space="preserve">of the content </w:t>
      </w:r>
      <w:r w:rsidR="00034220">
        <w:t>during each playthrough</w:t>
      </w:r>
      <w:r w:rsidR="00EF7720">
        <w:t xml:space="preserve"> of the video and </w:t>
      </w:r>
      <w:r w:rsidR="00716F22">
        <w:t>would need to</w:t>
      </w:r>
      <w:r w:rsidR="00EF7720">
        <w:t xml:space="preserve"> </w:t>
      </w:r>
      <w:r w:rsidR="000C79F4">
        <w:t>rewatch</w:t>
      </w:r>
      <w:r w:rsidR="00EF7720">
        <w:t xml:space="preserve"> the video</w:t>
      </w:r>
      <w:r w:rsidR="00716F22">
        <w:t xml:space="preserve"> fewer times</w:t>
      </w:r>
      <w:r w:rsidR="00EF7720">
        <w:t xml:space="preserve">. </w:t>
      </w:r>
    </w:p>
    <w:p w14:paraId="1CE5E461" w14:textId="77777777" w:rsidR="00484D4D" w:rsidRDefault="00484D4D" w:rsidP="005B2F9F">
      <w:pPr>
        <w:pStyle w:val="PostHeadPara"/>
      </w:pPr>
    </w:p>
    <w:p w14:paraId="5ABE5BAF" w14:textId="723F0681"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2468ED">
        <w:rPr>
          <w:i/>
          <w:iCs/>
        </w:rPr>
        <w:t>would</w:t>
      </w:r>
      <w:r w:rsidR="002468ED"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6DDF70B8" w:rsidR="00794641" w:rsidRDefault="00DA29A9" w:rsidP="006A4464">
      <w:pPr>
        <w:pStyle w:val="PostHeadPara"/>
      </w:pPr>
      <w:r>
        <w:t>P</w:t>
      </w:r>
      <w:r w:rsidR="00ED1952">
        <w:t xml:space="preserve">ausing </w:t>
      </w:r>
      <w:r>
        <w:t xml:space="preserve">multimedia content </w:t>
      </w:r>
      <w:r w:rsidR="00104C62">
        <w:t>can</w:t>
      </w:r>
      <w:r>
        <w:t xml:space="preserve"> enhance</w:t>
      </w:r>
      <w:r w:rsidR="003C2EDB">
        <w:t xml:space="preserve"> recall and recognition because it </w:t>
      </w:r>
      <w:r w:rsidR="00104C62">
        <w:t>avoids</w:t>
      </w:r>
      <w:r w:rsidR="003C2EDB">
        <w:t xml:space="preserve"> traffic jam in memory, as pointed out by Holland and Fletcher </w:t>
      </w:r>
      <w:r w:rsidR="003C2EDB">
        <w:fldChar w:fldCharType="begin" w:fldLock="1"/>
      </w:r>
      <w:r w:rsidR="003C2EDB">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3]","plainTextFormattedCitation":"[13]","previouslyFormattedCitation":"[13]"},"properties":{"noteIndex":0},"schema":"https://github.com/citation-style-language/schema/raw/master/csl-citation.json"}</w:instrText>
      </w:r>
      <w:r w:rsidR="003C2EDB">
        <w:fldChar w:fldCharType="separate"/>
      </w:r>
      <w:r w:rsidR="003C2EDB" w:rsidRPr="00C73E4A">
        <w:rPr>
          <w:noProof/>
        </w:rPr>
        <w:t>[13]</w:t>
      </w:r>
      <w:r w:rsidR="003C2EDB">
        <w:fldChar w:fldCharType="end"/>
      </w:r>
      <w:r w:rsidR="003C2EDB">
        <w:t>.</w:t>
      </w:r>
      <w:r w:rsidR="006C3B0D">
        <w:t xml:space="preserve"> </w:t>
      </w:r>
      <w:r w:rsidR="00F63B26">
        <w:t>W</w:t>
      </w:r>
      <w:r w:rsidR="0002264A">
        <w:t>e hypothesize that</w:t>
      </w:r>
      <w:r w:rsidR="00F63B26">
        <w:t xml:space="preserve"> uniformly slowing down the video might cau</w:t>
      </w:r>
      <w:r w:rsidR="00794449">
        <w:t xml:space="preserve">se </w:t>
      </w:r>
      <w:r w:rsidR="00F63B26">
        <w:t>audio</w:t>
      </w:r>
      <w:r w:rsidR="00794449">
        <w:t xml:space="preserve"> distortion</w:t>
      </w:r>
      <w:r w:rsidR="00F63B26">
        <w:t xml:space="preserve"> that can </w:t>
      </w:r>
      <w:r w:rsidR="00B6062D">
        <w:t>make it hard for older adults to follow the video</w:t>
      </w:r>
      <w:r w:rsidR="001D3EA1">
        <w:t xml:space="preserve"> and negatively affect their user experience</w:t>
      </w:r>
      <w:r w:rsidR="00F63B26">
        <w:t xml:space="preserve">. </w:t>
      </w:r>
      <w:r w:rsidR="0002264A">
        <w:t xml:space="preserve">We believe that, on the other hand, older adults would prefer the automatically </w:t>
      </w:r>
      <w:r w:rsidR="003D7118">
        <w:t xml:space="preserve">pausing </w:t>
      </w:r>
      <w:r w:rsidR="0002264A">
        <w:t xml:space="preserve">of </w:t>
      </w:r>
      <w:r w:rsidR="003D7118">
        <w:t>the video</w:t>
      </w:r>
      <w:r w:rsidR="008A5D7B">
        <w:t xml:space="preserve">s </w:t>
      </w:r>
      <w:r w:rsidR="0002264A">
        <w:t xml:space="preserve">because it can </w:t>
      </w:r>
      <w:r w:rsidR="00A22943">
        <w:t xml:space="preserve">help </w:t>
      </w:r>
      <w:r w:rsidR="0002264A">
        <w:t xml:space="preserve">them </w:t>
      </w:r>
      <w:r w:rsidR="00A22943">
        <w:t>focus on</w:t>
      </w:r>
      <w:r w:rsidR="00F63B26">
        <w:t xml:space="preserve"> one portion of</w:t>
      </w:r>
      <w:r w:rsidR="00A22943">
        <w:t xml:space="preserve"> the </w:t>
      </w:r>
      <w:r w:rsidR="0016423B">
        <w:t>video</w:t>
      </w:r>
      <w:r w:rsidR="00F63B26">
        <w:t xml:space="preserve"> at a time</w:t>
      </w:r>
      <w:r w:rsidR="00A22943">
        <w:t xml:space="preserve">. </w:t>
      </w:r>
    </w:p>
    <w:p w14:paraId="6D614126" w14:textId="5F5024F5" w:rsidR="00794641" w:rsidRDefault="00794641" w:rsidP="00794641">
      <w:pPr>
        <w:pStyle w:val="Head1"/>
      </w:pPr>
      <w:r>
        <w:t xml:space="preserve">Approaches for moderating an </w:t>
      </w:r>
      <w:r w:rsidR="00500827">
        <w:t>instructional video</w:t>
      </w:r>
      <w:r>
        <w:t xml:space="preserve">’s </w:t>
      </w:r>
      <w:r w:rsidR="00C441EB">
        <w:t xml:space="preserve">content </w:t>
      </w:r>
      <w:r>
        <w:t>delivery rate</w:t>
      </w:r>
    </w:p>
    <w:p w14:paraId="5752E5E5" w14:textId="35031926" w:rsidR="006A1745" w:rsidRPr="006A1745" w:rsidRDefault="006A1745" w:rsidP="00E17FE6">
      <w:pPr>
        <w:pStyle w:val="PostHeadPara"/>
      </w:pPr>
      <w:r>
        <w:t>In this section</w:t>
      </w:r>
      <w:r w:rsidR="00AC603D">
        <w:t>,</w:t>
      </w:r>
      <w:r>
        <w:t xml:space="preserve"> </w:t>
      </w:r>
      <w:r w:rsidR="002A6120">
        <w:t xml:space="preserve">we </w:t>
      </w:r>
      <w:r w:rsidR="00B7761B">
        <w:t xml:space="preserve">describe how we </w:t>
      </w:r>
      <w:r w:rsidR="002A6120">
        <w:t xml:space="preserve">implemented the two approaches for moderating the </w:t>
      </w:r>
      <w:r w:rsidR="00500827">
        <w:t>instructional video</w:t>
      </w:r>
      <w:r w:rsidR="002A6120">
        <w:t xml:space="preserve">’s </w:t>
      </w:r>
      <w:r w:rsidR="00B7761B">
        <w:t xml:space="preserve">content </w:t>
      </w:r>
      <w:r w:rsidR="002A6120">
        <w:t>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lastRenderedPageBreak/>
        <w:t>Uniformly slowing down the playback</w:t>
      </w:r>
    </w:p>
    <w:p w14:paraId="6BB63C39" w14:textId="65756805" w:rsidR="00F90853"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rsidR="00244F50">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2]"},"properties":{"noteIndex":0},"schema":"https://github.com/citation-style-language/schema/raw/master/csl-citation.json"}</w:instrText>
      </w:r>
      <w:r>
        <w:fldChar w:fldCharType="separate"/>
      </w:r>
      <w:r w:rsidRPr="00F66AB6">
        <w:rPr>
          <w:noProof/>
        </w:rPr>
        <w:t>[2]</w:t>
      </w:r>
      <w:r>
        <w:fldChar w:fldCharType="end"/>
      </w:r>
      <w:r>
        <w:fldChar w:fldCharType="begin" w:fldLock="1"/>
      </w:r>
      <w:r w:rsidR="00244F50">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4]"},"properties":{"noteIndex":0},"schema":"https://github.com/citation-style-language/schema/raw/master/csl-citation.json"}</w:instrText>
      </w:r>
      <w:r>
        <w:fldChar w:fldCharType="separate"/>
      </w:r>
      <w:r w:rsidRPr="00F66AB6">
        <w:rPr>
          <w:noProof/>
        </w:rPr>
        <w:t>[4]</w:t>
      </w:r>
      <w:r>
        <w:fldChar w:fldCharType="end"/>
      </w:r>
      <w:r>
        <w:fldChar w:fldCharType="begin" w:fldLock="1"/>
      </w:r>
      <w:r w:rsidR="00244F50">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5]"},"properties":{"noteIndex":0},"schema":"https://github.com/citation-style-language/schema/raw/master/csl-citation.json"}</w:instrText>
      </w:r>
      <w:r>
        <w:fldChar w:fldCharType="separate"/>
      </w:r>
      <w:r w:rsidRPr="00F66AB6">
        <w:rPr>
          <w:noProof/>
        </w:rPr>
        <w:t>[5]</w:t>
      </w:r>
      <w:r>
        <w:fldChar w:fldCharType="end"/>
      </w:r>
      <w:r>
        <w:fldChar w:fldCharType="begin" w:fldLock="1"/>
      </w:r>
      <w:r w:rsidR="00244F50">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8]"},"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we </w:t>
      </w:r>
      <w:r w:rsidR="007E69B4">
        <w:t>conservatively</w:t>
      </w:r>
      <w:r w:rsidR="009F2685">
        <w:t xml:space="preserve"> adjust</w:t>
      </w:r>
      <w:r w:rsidR="007E69B4">
        <w:t>ed</w:t>
      </w:r>
      <w:r w:rsidR="009F2685">
        <w:t xml:space="preserve"> the </w:t>
      </w:r>
      <w:r w:rsidR="00F021E1">
        <w:t xml:space="preserve">playback </w:t>
      </w:r>
      <w:r w:rsidR="009F2685">
        <w:t xml:space="preserve">speed of all videos to </w:t>
      </w:r>
      <w:r w:rsidR="00F021E1">
        <w:t>have a</w:t>
      </w:r>
      <w:r w:rsidR="009F2685">
        <w:t xml:space="preserve"> speech rate of 120 WPM</w:t>
      </w:r>
      <w:r w:rsidR="006A1745">
        <w:t xml:space="preserve">. </w:t>
      </w:r>
      <w:r w:rsidR="00F021E1">
        <w:t>W</w:t>
      </w:r>
      <w:r w:rsidR="000147B9">
        <w:t xml:space="preserve">e </w:t>
      </w:r>
      <w:r w:rsidR="00912516">
        <w:t xml:space="preserve">used the following process </w:t>
      </w:r>
      <w:r w:rsidR="00432277">
        <w:t xml:space="preserve">to uniformly slow down the playback: </w:t>
      </w:r>
    </w:p>
    <w:p w14:paraId="04C8FB6E" w14:textId="64AEC596" w:rsidR="00F90853" w:rsidRDefault="00432277" w:rsidP="00F90853">
      <w:pPr>
        <w:pStyle w:val="PostHeadPara"/>
        <w:numPr>
          <w:ilvl w:val="0"/>
          <w:numId w:val="17"/>
        </w:numPr>
      </w:pPr>
      <w:r>
        <w:t xml:space="preserve">We </w:t>
      </w:r>
      <w:r w:rsidR="00590F4B">
        <w:t xml:space="preserve">counted the number of words in the video’s transcript and </w:t>
      </w:r>
      <w:r w:rsidR="00604724">
        <w:t xml:space="preserve">divided that by the video length to get the average </w:t>
      </w:r>
      <w:r w:rsidR="00F021E1">
        <w:t xml:space="preserve">speech rate </w:t>
      </w:r>
      <w:r w:rsidR="00273EBD">
        <w:t>of the entire video</w:t>
      </w:r>
      <w:r w:rsidR="00604724">
        <w:t>.</w:t>
      </w:r>
    </w:p>
    <w:p w14:paraId="31F8DE6C" w14:textId="1FDEFD16" w:rsidR="00F90853" w:rsidRDefault="00604724" w:rsidP="00F90853">
      <w:pPr>
        <w:pStyle w:val="PostHeadPara"/>
        <w:numPr>
          <w:ilvl w:val="0"/>
          <w:numId w:val="17"/>
        </w:numPr>
      </w:pPr>
      <w:r>
        <w:t xml:space="preserve"> </w:t>
      </w:r>
      <w:r w:rsidR="008E0E84">
        <w:t>We divided 120</w:t>
      </w:r>
      <w:r w:rsidR="00CA2276">
        <w:t>WPM</w:t>
      </w:r>
      <w:r w:rsidR="008E0E84">
        <w:t xml:space="preserve"> by the </w:t>
      </w:r>
      <w:r w:rsidR="00F021E1">
        <w:t xml:space="preserve">video’s </w:t>
      </w:r>
      <w:r w:rsidR="008E0E84">
        <w:t xml:space="preserve">average </w:t>
      </w:r>
      <w:r w:rsidR="00F021E1">
        <w:t>speech rate</w:t>
      </w:r>
      <w:r w:rsidR="008E0E84">
        <w:t xml:space="preserve"> to </w:t>
      </w:r>
      <w:r w:rsidR="00273EBD">
        <w:t xml:space="preserve">get the slowing factor. </w:t>
      </w:r>
    </w:p>
    <w:p w14:paraId="5AA946D4" w14:textId="489FF68E" w:rsidR="00F90853" w:rsidRDefault="00032194" w:rsidP="00F90853">
      <w:pPr>
        <w:pStyle w:val="PostHeadPara"/>
        <w:numPr>
          <w:ilvl w:val="0"/>
          <w:numId w:val="17"/>
        </w:numPr>
      </w:pPr>
      <w:r>
        <w:t>If the slowing factor is less than 1.0, then w</w:t>
      </w:r>
      <w:r w:rsidR="00273EBD">
        <w:t xml:space="preserve">e applied the slowing factor to </w:t>
      </w:r>
      <w:r w:rsidR="00055AC7">
        <w:t xml:space="preserve">the </w:t>
      </w:r>
      <w:r w:rsidR="007F7279">
        <w:t>video</w:t>
      </w:r>
      <w:r w:rsidR="0057012C">
        <w:t xml:space="preserve">. </w:t>
      </w:r>
    </w:p>
    <w:p w14:paraId="4B508EDD" w14:textId="6DC261FB" w:rsidR="009F2685" w:rsidRPr="002D73A8" w:rsidRDefault="00032194" w:rsidP="009F2685">
      <w:pPr>
        <w:pStyle w:val="PostHeadPara"/>
        <w:rPr>
          <w:rFonts w:eastAsiaTheme="minorEastAsia"/>
          <w:lang w:eastAsia="zh-CN"/>
        </w:rPr>
      </w:pPr>
      <w:commentRangeStart w:id="2"/>
      <w:r>
        <w:t>This approach does not take into consideration that there are parts of the video which may still be faster than 120 WMP after the slowing factor has been uniformly applied to the whole video.</w:t>
      </w:r>
      <w:commentRangeEnd w:id="2"/>
      <w:r>
        <w:rPr>
          <w:rStyle w:val="CommentReference"/>
          <w:rFonts w:asciiTheme="minorHAnsi" w:eastAsiaTheme="minorEastAsia" w:hAnsiTheme="minorHAnsi" w:cstheme="minorBidi"/>
          <w:lang w:val="en-CA" w:eastAsia="zh-CN"/>
        </w:rPr>
        <w:commentReference w:id="2"/>
      </w:r>
    </w:p>
    <w:p w14:paraId="65163965" w14:textId="77777777" w:rsidR="00794641" w:rsidRDefault="00794641" w:rsidP="00794641">
      <w:pPr>
        <w:pStyle w:val="Head2"/>
      </w:pPr>
      <w:r>
        <w:t>Automatically pausing the playback</w:t>
      </w:r>
    </w:p>
    <w:p w14:paraId="26F1F885" w14:textId="3B7F7DE6" w:rsidR="00392D1E" w:rsidRDefault="00610601" w:rsidP="00570528">
      <w:pPr>
        <w:pStyle w:val="PostHeadPara"/>
      </w:pPr>
      <w:r>
        <w:t>W</w:t>
      </w:r>
      <w:r w:rsidRPr="00770817">
        <w:t>e also explore</w:t>
      </w:r>
      <w:r>
        <w:t xml:space="preserve"> automatically pausing the </w:t>
      </w:r>
      <w:r w:rsidR="00500827">
        <w:t>instructional video</w:t>
      </w:r>
      <w:r>
        <w:t xml:space="preserve"> when the </w:t>
      </w:r>
      <w:r w:rsidR="00D33E4D">
        <w:t xml:space="preserve">content </w:t>
      </w:r>
      <w:r>
        <w:t>delivery rate exceeds a particular threshold. We use the following process to identify points in the video when pauses should be inserted</w:t>
      </w:r>
      <w:r w:rsidR="007039F7">
        <w:t xml:space="preserve">: </w:t>
      </w:r>
    </w:p>
    <w:p w14:paraId="2832CB68" w14:textId="1F18FC7B" w:rsidR="00392D1E" w:rsidRDefault="00392D1E" w:rsidP="00392D1E">
      <w:pPr>
        <w:pStyle w:val="PostHeadPara"/>
        <w:numPr>
          <w:ilvl w:val="6"/>
          <w:numId w:val="4"/>
        </w:numPr>
      </w:pPr>
      <w:commentRangeStart w:id="3"/>
      <w:r>
        <w:t>W</w:t>
      </w:r>
      <w:r w:rsidR="00F06888">
        <w:t xml:space="preserve">e </w:t>
      </w:r>
      <w:r>
        <w:t>segmented the video</w:t>
      </w:r>
      <w:r w:rsidR="00F06888">
        <w:t xml:space="preserve"> by locating silences in the audio stream, where the noise level is lower than</w:t>
      </w:r>
      <w:r w:rsidR="00570528">
        <w:t xml:space="preserve"> 30 decibels (same as level as a whisper</w:t>
      </w:r>
      <w:r w:rsidR="00447786">
        <w:rPr>
          <w:rFonts w:asciiTheme="minorEastAsia" w:eastAsiaTheme="minorEastAsia" w:hAnsiTheme="minorEastAsia" w:hint="eastAsia"/>
          <w:lang w:eastAsia="zh-CN"/>
        </w:rPr>
        <w:t xml:space="preserve"> </w:t>
      </w:r>
      <w:r w:rsidR="00570528">
        <w:fldChar w:fldCharType="begin" w:fldLock="1"/>
      </w:r>
      <w:r w:rsidR="000E7FBE">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6]"},"properties":{"noteIndex":0},"schema":"https://github.com/citation-style-language/schema/raw/master/csl-citation.json"}</w:instrText>
      </w:r>
      <w:r w:rsidR="00570528">
        <w:fldChar w:fldCharType="separate"/>
      </w:r>
      <w:r w:rsidR="000E7FBE" w:rsidRPr="000E7FBE">
        <w:rPr>
          <w:noProof/>
        </w:rPr>
        <w:t>[35]</w:t>
      </w:r>
      <w:r w:rsidR="00570528">
        <w:fldChar w:fldCharType="end"/>
      </w:r>
      <w:r w:rsidR="00570528">
        <w:t xml:space="preserve">) </w:t>
      </w:r>
      <w:r w:rsidR="00F06888">
        <w:t xml:space="preserve">for </w:t>
      </w:r>
      <w:r w:rsidR="00570528">
        <w:t>longer than 0.25 second (typical pause duration in a conversation</w:t>
      </w:r>
      <w:r w:rsidR="00447786">
        <w:rPr>
          <w:rFonts w:asciiTheme="minorEastAsia" w:eastAsiaTheme="minorEastAsia" w:hAnsiTheme="minorEastAsia" w:hint="eastAsia"/>
          <w:lang w:eastAsia="zh-CN"/>
        </w:rPr>
        <w:t xml:space="preserve"> </w:t>
      </w:r>
      <w:r w:rsidR="00570528">
        <w:fldChar w:fldCharType="begin" w:fldLock="1"/>
      </w:r>
      <w:r w:rsidR="000E7FBE">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7]"},"properties":{"noteIndex":0},"schema":"https://github.com/citation-style-language/schema/raw/master/csl-citation.json"}</w:instrText>
      </w:r>
      <w:r w:rsidR="00570528">
        <w:fldChar w:fldCharType="separate"/>
      </w:r>
      <w:r w:rsidR="000E7FBE" w:rsidRPr="000E7FBE">
        <w:rPr>
          <w:noProof/>
        </w:rPr>
        <w:t>[36]</w:t>
      </w:r>
      <w:r w:rsidR="00570528">
        <w:fldChar w:fldCharType="end"/>
      </w:r>
      <w:r w:rsidR="00570528">
        <w:t xml:space="preserve">). </w:t>
      </w:r>
    </w:p>
    <w:p w14:paraId="04A59E73" w14:textId="7BFF50E3" w:rsidR="006D1DBB" w:rsidRDefault="006D1DBB" w:rsidP="00392D1E">
      <w:pPr>
        <w:pStyle w:val="PostHeadPara"/>
        <w:numPr>
          <w:ilvl w:val="6"/>
          <w:numId w:val="4"/>
        </w:numPr>
      </w:pPr>
      <w:r>
        <w:t>We compute the average speech rate of the whole video.</w:t>
      </w:r>
    </w:p>
    <w:p w14:paraId="5E1CC4B1" w14:textId="39D0BC5B" w:rsidR="00392D1E" w:rsidRDefault="00392D1E" w:rsidP="00392D1E">
      <w:pPr>
        <w:pStyle w:val="PostHeadPara"/>
        <w:numPr>
          <w:ilvl w:val="6"/>
          <w:numId w:val="4"/>
        </w:numPr>
      </w:pPr>
      <w:r>
        <w:t>W</w:t>
      </w:r>
      <w:r w:rsidR="00570528">
        <w:t>e compute the speech rate for each sound segment separated by</w:t>
      </w:r>
      <w:r w:rsidR="009F3CBB">
        <w:t xml:space="preserve"> s</w:t>
      </w:r>
      <w:r w:rsidR="00055AC7">
        <w:t>il</w:t>
      </w:r>
      <w:r w:rsidR="009F3CBB">
        <w:t>ent gaps</w:t>
      </w:r>
      <w:r w:rsidR="00570528">
        <w:t xml:space="preserve">. </w:t>
      </w:r>
    </w:p>
    <w:p w14:paraId="2EC470EC" w14:textId="240BA691" w:rsidR="00392D1E" w:rsidRDefault="00570528" w:rsidP="00392D1E">
      <w:pPr>
        <w:pStyle w:val="PostHeadPara"/>
        <w:numPr>
          <w:ilvl w:val="6"/>
          <w:numId w:val="4"/>
        </w:numPr>
      </w:pPr>
      <w:r>
        <w:t xml:space="preserve">If </w:t>
      </w:r>
      <w:r w:rsidR="002A675E">
        <w:t>a</w:t>
      </w:r>
      <w:r>
        <w:t xml:space="preserve"> sound segment ha</w:t>
      </w:r>
      <w:r w:rsidR="00902C54">
        <w:t>s</w:t>
      </w:r>
      <w:r>
        <w:t xml:space="preserve"> </w:t>
      </w:r>
      <w:r w:rsidR="00F90853">
        <w:t>an average</w:t>
      </w:r>
      <w:r w:rsidR="00982609">
        <w:t xml:space="preserve"> </w:t>
      </w:r>
      <w:r>
        <w:t>speech rate</w:t>
      </w:r>
      <w:r w:rsidR="008B5446">
        <w:t xml:space="preserve"> higher t</w:t>
      </w:r>
      <w:r w:rsidR="00F90853">
        <w:t xml:space="preserve">han </w:t>
      </w:r>
      <w:r w:rsidR="002A675E">
        <w:t>the average speech rate of the video</w:t>
      </w:r>
      <w:r>
        <w:t xml:space="preserve">, we would </w:t>
      </w:r>
      <w:r w:rsidR="00862983">
        <w:t>add</w:t>
      </w:r>
      <w:r>
        <w:t xml:space="preserve"> the end of the sound segment</w:t>
      </w:r>
      <w:r w:rsidR="00862983">
        <w:t xml:space="preserve"> to the list of </w:t>
      </w:r>
      <w:r w:rsidR="006D1DBB">
        <w:t xml:space="preserve">potential </w:t>
      </w:r>
      <w:r w:rsidR="00862983">
        <w:t>pause points</w:t>
      </w:r>
      <w:r>
        <w:t xml:space="preserve">. </w:t>
      </w:r>
    </w:p>
    <w:p w14:paraId="1D8EF806" w14:textId="40E990EB" w:rsidR="00904E80" w:rsidRDefault="00392D1E" w:rsidP="00CF5DC6">
      <w:pPr>
        <w:pStyle w:val="PostHeadPara"/>
        <w:numPr>
          <w:ilvl w:val="6"/>
          <w:numId w:val="4"/>
        </w:numPr>
      </w:pPr>
      <w:r>
        <w:t>W</w:t>
      </w:r>
      <w:r w:rsidR="00570528">
        <w:t xml:space="preserve">e </w:t>
      </w:r>
      <w:r w:rsidR="006D1DBB">
        <w:t>remove</w:t>
      </w:r>
      <w:r w:rsidR="00454D40">
        <w:t xml:space="preserve"> </w:t>
      </w:r>
      <w:r w:rsidR="00570528">
        <w:t>pause</w:t>
      </w:r>
      <w:r w:rsidR="006D1DBB">
        <w:t xml:space="preserve"> point</w:t>
      </w:r>
      <w:r w:rsidR="00570528">
        <w:t xml:space="preserve">s </w:t>
      </w:r>
      <w:r w:rsidR="00055AC7">
        <w:t>that</w:t>
      </w:r>
      <w:r w:rsidR="00F06888">
        <w:t xml:space="preserve"> </w:t>
      </w:r>
      <w:r w:rsidR="0039749C">
        <w:t xml:space="preserve">are </w:t>
      </w:r>
      <w:r w:rsidR="00570528">
        <w:t xml:space="preserve">too close to each other </w:t>
      </w:r>
      <w:r w:rsidR="00902C54">
        <w:t xml:space="preserve">because </w:t>
      </w:r>
      <w:r w:rsidR="00570528">
        <w:t xml:space="preserve">pausing too frequently could disrupt </w:t>
      </w:r>
      <w:r w:rsidR="008D0E01">
        <w:t xml:space="preserve">the </w:t>
      </w:r>
      <w:r w:rsidR="00570528">
        <w:t xml:space="preserve">viewing experience. Ideally, we would like to only pause at </w:t>
      </w:r>
      <w:r w:rsidR="006D1DBB">
        <w:t xml:space="preserve">the end of a </w:t>
      </w:r>
      <w:r w:rsidR="00570528">
        <w:t>sentence and exclude pauses in the middle of a sentence</w:t>
      </w:r>
      <w:r w:rsidR="00902C54">
        <w:t xml:space="preserve">; however, </w:t>
      </w:r>
      <w:r w:rsidR="00570528">
        <w:t xml:space="preserve">there lacks an automated method for reliably detecting sentence endings in continuous speech. </w:t>
      </w:r>
      <w:r w:rsidR="00686D1E">
        <w:t>As a result</w:t>
      </w:r>
      <w:r w:rsidR="00570528">
        <w:t>, we</w:t>
      </w:r>
      <w:r w:rsidR="00686D1E">
        <w:t xml:space="preserve"> </w:t>
      </w:r>
      <w:r w:rsidR="006D1DBB">
        <w:t>use the following steps to</w:t>
      </w:r>
      <w:r w:rsidR="00570528">
        <w:t xml:space="preserve"> filter out pauses that occurred within a certain </w:t>
      </w:r>
      <w:r w:rsidR="00904E80">
        <w:t>time duration</w:t>
      </w:r>
      <w:r w:rsidR="00570528">
        <w:t xml:space="preserve"> after the previous pause to avoid </w:t>
      </w:r>
      <w:r w:rsidR="006D1DBB">
        <w:t xml:space="preserve">pausing </w:t>
      </w:r>
      <w:r w:rsidR="00570528">
        <w:t>more than on</w:t>
      </w:r>
      <w:r w:rsidR="006D1DBB">
        <w:t>c</w:t>
      </w:r>
      <w:r w:rsidR="00570528">
        <w:t>e per sentence</w:t>
      </w:r>
      <w:r w:rsidR="00454D40">
        <w:t>:</w:t>
      </w:r>
    </w:p>
    <w:p w14:paraId="07D40282" w14:textId="2459BE95" w:rsidR="00C36696" w:rsidRDefault="006D1DBB" w:rsidP="00CF5DC6">
      <w:pPr>
        <w:pStyle w:val="PostHeadPara"/>
        <w:numPr>
          <w:ilvl w:val="6"/>
          <w:numId w:val="23"/>
        </w:numPr>
        <w:ind w:left="1080"/>
      </w:pPr>
      <w:commentRangeStart w:id="4"/>
      <w:commentRangeEnd w:id="4"/>
      <w:r>
        <w:rPr>
          <w:rStyle w:val="CommentReference"/>
          <w:rFonts w:asciiTheme="minorHAnsi" w:eastAsiaTheme="minorEastAsia" w:hAnsiTheme="minorHAnsi" w:cstheme="minorBidi"/>
          <w:lang w:val="en-CA" w:eastAsia="zh-CN"/>
        </w:rPr>
        <w:commentReference w:id="4"/>
      </w:r>
      <w:r w:rsidR="00B6546F">
        <w:t xml:space="preserve">We compute the average time duration of a sentence </w:t>
      </w:r>
      <w:r w:rsidR="00C42754">
        <w:t xml:space="preserve">(seconds per sentence) in a video </w:t>
      </w:r>
      <w:r w:rsidR="00B6546F">
        <w:t>by dividing the average number of words in an English sentence (15</w:t>
      </w:r>
      <w:r w:rsidR="00C42754">
        <w:t xml:space="preserve"> words per sentence</w:t>
      </w:r>
      <w:r w:rsidR="00B6546F">
        <w:t xml:space="preserve">) </w:t>
      </w:r>
      <w:r w:rsidR="00C42754">
        <w:t>by the average speech rate (words per seconds) for that video.</w:t>
      </w:r>
      <w:commentRangeStart w:id="5"/>
      <w:r w:rsidR="00C42754">
        <w:t xml:space="preserve"> </w:t>
      </w:r>
      <w:commentRangeEnd w:id="5"/>
      <w:r w:rsidR="0039749C">
        <w:rPr>
          <w:rStyle w:val="CommentReference"/>
          <w:rFonts w:asciiTheme="minorHAnsi" w:eastAsiaTheme="minorEastAsia" w:hAnsiTheme="minorHAnsi" w:cstheme="minorBidi"/>
          <w:lang w:val="en-CA" w:eastAsia="zh-CN"/>
        </w:rPr>
        <w:commentReference w:id="5"/>
      </w:r>
    </w:p>
    <w:p w14:paraId="56076837" w14:textId="39DFF16F" w:rsidR="00B75192" w:rsidRDefault="00BB56A7" w:rsidP="00CF5DC6">
      <w:pPr>
        <w:pStyle w:val="PostHeadPara"/>
        <w:numPr>
          <w:ilvl w:val="6"/>
          <w:numId w:val="23"/>
        </w:numPr>
        <w:ind w:left="1080"/>
      </w:pPr>
      <w:r>
        <w:t xml:space="preserve">We </w:t>
      </w:r>
      <w:r w:rsidR="00C015BC">
        <w:t xml:space="preserve">filter out </w:t>
      </w:r>
      <w:r w:rsidR="00B9329F">
        <w:t xml:space="preserve">pauses that </w:t>
      </w:r>
      <w:r w:rsidR="005A45F0">
        <w:t>would be less</w:t>
      </w:r>
      <w:r w:rsidR="000121B0">
        <w:t xml:space="preserve"> the computed average time duration for a sentence</w:t>
      </w:r>
      <w:r w:rsidR="00B9329F">
        <w:t xml:space="preserve"> after the previous pause.</w:t>
      </w:r>
      <w:r w:rsidR="00CB1AA8">
        <w:t xml:space="preserve"> </w:t>
      </w:r>
      <w:commentRangeStart w:id="6"/>
      <w:commentRangeEnd w:id="3"/>
      <w:r w:rsidR="00F82E88">
        <w:rPr>
          <w:rStyle w:val="CommentReference"/>
          <w:rFonts w:asciiTheme="minorHAnsi" w:eastAsiaTheme="minorEastAsia" w:hAnsiTheme="minorHAnsi" w:cstheme="minorBidi"/>
          <w:lang w:val="en-CA" w:eastAsia="zh-CN"/>
        </w:rPr>
        <w:commentReference w:id="3"/>
      </w:r>
      <w:commentRangeEnd w:id="6"/>
      <w:r w:rsidR="00D11ED8">
        <w:rPr>
          <w:rStyle w:val="CommentReference"/>
          <w:rFonts w:asciiTheme="minorHAnsi" w:eastAsiaTheme="minorEastAsia" w:hAnsiTheme="minorHAnsi" w:cstheme="minorBidi"/>
          <w:lang w:val="en-CA" w:eastAsia="zh-CN"/>
        </w:rPr>
        <w:commentReference w:id="6"/>
      </w:r>
    </w:p>
    <w:p w14:paraId="4A37E338" w14:textId="2C523161" w:rsidR="009840EF" w:rsidRDefault="004A59F7" w:rsidP="00101A52">
      <w:pPr>
        <w:pStyle w:val="Head1"/>
      </w:pPr>
      <w:r>
        <w:lastRenderedPageBreak/>
        <w:t xml:space="preserve">StudY 1: </w:t>
      </w:r>
      <w:r w:rsidR="00C211A9">
        <w:t xml:space="preserve">EVALUATING </w:t>
      </w:r>
      <w:r w:rsidR="00DC040D">
        <w:t>THE AUTO-PAUSING AND SLOWING</w:t>
      </w:r>
      <w:r w:rsidR="00047069">
        <w:t xml:space="preserve"> METHODS FOR </w:t>
      </w:r>
      <w:r w:rsidR="00C211A9">
        <w:t>Moderating</w:t>
      </w:r>
      <w:r w:rsidR="00C50A13">
        <w:t xml:space="preserve"> </w:t>
      </w:r>
      <w:r w:rsidR="00C441EB">
        <w:t xml:space="preserve">Content </w:t>
      </w:r>
      <w:r w:rsidR="00C50A13">
        <w:t xml:space="preserve">delivery rate </w:t>
      </w:r>
    </w:p>
    <w:p w14:paraId="0DD3E84E" w14:textId="3209C090" w:rsidR="00942741" w:rsidRDefault="00097859" w:rsidP="00942741">
      <w:pPr>
        <w:pStyle w:val="Head2"/>
      </w:pPr>
      <w:r>
        <w:t>Goal</w:t>
      </w:r>
    </w:p>
    <w:p w14:paraId="47D3758C" w14:textId="1FE732D5" w:rsidR="00D35B67" w:rsidRDefault="00D702A2" w:rsidP="00770817">
      <w:pPr>
        <w:pStyle w:val="PostHeadPara"/>
      </w:pPr>
      <w:r>
        <w:t xml:space="preserve">In Study 1, </w:t>
      </w:r>
      <w:r w:rsidR="00BB75BC">
        <w:t xml:space="preserve">we </w:t>
      </w:r>
      <w:r w:rsidR="00312EB0">
        <w:t xml:space="preserve">tested if moderating the instructional video’s </w:t>
      </w:r>
      <w:r w:rsidR="00BB75BC">
        <w:t xml:space="preserve">content </w:t>
      </w:r>
      <w:r w:rsidR="00312EB0">
        <w:t xml:space="preserve">delivery rate would be help participants complete tasks (H1). This study </w:t>
      </w:r>
      <w:r w:rsidR="00163AE0">
        <w:t xml:space="preserve">was designed to </w:t>
      </w:r>
      <w:r w:rsidR="00312EB0">
        <w:t>also enable us to examine if adding automatic pauses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015D2BA9"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the study need</w:t>
      </w:r>
      <w:r w:rsidR="00CC44BE">
        <w:t>ed</w:t>
      </w:r>
      <w:r w:rsidR="00EF347F">
        <w:t xml:space="preserve"> to be run remotely</w:t>
      </w:r>
      <w:r w:rsidR="008657C1">
        <w:t xml:space="preserve"> due to the Covid 19 </w:t>
      </w:r>
      <w:r w:rsidR="00314318">
        <w:t>pandemic</w:t>
      </w:r>
      <w:r w:rsidR="00EF347F">
        <w:t xml:space="preserve">, we </w:t>
      </w:r>
      <w:r w:rsidR="00CC44BE">
        <w:t xml:space="preserve">recruited </w:t>
      </w:r>
      <w:r w:rsidR="004174FC">
        <w:t xml:space="preserve">participants </w:t>
      </w:r>
      <w:r w:rsidR="00CC44BE">
        <w:t xml:space="preserve">wh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431FCA8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B63B72">
        <w:rPr>
          <w:noProof/>
        </w:rPr>
        <w:drawing>
          <wp:inline distT="0" distB="0" distL="0" distR="0" wp14:anchorId="35A8DCC1" wp14:editId="53392964">
            <wp:extent cx="4940529" cy="3159457"/>
            <wp:effectExtent l="0" t="0" r="0" b="317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5"/>
                    <a:stretch>
                      <a:fillRect/>
                    </a:stretch>
                  </pic:blipFill>
                  <pic:spPr>
                    <a:xfrm>
                      <a:off x="0" y="0"/>
                      <a:ext cx="4948713" cy="3164691"/>
                    </a:xfrm>
                    <a:prstGeom prst="rect">
                      <a:avLst/>
                    </a:prstGeom>
                  </pic:spPr>
                </pic:pic>
              </a:graphicData>
            </a:graphic>
          </wp:inline>
        </w:drawing>
      </w:r>
    </w:p>
    <w:p w14:paraId="06CCEF4B" w14:textId="1741D3D8" w:rsidR="00C14908" w:rsidRDefault="006E4C01" w:rsidP="00770817">
      <w:pPr>
        <w:pStyle w:val="Caption"/>
        <w:jc w:val="center"/>
      </w:pPr>
      <w:bookmarkStart w:id="7"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7"/>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The figure shows</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r w:rsidR="00347EA2">
        <w:rPr>
          <w:rFonts w:ascii="Linux Biolinum O" w:eastAsia="Cambria" w:hAnsi="Linux Biolinum O" w:cs="Linux Biolinum O"/>
          <w:i w:val="0"/>
          <w:iCs w:val="0"/>
          <w:color w:val="auto"/>
          <w:sz w:val="16"/>
          <w:szCs w:val="24"/>
          <w:lang w:eastAsia="ja-JP"/>
        </w:rPr>
        <w:t xml:space="preserve"> for the study</w:t>
      </w:r>
    </w:p>
    <w:p w14:paraId="216C51B1" w14:textId="3832F583"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w:t>
      </w:r>
      <w:r w:rsidR="00784CCA">
        <w:t xml:space="preserve">load </w:t>
      </w:r>
      <w:r w:rsidR="00CE5653">
        <w:t xml:space="preserve">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w:t>
      </w:r>
      <w:r w:rsidR="00784CCA">
        <w:t>logged</w:t>
      </w:r>
      <w:r w:rsidR="00A8042D">
        <w:t xml:space="preserve"> </w:t>
      </w:r>
      <w:r w:rsidR="00C14908">
        <w:t xml:space="preserve">data </w:t>
      </w:r>
      <w:r w:rsidR="00C14908">
        <w:lastRenderedPageBreak/>
        <w:t>in the background</w:t>
      </w:r>
      <w:r w:rsidR="00784CCA">
        <w:t>, such as</w:t>
      </w:r>
      <w:r w:rsidR="00C14908">
        <w:t xml:space="preserve">: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16016C2C"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perform</w:t>
      </w:r>
      <w:r w:rsidR="00C14908" w:rsidRPr="00121F38">
        <w:t xml:space="preserve"> web</w:t>
      </w:r>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w:t>
      </w:r>
      <w:r w:rsidR="00C14908" w:rsidRPr="00121F38">
        <w:t>web applications</w:t>
      </w:r>
      <w:r>
        <w:t xml:space="preserve">: Zoom, Outlook, and </w:t>
      </w:r>
      <w:r w:rsidR="00F7497B">
        <w:t>YouTube</w:t>
      </w:r>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496AFD3D" w:rsidR="00C14908" w:rsidRDefault="00646282" w:rsidP="00941727">
      <w:pPr>
        <w:pStyle w:val="PostHeadPara"/>
      </w:pPr>
      <w:r w:rsidRPr="00941727">
        <w:rPr>
          <w:i/>
          <w:iCs/>
        </w:rPr>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privacy. </w:t>
      </w:r>
    </w:p>
    <w:p w14:paraId="2872684B" w14:textId="7D5F945F" w:rsidR="00E07158" w:rsidRDefault="00E07158" w:rsidP="00D54D97">
      <w:pPr>
        <w:pStyle w:val="Head2"/>
      </w:pPr>
      <w:r>
        <w:t>Task</w:t>
      </w:r>
      <w:r w:rsidR="00DF0178">
        <w:t>s</w:t>
      </w:r>
      <w:r>
        <w:t xml:space="preserve">. </w:t>
      </w:r>
    </w:p>
    <w:p w14:paraId="40304E8A" w14:textId="5624FB58" w:rsidR="00390C38" w:rsidRDefault="00A6512B" w:rsidP="00390C38">
      <w:pPr>
        <w:pStyle w:val="PostHeadPara"/>
      </w:pPr>
      <w:r>
        <w:t>P</w:t>
      </w:r>
      <w:r w:rsidR="00DF0178">
        <w:t>articipants perform</w:t>
      </w:r>
      <w:r>
        <w:t>ed</w:t>
      </w:r>
      <w:r w:rsidR="00DF0178">
        <w:t xml:space="preserve"> three web</w:t>
      </w:r>
      <w:r>
        <w:t>-related</w:t>
      </w:r>
      <w:r w:rsidR="00DF0178">
        <w:t xml:space="preserve"> tasks. For each task, we asked participants to </w:t>
      </w:r>
      <w:r w:rsidR="005B23ED">
        <w:t>watch a</w:t>
      </w:r>
      <w:r w:rsidR="006F554E">
        <w:t xml:space="preserve"> related</w:t>
      </w:r>
      <w:r w:rsidR="005B23ED">
        <w:t xml:space="preserve"> </w:t>
      </w:r>
      <w:r w:rsidR="00500827">
        <w:t>instructional video</w:t>
      </w:r>
      <w:r>
        <w:t xml:space="preserve"> and to complete the goals presented to them in a scenario.  </w:t>
      </w:r>
      <w:r w:rsidR="00F073A7">
        <w:t xml:space="preserve"> </w:t>
      </w:r>
    </w:p>
    <w:p w14:paraId="4108E3BD" w14:textId="42DB5A5E" w:rsidR="003B5EB3" w:rsidRDefault="00500827" w:rsidP="00390C38">
      <w:pPr>
        <w:pStyle w:val="Head3"/>
      </w:pPr>
      <w:r>
        <w:t>Instructional video</w:t>
      </w:r>
      <w:r w:rsidR="00390C38">
        <w:t>s</w:t>
      </w:r>
    </w:p>
    <w:p w14:paraId="3BDBE4D0" w14:textId="418AA4D1" w:rsidR="00CE5455" w:rsidRPr="00CE5455" w:rsidRDefault="00CE5455" w:rsidP="00CE5455">
      <w:pPr>
        <w:pStyle w:val="TableCaption"/>
      </w:pPr>
      <w:r>
        <w:t xml:space="preserve">Table </w:t>
      </w:r>
      <w:fldSimple w:instr=" SEQ Table \* ARABIC ">
        <w:r w:rsidR="007607C6">
          <w:rPr>
            <w:noProof/>
          </w:rPr>
          <w:t>1</w:t>
        </w:r>
      </w:fldSimple>
      <w:r w:rsidR="007607C6">
        <w:t>.</w:t>
      </w:r>
      <w:r>
        <w:t xml:space="preserve"> Details for the instructional videos</w:t>
      </w:r>
    </w:p>
    <w:tbl>
      <w:tblPr>
        <w:tblStyle w:val="TableGrid"/>
        <w:tblW w:w="8750" w:type="dxa"/>
        <w:tblLook w:val="04A0" w:firstRow="1" w:lastRow="0" w:firstColumn="1" w:lastColumn="0" w:noHBand="0" w:noVBand="1"/>
      </w:tblPr>
      <w:tblGrid>
        <w:gridCol w:w="3105"/>
        <w:gridCol w:w="940"/>
        <w:gridCol w:w="990"/>
        <w:gridCol w:w="3715"/>
      </w:tblGrid>
      <w:tr w:rsidR="00FC2C51" w14:paraId="17DEE179" w14:textId="77777777" w:rsidTr="003D0EF5">
        <w:trPr>
          <w:trHeight w:val="278"/>
        </w:trPr>
        <w:tc>
          <w:tcPr>
            <w:tcW w:w="3105" w:type="dxa"/>
          </w:tcPr>
          <w:p w14:paraId="3E722248" w14:textId="442C2BCD" w:rsidR="00FC2C51" w:rsidRPr="005B2F9F" w:rsidRDefault="00FC2C51" w:rsidP="00956F16">
            <w:pPr>
              <w:pStyle w:val="PostHeadPara"/>
              <w:jc w:val="center"/>
              <w:rPr>
                <w:sz w:val="14"/>
                <w:szCs w:val="14"/>
              </w:rPr>
            </w:pPr>
            <w:r>
              <w:rPr>
                <w:sz w:val="14"/>
                <w:szCs w:val="14"/>
              </w:rPr>
              <w:t>Video</w:t>
            </w:r>
          </w:p>
        </w:tc>
        <w:tc>
          <w:tcPr>
            <w:tcW w:w="940" w:type="dxa"/>
          </w:tcPr>
          <w:p w14:paraId="3B99FB00" w14:textId="11D5243A" w:rsidR="00FC2C51" w:rsidRPr="005B2F9F" w:rsidRDefault="0083176E" w:rsidP="00956F16">
            <w:pPr>
              <w:pStyle w:val="PostHeadPara"/>
              <w:jc w:val="center"/>
              <w:rPr>
                <w:sz w:val="14"/>
                <w:szCs w:val="14"/>
              </w:rPr>
            </w:pPr>
            <w:r>
              <w:rPr>
                <w:sz w:val="14"/>
                <w:szCs w:val="14"/>
              </w:rPr>
              <w:t>Length</w:t>
            </w:r>
            <w:r w:rsidR="00815179">
              <w:rPr>
                <w:sz w:val="14"/>
                <w:szCs w:val="14"/>
              </w:rPr>
              <w:t xml:space="preserve"> (s)</w:t>
            </w:r>
          </w:p>
        </w:tc>
        <w:tc>
          <w:tcPr>
            <w:tcW w:w="990" w:type="dxa"/>
          </w:tcPr>
          <w:p w14:paraId="1D3EF67C" w14:textId="2F7FEDEF" w:rsidR="00FC2C51" w:rsidRPr="005B2F9F" w:rsidRDefault="0083176E" w:rsidP="00956F16">
            <w:pPr>
              <w:pStyle w:val="PostHeadPara"/>
              <w:jc w:val="center"/>
              <w:rPr>
                <w:sz w:val="14"/>
                <w:szCs w:val="14"/>
              </w:rPr>
            </w:pPr>
            <w:r>
              <w:rPr>
                <w:sz w:val="14"/>
                <w:szCs w:val="14"/>
              </w:rPr>
              <w:t xml:space="preserve"># </w:t>
            </w:r>
            <w:proofErr w:type="gramStart"/>
            <w:r w:rsidR="00EC5C02">
              <w:rPr>
                <w:sz w:val="14"/>
                <w:szCs w:val="14"/>
              </w:rPr>
              <w:t>of</w:t>
            </w:r>
            <w:proofErr w:type="gramEnd"/>
            <w:r>
              <w:rPr>
                <w:sz w:val="14"/>
                <w:szCs w:val="14"/>
              </w:rPr>
              <w:t xml:space="preserve"> pauses</w:t>
            </w:r>
            <w:r w:rsidR="00EC5C02">
              <w:rPr>
                <w:sz w:val="14"/>
                <w:szCs w:val="14"/>
              </w:rPr>
              <w:t xml:space="preserve"> inserted</w:t>
            </w:r>
          </w:p>
        </w:tc>
        <w:tc>
          <w:tcPr>
            <w:tcW w:w="3715" w:type="dxa"/>
          </w:tcPr>
          <w:p w14:paraId="1382B177" w14:textId="561938FB" w:rsidR="00FC2C51" w:rsidRDefault="00FC2078" w:rsidP="00956F16">
            <w:pPr>
              <w:pStyle w:val="PostHeadPara"/>
              <w:jc w:val="center"/>
              <w:rPr>
                <w:sz w:val="14"/>
                <w:szCs w:val="14"/>
              </w:rPr>
            </w:pPr>
            <w:r>
              <w:rPr>
                <w:sz w:val="14"/>
                <w:szCs w:val="14"/>
              </w:rPr>
              <w:t>Pause time points</w:t>
            </w:r>
          </w:p>
        </w:tc>
      </w:tr>
      <w:tr w:rsidR="00FC2C51" w14:paraId="3855C1E2" w14:textId="77777777" w:rsidTr="003D0EF5">
        <w:trPr>
          <w:trHeight w:val="278"/>
        </w:trPr>
        <w:tc>
          <w:tcPr>
            <w:tcW w:w="3105" w:type="dxa"/>
          </w:tcPr>
          <w:p w14:paraId="5C7C9E1F" w14:textId="208FA549" w:rsidR="00FC2C51" w:rsidRPr="0037534D" w:rsidRDefault="0037534D" w:rsidP="0037534D">
            <w:pPr>
              <w:pStyle w:val="PostHeadPara"/>
              <w:jc w:val="center"/>
            </w:pPr>
            <w:r w:rsidRPr="0037534D">
              <w:rPr>
                <w:sz w:val="14"/>
                <w:szCs w:val="14"/>
              </w:rPr>
              <w:t>How to schedule a Zoom meeting</w:t>
            </w:r>
          </w:p>
        </w:tc>
        <w:tc>
          <w:tcPr>
            <w:tcW w:w="940" w:type="dxa"/>
          </w:tcPr>
          <w:p w14:paraId="33CAE9D3" w14:textId="740A5DE4" w:rsidR="00FC2C51" w:rsidRPr="005B2F9F" w:rsidRDefault="00815179" w:rsidP="00956F16">
            <w:pPr>
              <w:pStyle w:val="PostHeadPara"/>
              <w:jc w:val="center"/>
              <w:rPr>
                <w:sz w:val="14"/>
                <w:szCs w:val="14"/>
              </w:rPr>
            </w:pPr>
            <w:r>
              <w:rPr>
                <w:sz w:val="14"/>
                <w:szCs w:val="14"/>
              </w:rPr>
              <w:t>118</w:t>
            </w:r>
          </w:p>
        </w:tc>
        <w:tc>
          <w:tcPr>
            <w:tcW w:w="990" w:type="dxa"/>
          </w:tcPr>
          <w:p w14:paraId="0A78FFF9" w14:textId="7AEFC3A9" w:rsidR="00FC2C51" w:rsidRPr="005B2F9F" w:rsidRDefault="003D0EF5" w:rsidP="00956F16">
            <w:pPr>
              <w:pStyle w:val="PostHeadPara"/>
              <w:jc w:val="center"/>
              <w:rPr>
                <w:sz w:val="14"/>
                <w:szCs w:val="14"/>
              </w:rPr>
            </w:pPr>
            <w:r>
              <w:rPr>
                <w:sz w:val="14"/>
                <w:szCs w:val="14"/>
              </w:rPr>
              <w:t>10</w:t>
            </w:r>
          </w:p>
        </w:tc>
        <w:tc>
          <w:tcPr>
            <w:tcW w:w="3715" w:type="dxa"/>
          </w:tcPr>
          <w:p w14:paraId="5F00AF66" w14:textId="64FC5B4F" w:rsidR="00FC2C51" w:rsidRPr="005B2F9F" w:rsidRDefault="003D0EF5" w:rsidP="00956F16">
            <w:pPr>
              <w:pStyle w:val="PostHeadPara"/>
              <w:jc w:val="center"/>
              <w:rPr>
                <w:sz w:val="14"/>
                <w:szCs w:val="14"/>
              </w:rPr>
            </w:pPr>
            <w:r w:rsidRPr="003D0EF5">
              <w:rPr>
                <w:sz w:val="14"/>
                <w:szCs w:val="14"/>
              </w:rPr>
              <w:t>11, 32, 38.</w:t>
            </w:r>
            <w:r>
              <w:rPr>
                <w:sz w:val="14"/>
                <w:szCs w:val="14"/>
              </w:rPr>
              <w:t>2</w:t>
            </w:r>
            <w:r w:rsidRPr="003D0EF5">
              <w:rPr>
                <w:sz w:val="14"/>
                <w:szCs w:val="14"/>
              </w:rPr>
              <w:t>, 44.4, 51, 60, 71.</w:t>
            </w:r>
            <w:r>
              <w:rPr>
                <w:sz w:val="14"/>
                <w:szCs w:val="14"/>
              </w:rPr>
              <w:t>6</w:t>
            </w:r>
            <w:r w:rsidRPr="003D0EF5">
              <w:rPr>
                <w:sz w:val="14"/>
                <w:szCs w:val="14"/>
              </w:rPr>
              <w:t>, 78.9, 89.2, 107.8</w:t>
            </w:r>
          </w:p>
        </w:tc>
      </w:tr>
      <w:tr w:rsidR="00FC2C51" w14:paraId="7CD95709" w14:textId="77777777" w:rsidTr="003D0EF5">
        <w:trPr>
          <w:trHeight w:val="278"/>
        </w:trPr>
        <w:tc>
          <w:tcPr>
            <w:tcW w:w="3105" w:type="dxa"/>
          </w:tcPr>
          <w:p w14:paraId="4CFBCF2C" w14:textId="0D2282F7" w:rsidR="00FC2C51" w:rsidRPr="005B2F9F" w:rsidRDefault="0037534D" w:rsidP="00956F16">
            <w:pPr>
              <w:pStyle w:val="PostHeadPara"/>
              <w:jc w:val="center"/>
              <w:rPr>
                <w:sz w:val="14"/>
                <w:szCs w:val="14"/>
              </w:rPr>
            </w:pPr>
            <w:r w:rsidRPr="0037534D">
              <w:rPr>
                <w:sz w:val="14"/>
                <w:szCs w:val="14"/>
              </w:rPr>
              <w:t>How to create rules to move emails in Outlook</w:t>
            </w:r>
          </w:p>
        </w:tc>
        <w:tc>
          <w:tcPr>
            <w:tcW w:w="940" w:type="dxa"/>
          </w:tcPr>
          <w:p w14:paraId="73479D2E" w14:textId="4EA31FA0" w:rsidR="00FC2C51" w:rsidRPr="005B2F9F" w:rsidRDefault="00A51FD0" w:rsidP="00956F16">
            <w:pPr>
              <w:pStyle w:val="PostHeadPara"/>
              <w:jc w:val="center"/>
              <w:rPr>
                <w:sz w:val="14"/>
                <w:szCs w:val="14"/>
              </w:rPr>
            </w:pPr>
            <w:r>
              <w:rPr>
                <w:sz w:val="14"/>
                <w:szCs w:val="14"/>
              </w:rPr>
              <w:t>1</w:t>
            </w:r>
            <w:r w:rsidR="005E2CC4">
              <w:rPr>
                <w:sz w:val="14"/>
                <w:szCs w:val="14"/>
              </w:rPr>
              <w:t>22</w:t>
            </w:r>
          </w:p>
        </w:tc>
        <w:tc>
          <w:tcPr>
            <w:tcW w:w="990" w:type="dxa"/>
          </w:tcPr>
          <w:p w14:paraId="1D65D185" w14:textId="66424D1A" w:rsidR="00FC2C51" w:rsidRPr="005B2F9F" w:rsidRDefault="00242D79" w:rsidP="00956F16">
            <w:pPr>
              <w:pStyle w:val="PostHeadPara"/>
              <w:jc w:val="center"/>
              <w:rPr>
                <w:sz w:val="14"/>
                <w:szCs w:val="14"/>
              </w:rPr>
            </w:pPr>
            <w:r>
              <w:rPr>
                <w:sz w:val="14"/>
                <w:szCs w:val="14"/>
              </w:rPr>
              <w:t>10</w:t>
            </w:r>
          </w:p>
        </w:tc>
        <w:tc>
          <w:tcPr>
            <w:tcW w:w="3715" w:type="dxa"/>
          </w:tcPr>
          <w:p w14:paraId="66238CB1" w14:textId="60BBA6DB" w:rsidR="00FC2C51" w:rsidRPr="005B2F9F" w:rsidRDefault="00242D79" w:rsidP="00956F16">
            <w:pPr>
              <w:pStyle w:val="PostHeadPara"/>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sidR="00F3792A">
              <w:rPr>
                <w:sz w:val="14"/>
                <w:szCs w:val="14"/>
              </w:rPr>
              <w:t>9</w:t>
            </w:r>
          </w:p>
        </w:tc>
      </w:tr>
      <w:tr w:rsidR="00FC2C51" w14:paraId="09CF35F4" w14:textId="77777777" w:rsidTr="003D0EF5">
        <w:trPr>
          <w:trHeight w:val="278"/>
        </w:trPr>
        <w:tc>
          <w:tcPr>
            <w:tcW w:w="3105" w:type="dxa"/>
          </w:tcPr>
          <w:p w14:paraId="38ECF453" w14:textId="2A1FD69C" w:rsidR="00FC2C51" w:rsidRDefault="0037534D" w:rsidP="00956F16">
            <w:pPr>
              <w:pStyle w:val="PostHeadPara"/>
              <w:jc w:val="center"/>
              <w:rPr>
                <w:sz w:val="14"/>
                <w:szCs w:val="14"/>
              </w:rPr>
            </w:pPr>
            <w:r w:rsidRPr="0037534D">
              <w:rPr>
                <w:sz w:val="14"/>
                <w:szCs w:val="14"/>
              </w:rPr>
              <w:t>How to create a Music playlist on YouTube</w:t>
            </w:r>
          </w:p>
        </w:tc>
        <w:tc>
          <w:tcPr>
            <w:tcW w:w="940" w:type="dxa"/>
          </w:tcPr>
          <w:p w14:paraId="7565D7F6" w14:textId="7CE1BCB2" w:rsidR="00FC2C51" w:rsidRPr="005B2F9F" w:rsidRDefault="00AE6758" w:rsidP="00956F16">
            <w:pPr>
              <w:pStyle w:val="PostHeadPara"/>
              <w:jc w:val="center"/>
              <w:rPr>
                <w:sz w:val="14"/>
                <w:szCs w:val="14"/>
              </w:rPr>
            </w:pPr>
            <w:r>
              <w:rPr>
                <w:sz w:val="14"/>
                <w:szCs w:val="14"/>
              </w:rPr>
              <w:t>126</w:t>
            </w:r>
          </w:p>
        </w:tc>
        <w:tc>
          <w:tcPr>
            <w:tcW w:w="990" w:type="dxa"/>
          </w:tcPr>
          <w:p w14:paraId="5F1AE0F7" w14:textId="790CBF17" w:rsidR="00FC2C51" w:rsidRPr="005B2F9F" w:rsidRDefault="008355A0" w:rsidP="00956F16">
            <w:pPr>
              <w:pStyle w:val="PostHeadPara"/>
              <w:jc w:val="center"/>
              <w:rPr>
                <w:sz w:val="14"/>
                <w:szCs w:val="14"/>
              </w:rPr>
            </w:pPr>
            <w:r>
              <w:rPr>
                <w:sz w:val="14"/>
                <w:szCs w:val="14"/>
              </w:rPr>
              <w:t>10</w:t>
            </w:r>
          </w:p>
        </w:tc>
        <w:tc>
          <w:tcPr>
            <w:tcW w:w="3715" w:type="dxa"/>
          </w:tcPr>
          <w:p w14:paraId="25355373" w14:textId="729C4155" w:rsidR="00FC2C51" w:rsidRPr="005B2F9F" w:rsidRDefault="008355A0" w:rsidP="00956F16">
            <w:pPr>
              <w:pStyle w:val="PostHeadPara"/>
              <w:jc w:val="center"/>
              <w:rPr>
                <w:sz w:val="14"/>
                <w:szCs w:val="14"/>
              </w:rPr>
            </w:pPr>
            <w:r w:rsidRPr="008355A0">
              <w:rPr>
                <w:sz w:val="14"/>
                <w:szCs w:val="14"/>
              </w:rPr>
              <w:t>13.7, 3</w:t>
            </w:r>
            <w:r w:rsidR="007F0515">
              <w:rPr>
                <w:sz w:val="14"/>
                <w:szCs w:val="14"/>
              </w:rPr>
              <w:t>3</w:t>
            </w:r>
            <w:r w:rsidRPr="008355A0">
              <w:rPr>
                <w:sz w:val="14"/>
                <w:szCs w:val="14"/>
              </w:rPr>
              <w:t>, 43.7, 55.1, 64.8, 74.</w:t>
            </w:r>
            <w:r w:rsidR="007F0515">
              <w:rPr>
                <w:sz w:val="14"/>
                <w:szCs w:val="14"/>
              </w:rPr>
              <w:t>4</w:t>
            </w:r>
            <w:r w:rsidRPr="008355A0">
              <w:rPr>
                <w:sz w:val="14"/>
                <w:szCs w:val="14"/>
              </w:rPr>
              <w:t>, 81.</w:t>
            </w:r>
            <w:r w:rsidR="007F0515">
              <w:rPr>
                <w:sz w:val="14"/>
                <w:szCs w:val="14"/>
              </w:rPr>
              <w:t>2</w:t>
            </w:r>
            <w:r w:rsidRPr="008355A0">
              <w:rPr>
                <w:sz w:val="14"/>
                <w:szCs w:val="14"/>
              </w:rPr>
              <w:t>, 89.6, 109.</w:t>
            </w:r>
            <w:r w:rsidR="007F0515">
              <w:rPr>
                <w:sz w:val="14"/>
                <w:szCs w:val="14"/>
              </w:rPr>
              <w:t>1</w:t>
            </w:r>
            <w:r w:rsidRPr="008355A0">
              <w:rPr>
                <w:sz w:val="14"/>
                <w:szCs w:val="14"/>
              </w:rPr>
              <w:t>, 114.</w:t>
            </w:r>
            <w:r w:rsidR="007F0515">
              <w:rPr>
                <w:sz w:val="14"/>
                <w:szCs w:val="14"/>
              </w:rPr>
              <w:t>6</w:t>
            </w:r>
          </w:p>
        </w:tc>
      </w:tr>
    </w:tbl>
    <w:p w14:paraId="1098E969" w14:textId="77777777" w:rsidR="003B5EB3" w:rsidRDefault="003B5EB3" w:rsidP="00390C38">
      <w:pPr>
        <w:pStyle w:val="PostHeadPara"/>
      </w:pPr>
    </w:p>
    <w:p w14:paraId="295AA004" w14:textId="0D1598F0"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135880F9"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w:t>
      </w:r>
      <w:r w:rsidR="00295DD2">
        <w:t>s</w:t>
      </w:r>
      <w:r w:rsidR="0088501C">
        <w:t xml:space="preserve"> in Outlook</w:t>
      </w:r>
    </w:p>
    <w:p w14:paraId="3A2C6953" w14:textId="2762DB25"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r w:rsidR="00C805B6" w:rsidRPr="00D112B9">
        <w:t>YouTube</w:t>
      </w:r>
    </w:p>
    <w:p w14:paraId="5479F2E7" w14:textId="4AE8DBB9" w:rsidR="00390C38" w:rsidRDefault="007413E4" w:rsidP="006F554E">
      <w:pPr>
        <w:pStyle w:val="PostHeadPara"/>
      </w:pPr>
      <w:r w:rsidRPr="00E8654D">
        <w:t xml:space="preserve">We selected videos </w:t>
      </w:r>
      <w:r w:rsidR="00055AC7">
        <w:t>that</w:t>
      </w:r>
      <w:r>
        <w:t xml:space="preserve"> met the following </w:t>
      </w:r>
      <w:r w:rsidRPr="00E8654D">
        <w:t xml:space="preserve">criteria: </w:t>
      </w:r>
      <w:r>
        <w:t xml:space="preserve">the </w:t>
      </w:r>
      <w:r w:rsidRPr="00E8654D">
        <w:t xml:space="preserve">video length </w:t>
      </w:r>
      <w:r>
        <w:t>is around two</w:t>
      </w:r>
      <w:r w:rsidRPr="00E8654D">
        <w:t xml:space="preserve"> minutes, </w:t>
      </w:r>
      <w:r>
        <w:t xml:space="preserve">rendered at </w:t>
      </w:r>
      <w:r w:rsidRPr="00E8654D">
        <w:t>1080p resolution or more</w:t>
      </w:r>
      <w:r>
        <w:t>.</w:t>
      </w:r>
    </w:p>
    <w:p w14:paraId="6FAC2A75" w14:textId="6A8E6550" w:rsidR="00390C38" w:rsidRDefault="002058B5" w:rsidP="00770817">
      <w:pPr>
        <w:pStyle w:val="Head3"/>
      </w:pPr>
      <w:r>
        <w:t>Scenarios</w:t>
      </w:r>
    </w:p>
    <w:p w14:paraId="784CE46B" w14:textId="5A3371DF"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would require participants to consider what is shown</w:t>
      </w:r>
      <w:r w:rsidR="00A6512B">
        <w:t xml:space="preserve"> in the video</w:t>
      </w:r>
      <w:r>
        <w:t xml:space="preserve"> and to apply that </w:t>
      </w:r>
      <w:r w:rsidR="00A6512B">
        <w:t xml:space="preserve">knowledge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A012F9">
        <w:t xml:space="preserve">We showed each scenario to the </w:t>
      </w:r>
      <w:r w:rsidR="00C7122F">
        <w:t>participant</w:t>
      </w:r>
      <w:r w:rsidR="00A012F9">
        <w:t>s</w:t>
      </w:r>
      <w:r w:rsidR="00C7122F">
        <w:t xml:space="preserve"> before </w:t>
      </w:r>
      <w:r w:rsidR="00A012F9">
        <w:t xml:space="preserve">they were asked to </w:t>
      </w:r>
      <w:r w:rsidR="00C7122F">
        <w:t xml:space="preserve">watch the video and </w:t>
      </w:r>
      <w:r w:rsidR="00A012F9">
        <w:t>complete the task (see Figure 1)</w:t>
      </w:r>
      <w:r w:rsidR="00C7122F">
        <w:t>.</w:t>
      </w:r>
      <w:r w:rsidR="00A012F9">
        <w:t xml:space="preserve"> This allowed the participants to understand what the </w:t>
      </w:r>
      <w:r w:rsidR="00A012F9">
        <w:lastRenderedPageBreak/>
        <w:t xml:space="preserve">goals were before they started the task. </w:t>
      </w:r>
      <w:r w:rsidR="009D3973">
        <w:t xml:space="preserve">The minimum number of steps to complete </w:t>
      </w:r>
      <w:r w:rsidR="00A6512B">
        <w:t xml:space="preserve">the </w:t>
      </w:r>
      <w:r>
        <w:t xml:space="preserve">scenarios range </w:t>
      </w:r>
      <w:r w:rsidR="00A012F9">
        <w:t xml:space="preserve">between </w:t>
      </w:r>
      <w:r>
        <w:t>10</w:t>
      </w:r>
      <w:r w:rsidR="00A012F9">
        <w:t xml:space="preserve"> and </w:t>
      </w:r>
      <w:r>
        <w:t xml:space="preserve">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420BAB01"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B500B2">
        <w:rPr>
          <w:i/>
          <w:iCs/>
        </w:rPr>
        <w:t xml:space="preserve">Outlook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746F0F2B"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w:t>
      </w:r>
      <w:r w:rsidR="00734F0F">
        <w:t>with</w:t>
      </w:r>
      <w:r w:rsidR="00734F0F" w:rsidRPr="005B2F9F">
        <w:t xml:space="preserve"> </w:t>
      </w:r>
      <w:r w:rsidR="00013FAA" w:rsidRPr="005B2F9F">
        <w:t xml:space="preserve">these three music videos. You </w:t>
      </w:r>
      <w:r w:rsidR="00734F0F">
        <w:t>want</w:t>
      </w:r>
      <w:r w:rsidR="00734F0F" w:rsidRPr="005B2F9F">
        <w:t xml:space="preserve"> </w:t>
      </w:r>
      <w:r w:rsidR="00013FAA" w:rsidRPr="005B2F9F">
        <w:t xml:space="preserve">to name this playlist, “My Favourite Songs”. </w:t>
      </w:r>
    </w:p>
    <w:p w14:paraId="0E58D284" w14:textId="575E8856" w:rsidR="00A242F2" w:rsidRDefault="00A242F2">
      <w:pPr>
        <w:pStyle w:val="Head2"/>
      </w:pPr>
      <w:r>
        <w:t>Conditions</w:t>
      </w:r>
    </w:p>
    <w:p w14:paraId="5CD0457B" w14:textId="3A6A37C4" w:rsidR="00B36655" w:rsidRDefault="00A242F2" w:rsidP="005B2F9F">
      <w:pPr>
        <w:pStyle w:val="TableCaption"/>
        <w:rPr>
          <w:rFonts w:eastAsiaTheme="minorEastAsia"/>
          <w:lang w:eastAsia="zh-CN"/>
        </w:rPr>
      </w:pPr>
      <w:bookmarkStart w:id="8" w:name="_Ref74914569"/>
      <w:r w:rsidRPr="002F0B5C">
        <w:t xml:space="preserve">Table </w:t>
      </w:r>
      <w:r w:rsidR="004022DF">
        <w:fldChar w:fldCharType="begin"/>
      </w:r>
      <w:r w:rsidR="004022DF">
        <w:instrText xml:space="preserve"> SEQ Table \* ARABIC </w:instrText>
      </w:r>
      <w:r w:rsidR="004022DF">
        <w:fldChar w:fldCharType="separate"/>
      </w:r>
      <w:r w:rsidR="007607C6">
        <w:rPr>
          <w:noProof/>
        </w:rPr>
        <w:t>2</w:t>
      </w:r>
      <w:r w:rsidR="004022DF">
        <w:fldChar w:fldCharType="end"/>
      </w:r>
      <w:bookmarkEnd w:id="8"/>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 xml:space="preserve">for </w:t>
      </w:r>
      <w:r w:rsidR="00872F78">
        <w:t>S</w:t>
      </w:r>
      <w:r w:rsidR="00840FE8">
        <w:t>tudy 1</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29226165" w:rsidR="00A74D9F" w:rsidRPr="005B2F9F" w:rsidRDefault="007F6F45" w:rsidP="00F50E46">
            <w:pPr>
              <w:pStyle w:val="PostHeadPara"/>
              <w:jc w:val="center"/>
              <w:rPr>
                <w:sz w:val="14"/>
                <w:szCs w:val="14"/>
              </w:rPr>
            </w:pPr>
            <w:r w:rsidRPr="007F6F45">
              <w:rPr>
                <w:sz w:val="14"/>
                <w:szCs w:val="14"/>
              </w:rPr>
              <w:t>P2, P5, P8, P11, P14</w:t>
            </w:r>
            <w:r w:rsidR="00693F1E">
              <w:rPr>
                <w:sz w:val="14"/>
                <w:szCs w:val="14"/>
              </w:rPr>
              <w:t>, P17</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6FFB8532" w:rsidR="00F426E1" w:rsidRDefault="00CD0A57" w:rsidP="008E7A58">
      <w:pPr>
        <w:pStyle w:val="PostHeadPara"/>
      </w:pPr>
      <w:r>
        <w:t xml:space="preserve">In this </w:t>
      </w:r>
      <w:r w:rsidR="00840FE8">
        <w:t>study</w:t>
      </w:r>
      <w:r w:rsidR="00AB54C5">
        <w:t>,</w:t>
      </w:r>
      <w:r>
        <w:t xml:space="preserve"> we </w:t>
      </w:r>
      <w:r w:rsidR="00336205">
        <w:t xml:space="preserve">compared </w:t>
      </w:r>
      <w:r w:rsidR="00CB4C4A">
        <w:t>th</w:t>
      </w:r>
      <w:r w:rsidR="00336205">
        <w:t>re</w:t>
      </w:r>
      <w:r w:rsidR="00CB4C4A">
        <w:t xml:space="preserve">e </w:t>
      </w:r>
      <w:r w:rsidR="00840FE8">
        <w:t xml:space="preserve">content </w:t>
      </w:r>
      <w:r w:rsidR="005C00D6">
        <w:t>delivery</w:t>
      </w:r>
      <w:r w:rsidR="00E3310A">
        <w:t xml:space="preserve"> </w:t>
      </w:r>
      <w:r w:rsidR="00336205">
        <w:t>methods</w:t>
      </w:r>
      <w:r w:rsidR="005C00D6">
        <w:t xml:space="preserve">: control, </w:t>
      </w:r>
      <w:r w:rsidR="00A05D59">
        <w:t xml:space="preserve">slowing and </w:t>
      </w:r>
      <w:r w:rsidR="00840FE8">
        <w:t>auto-</w:t>
      </w:r>
      <w:r w:rsidR="00A05D59">
        <w:t xml:space="preserve">pausing. </w:t>
      </w:r>
      <w:r w:rsidR="00F1476F">
        <w:t>Under</w:t>
      </w:r>
      <w:r w:rsidR="001B65DA" w:rsidRPr="001B65DA">
        <w:t xml:space="preserve"> the </w:t>
      </w:r>
      <w:r w:rsidR="00C847F0" w:rsidRPr="00C847F0">
        <w:t>Control</w:t>
      </w:r>
      <w:r w:rsidR="00C847F0">
        <w:rPr>
          <w:i/>
          <w:iCs/>
        </w:rPr>
        <w:t xml:space="preserve"> </w:t>
      </w:r>
      <w:r w:rsidR="001B65DA" w:rsidRPr="004A5AB6">
        <w:t xml:space="preserve">condition, we present the </w:t>
      </w:r>
      <w:r w:rsidR="00500827" w:rsidRPr="004A5AB6">
        <w:t>instructional video</w:t>
      </w:r>
      <w:r w:rsidR="001B65DA" w:rsidRPr="004A5AB6">
        <w:t xml:space="preserve">s to the participants with </w:t>
      </w:r>
      <w:r w:rsidR="00F335DB" w:rsidRPr="004A5AB6">
        <w:t xml:space="preserve">the </w:t>
      </w:r>
      <w:r w:rsidR="00840FE8" w:rsidRPr="004A5AB6">
        <w:t xml:space="preserve">content </w:t>
      </w:r>
      <w:r w:rsidR="00241341" w:rsidRPr="004A5AB6">
        <w:t>delivery rate</w:t>
      </w:r>
      <w:r w:rsidR="00F335DB" w:rsidRPr="004A5AB6">
        <w:t xml:space="preserve"> </w:t>
      </w:r>
      <w:r w:rsidR="001B65DA" w:rsidRPr="004A5AB6">
        <w:t>unaltered.</w:t>
      </w:r>
      <w:r w:rsidR="001C0B28" w:rsidRPr="004A5AB6">
        <w:t xml:space="preserve"> </w:t>
      </w:r>
      <w:r w:rsidR="00B523A8" w:rsidRPr="004A5AB6">
        <w:t>Under</w:t>
      </w:r>
      <w:r w:rsidR="009565C8" w:rsidRPr="004A5AB6">
        <w:t xml:space="preserve"> th</w:t>
      </w:r>
      <w:r w:rsidR="001C0B28" w:rsidRPr="004A5AB6">
        <w:t xml:space="preserve">e </w:t>
      </w:r>
      <w:r w:rsidR="004A5AB6" w:rsidRPr="004A5AB6">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 xml:space="preserve"> </w:t>
      </w:r>
      <w:r w:rsidR="00840FE8">
        <w:t xml:space="preserve">slowing </w:t>
      </w:r>
      <w:r w:rsidR="009565C8">
        <w:t>factor</w:t>
      </w:r>
      <w:r w:rsidR="0057173E">
        <w:t xml:space="preserve">. </w:t>
      </w:r>
      <w:r w:rsidR="00B523A8">
        <w:t>Under</w:t>
      </w:r>
      <w:r w:rsidR="00941CDE" w:rsidRPr="00941CDE">
        <w:t xml:space="preserve"> </w:t>
      </w:r>
      <w:r w:rsidR="001C0B28" w:rsidRPr="004A5AB6">
        <w:t xml:space="preserve">the </w:t>
      </w:r>
      <w:r w:rsidR="004A5AB6" w:rsidRPr="004A5AB6">
        <w:t>Auto-Pausing</w:t>
      </w:r>
      <w:r w:rsidR="001C0B28" w:rsidRPr="004A5AB6">
        <w:t xml:space="preserve"> </w:t>
      </w:r>
      <w:r w:rsidR="00941CDE" w:rsidRPr="004A5AB6">
        <w:t>condition</w:t>
      </w:r>
      <w:r w:rsidR="00941CDE" w:rsidRPr="00941CDE">
        <w:t>,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840FE8">
        <w:t>s</w:t>
      </w:r>
      <w:r w:rsidR="001635DE">
        <w:t xml:space="preserve"> an example of the study interface presenting an instructional video using </w:t>
      </w:r>
      <w:r w:rsidR="001635DE" w:rsidRPr="004A5AB6">
        <w:t xml:space="preserve">the </w:t>
      </w:r>
      <w:r w:rsidR="004A5AB6" w:rsidRPr="004A5AB6">
        <w:t>Auto-Pausing</w:t>
      </w:r>
      <w:r w:rsidR="001635DE" w:rsidRPr="004A5AB6">
        <w:t xml:space="preserve"> method</w:t>
      </w:r>
      <w:r w:rsidR="001635DE">
        <w:t>; the red upside-down triangles indicate</w:t>
      </w:r>
      <w:r w:rsidR="00D10D95">
        <w:t>d</w:t>
      </w:r>
      <w:r w:rsidR="001635DE">
        <w:t xml:space="preserve"> where automatic pauses </w:t>
      </w:r>
      <w:r w:rsidR="00D10D95">
        <w:t>had</w:t>
      </w:r>
      <w:r w:rsidR="001635DE">
        <w:t xml:space="preserve"> been inserted into the video</w:t>
      </w:r>
      <w:r w:rsidR="000B38BA">
        <w:t xml:space="preserve">, similar to “Pause-and-Play” </w:t>
      </w:r>
      <w:r w:rsidR="000B38BA">
        <w:fldChar w:fldCharType="begin" w:fldLock="1"/>
      </w:r>
      <w:r w:rsidR="000B38BA">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6]","plainTextFormattedCitation":"[26]","previouslyFormattedCitation":"[26]"},"properties":{"noteIndex":0},"schema":"https://github.com/citation-style-language/schema/raw/master/csl-citation.json"}</w:instrText>
      </w:r>
      <w:r w:rsidR="000B38BA">
        <w:fldChar w:fldCharType="separate"/>
      </w:r>
      <w:r w:rsidR="000B38BA" w:rsidRPr="00C73E4A">
        <w:rPr>
          <w:noProof/>
        </w:rPr>
        <w:t>[26]</w:t>
      </w:r>
      <w:r w:rsidR="000B38BA">
        <w:fldChar w:fldCharType="end"/>
      </w:r>
      <w:r w:rsidR="001635DE">
        <w:t>.</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with the video</w:t>
      </w:r>
      <w:r w:rsidR="0065021A">
        <w:t xml:space="preserve">. </w:t>
      </w:r>
      <w:commentRangeStart w:id="9"/>
      <w:r w:rsidR="00967213">
        <w:t>O</w:t>
      </w:r>
      <w:r w:rsidR="0053600F">
        <w:t>n average</w:t>
      </w:r>
      <w:r w:rsidR="00F426E1">
        <w:t>,</w:t>
      </w:r>
      <w:r w:rsidR="0053600F">
        <w:t xml:space="preserve"> the</w:t>
      </w:r>
      <w:r w:rsidR="00840FE8">
        <w:t xml:space="preserve"> system inserted</w:t>
      </w:r>
      <w:r w:rsidR="0053600F">
        <w:t xml:space="preserve"> 9.6 </w:t>
      </w:r>
      <w:r w:rsidR="00840FE8">
        <w:t xml:space="preserve">automatic </w:t>
      </w:r>
      <w:r w:rsidR="0053600F">
        <w:t xml:space="preserve">pauses per video and </w:t>
      </w:r>
      <w:r w:rsidR="00840FE8">
        <w:t>the</w:t>
      </w:r>
      <w:r w:rsidR="0053600F">
        <w:t xml:space="preserve"> pause</w:t>
      </w:r>
      <w:r w:rsidR="00840FE8">
        <w:t xml:space="preserve">s happened </w:t>
      </w:r>
      <w:r w:rsidR="00F426E1">
        <w:t>about</w:t>
      </w:r>
      <w:r w:rsidR="0053600F">
        <w:t xml:space="preserve"> every 12.6 seconds</w:t>
      </w:r>
      <w:r w:rsidR="00967213">
        <w:t>.</w:t>
      </w:r>
      <w:commentRangeEnd w:id="9"/>
      <w:r w:rsidR="00840FE8">
        <w:rPr>
          <w:rStyle w:val="CommentReference"/>
          <w:rFonts w:asciiTheme="minorHAnsi" w:eastAsiaTheme="minorEastAsia" w:hAnsiTheme="minorHAnsi" w:cstheme="minorBidi"/>
          <w:lang w:val="en-CA" w:eastAsia="zh-CN"/>
        </w:rPr>
        <w:commentReference w:id="9"/>
      </w:r>
    </w:p>
    <w:p w14:paraId="0F311C66" w14:textId="722008F0"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e repeated this counterbalancing of conditions and task scenarios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lastRenderedPageBreak/>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5CAD3A0F" w:rsidR="005669FE" w:rsidRDefault="006B69C1" w:rsidP="005669FE">
      <w:pPr>
        <w:pStyle w:val="PostHeadPara"/>
      </w:pPr>
      <w:r w:rsidRPr="006B69C1">
        <w:t>After connecting participants to the video chat, we introduce</w:t>
      </w:r>
      <w:r w:rsidR="000F5660">
        <w:t>d</w:t>
      </w:r>
      <w:r w:rsidRPr="006B69C1">
        <w:t xml:space="preserve"> them to the purpose of the </w:t>
      </w:r>
      <w:r w:rsidR="00233A71">
        <w:t>study</w:t>
      </w:r>
      <w:r w:rsidR="00233A71" w:rsidRPr="006B69C1">
        <w:t xml:space="preserve"> </w:t>
      </w:r>
      <w:r w:rsidRPr="006B69C1">
        <w:t>and inform</w:t>
      </w:r>
      <w:r w:rsidR="00F26464">
        <w:t>ed</w:t>
      </w:r>
      <w:r w:rsidRPr="006B69C1">
        <w:t xml:space="preserve"> them of the data </w:t>
      </w:r>
      <w:r w:rsidR="00C47C34">
        <w:t>that would be collected</w:t>
      </w:r>
      <w:r w:rsidRPr="006B69C1">
        <w:t xml:space="preserve"> (e.g., recording of the</w:t>
      </w:r>
      <w:r w:rsidR="00F26464">
        <w:t xml:space="preserve"> interview phase</w:t>
      </w:r>
      <w:r w:rsidRPr="006B69C1">
        <w:t xml:space="preserve">). </w:t>
      </w:r>
    </w:p>
    <w:p w14:paraId="5D4E015F" w14:textId="3315DAE7" w:rsidR="00CD1695" w:rsidRDefault="00FF2CF7" w:rsidP="005669FE">
      <w:pPr>
        <w:pStyle w:val="ParaContinue"/>
      </w:pPr>
      <w:r w:rsidRPr="00FF2CF7">
        <w:t xml:space="preserve">During the </w:t>
      </w:r>
      <w:r w:rsidR="00C47C34">
        <w:t>study</w:t>
      </w:r>
      <w:r w:rsidRPr="00FF2CF7">
        <w:t xml:space="preserve">, </w:t>
      </w:r>
      <w:r w:rsidR="00C47C34">
        <w:t xml:space="preserve">we assigned </w:t>
      </w:r>
      <w:r w:rsidRPr="00FF2CF7">
        <w:t xml:space="preserve">participants </w:t>
      </w:r>
      <w:r w:rsidR="00CD4713">
        <w:t>to different conditions</w:t>
      </w:r>
      <w:r w:rsidR="009A354E">
        <w:t xml:space="preserve">, </w:t>
      </w:r>
      <w:r w:rsidR="00CD4713">
        <w:t xml:space="preserve">as shown in Table </w:t>
      </w:r>
      <w:r w:rsidR="00F67E72">
        <w:t>1, and</w:t>
      </w:r>
      <w:r w:rsidR="00CB7B6F">
        <w:t xml:space="preserve"> </w:t>
      </w:r>
      <w:r w:rsidRPr="00FF2CF7">
        <w:t xml:space="preserve">asked </w:t>
      </w:r>
      <w:r w:rsidR="00066AFD">
        <w:t xml:space="preserve">them </w:t>
      </w:r>
      <w:r w:rsidRPr="00FF2CF7">
        <w:t xml:space="preserve">to </w:t>
      </w:r>
      <w:r w:rsidR="00066AFD">
        <w:t>read and complete</w:t>
      </w:r>
      <w:r w:rsidRPr="00FF2CF7">
        <w:t xml:space="preserve"> the </w:t>
      </w:r>
      <w:r w:rsidR="008447C0">
        <w:t xml:space="preserve">task </w:t>
      </w:r>
      <w:r w:rsidR="00066AFD">
        <w:t>scenario</w:t>
      </w:r>
      <w:r w:rsidR="00066AFD"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We mark</w:t>
      </w:r>
      <w:r w:rsidR="00066AFD">
        <w:t>ed</w:t>
      </w:r>
      <w:r w:rsidR="002D180B">
        <w:t xml:space="preserve"> </w:t>
      </w:r>
      <w:r w:rsidR="00066AFD">
        <w:t xml:space="preserve">a </w:t>
      </w:r>
      <w:r w:rsidR="002D180B">
        <w:t xml:space="preserve">trial as </w:t>
      </w:r>
      <w:r w:rsidR="00881055">
        <w:t xml:space="preserve">“failed” </w:t>
      </w:r>
      <w:r w:rsidR="00066AFD">
        <w:t xml:space="preserve">if the </w:t>
      </w:r>
      <w:r w:rsidR="00881055">
        <w:t>participant</w:t>
      </w:r>
      <w:r w:rsidR="00066AFD">
        <w:t xml:space="preserve"> had not completed the task </w:t>
      </w:r>
      <w:r w:rsidR="00861D67">
        <w:t>within</w:t>
      </w:r>
      <w:r w:rsidR="00881055">
        <w:t xml:space="preserve"> 20 minutes</w:t>
      </w:r>
      <w:r w:rsidRPr="00FF2CF7">
        <w:t>.</w:t>
      </w:r>
      <w:r w:rsidR="002E096C">
        <w:t xml:space="preserve"> </w:t>
      </w:r>
    </w:p>
    <w:p w14:paraId="7F776FE2" w14:textId="687B8D35" w:rsidR="00087822" w:rsidRDefault="005A62BA" w:rsidP="005B2F9F">
      <w:pPr>
        <w:pStyle w:val="Para"/>
      </w:pPr>
      <w:r>
        <w:t>At</w:t>
      </w:r>
      <w:r w:rsidRPr="00FF2CF7">
        <w:t xml:space="preserve"> </w:t>
      </w:r>
      <w:r w:rsidR="00FF2CF7" w:rsidRPr="00FF2CF7">
        <w:t>the end of the study, we conduct</w:t>
      </w:r>
      <w:r w:rsidR="0023156B">
        <w:t>ed</w:t>
      </w:r>
      <w:r w:rsidR="00FF2CF7" w:rsidRPr="00FF2CF7">
        <w:t xml:space="preserve"> a short semi-structured interview to learn about any issues that they may have </w:t>
      </w:r>
      <w:r w:rsidR="00051E29" w:rsidRPr="00FF2CF7">
        <w:t>encountered,</w:t>
      </w:r>
      <w:r w:rsidR="00FF2CF7" w:rsidRPr="00FF2CF7">
        <w:t xml:space="preserve"> and any thoughts participants may have about their experience.</w:t>
      </w:r>
    </w:p>
    <w:p w14:paraId="29665F85" w14:textId="632F5AE0" w:rsidR="00407189" w:rsidRDefault="00C57771" w:rsidP="005B2F9F">
      <w:pPr>
        <w:pStyle w:val="Head2"/>
      </w:pPr>
      <w:r>
        <w:t xml:space="preserve">Results </w:t>
      </w:r>
    </w:p>
    <w:p w14:paraId="065FB105" w14:textId="6A37438E" w:rsidR="009B0392" w:rsidRPr="00AE6D39" w:rsidRDefault="00AE6D39" w:rsidP="00F50E46">
      <w:pPr>
        <w:pStyle w:val="TableCaption"/>
      </w:pPr>
      <w:bookmarkStart w:id="10" w:name="_Ref74927939"/>
      <w:r w:rsidRPr="00AE6D39">
        <w:t xml:space="preserve">Table </w:t>
      </w:r>
      <w:r w:rsidRPr="00F50E46">
        <w:fldChar w:fldCharType="begin"/>
      </w:r>
      <w:r w:rsidRPr="00AE6D39">
        <w:instrText xml:space="preserve"> SEQ Table \* ARABIC </w:instrText>
      </w:r>
      <w:r w:rsidRPr="00F50E46">
        <w:fldChar w:fldCharType="separate"/>
      </w:r>
      <w:r w:rsidR="007607C6">
        <w:rPr>
          <w:noProof/>
        </w:rPr>
        <w:t>3</w:t>
      </w:r>
      <w:r w:rsidRPr="00F50E46">
        <w:fldChar w:fldCharType="end"/>
      </w:r>
      <w:bookmarkEnd w:id="10"/>
      <w:r w:rsidRPr="00AE6D39">
        <w:t>. Completion time, number of pauses, and satisfaction ratings for each condition</w:t>
      </w:r>
    </w:p>
    <w:tbl>
      <w:tblPr>
        <w:tblStyle w:val="TableGrid"/>
        <w:tblW w:w="8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070"/>
        <w:gridCol w:w="1890"/>
        <w:gridCol w:w="2653"/>
      </w:tblGrid>
      <w:tr w:rsidR="00877755" w:rsidRPr="00917CBC" w14:paraId="1A28A693" w14:textId="77777777" w:rsidTr="00CF5DC6">
        <w:trPr>
          <w:tblHeader/>
        </w:trPr>
        <w:tc>
          <w:tcPr>
            <w:tcW w:w="2160" w:type="dxa"/>
            <w:tcBorders>
              <w:top w:val="single" w:sz="4" w:space="0" w:color="auto"/>
              <w:left w:val="nil"/>
              <w:bottom w:val="single" w:sz="4" w:space="0" w:color="auto"/>
              <w:right w:val="nil"/>
            </w:tcBorders>
            <w:hideMark/>
          </w:tcPr>
          <w:p w14:paraId="56AF6CCB" w14:textId="66E51A6B" w:rsidR="00877755" w:rsidRPr="005B2F9F" w:rsidRDefault="005C68B9" w:rsidP="005B2F9F">
            <w:pPr>
              <w:pStyle w:val="TableCell"/>
              <w:jc w:val="center"/>
              <w:rPr>
                <w:sz w:val="14"/>
                <w:szCs w:val="14"/>
              </w:rPr>
            </w:pPr>
            <w:r>
              <w:rPr>
                <w:sz w:val="14"/>
                <w:szCs w:val="14"/>
              </w:rPr>
              <w:t xml:space="preserve">Content </w:t>
            </w:r>
            <w:r w:rsidR="00C92A4C">
              <w:rPr>
                <w:sz w:val="14"/>
                <w:szCs w:val="14"/>
              </w:rPr>
              <w:t>d</w:t>
            </w:r>
            <w:r w:rsidR="00C92A4C" w:rsidRPr="005B2F9F">
              <w:rPr>
                <w:sz w:val="14"/>
                <w:szCs w:val="14"/>
              </w:rPr>
              <w:t xml:space="preserve">elivery </w:t>
            </w:r>
            <w:r w:rsidR="00C92A4C">
              <w:rPr>
                <w:sz w:val="14"/>
                <w:szCs w:val="14"/>
              </w:rPr>
              <w:t>method</w:t>
            </w:r>
          </w:p>
        </w:tc>
        <w:tc>
          <w:tcPr>
            <w:tcW w:w="207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890" w:type="dxa"/>
            <w:tcBorders>
              <w:top w:val="single" w:sz="4" w:space="0" w:color="auto"/>
              <w:left w:val="nil"/>
              <w:bottom w:val="single" w:sz="4" w:space="0" w:color="auto"/>
              <w:right w:val="nil"/>
            </w:tcBorders>
            <w:hideMark/>
          </w:tcPr>
          <w:p w14:paraId="0CBC473A" w14:textId="7A65109C" w:rsidR="00877755" w:rsidRPr="005B2F9F" w:rsidRDefault="00877755" w:rsidP="005B2F9F">
            <w:pPr>
              <w:pStyle w:val="TableCell"/>
              <w:ind w:firstLine="0"/>
              <w:jc w:val="center"/>
              <w:rPr>
                <w:sz w:val="14"/>
                <w:szCs w:val="14"/>
              </w:rPr>
            </w:pPr>
            <w:r w:rsidRPr="005B2F9F">
              <w:rPr>
                <w:sz w:val="14"/>
                <w:szCs w:val="14"/>
              </w:rPr>
              <w:t xml:space="preserve">Number of </w:t>
            </w:r>
            <w:r w:rsidR="00CB6C41">
              <w:rPr>
                <w:sz w:val="14"/>
                <w:szCs w:val="14"/>
              </w:rPr>
              <w:t xml:space="preserve">manual </w:t>
            </w:r>
            <w:r w:rsidRPr="005B2F9F">
              <w:rPr>
                <w:sz w:val="14"/>
                <w:szCs w:val="14"/>
              </w:rPr>
              <w:t>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CF5DC6">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070" w:type="dxa"/>
            <w:tcBorders>
              <w:top w:val="single" w:sz="4" w:space="0" w:color="auto"/>
              <w:left w:val="nil"/>
              <w:bottom w:val="nil"/>
              <w:right w:val="nil"/>
            </w:tcBorders>
            <w:hideMark/>
          </w:tcPr>
          <w:p w14:paraId="79387CE3" w14:textId="09B6AEA5" w:rsidR="00877755" w:rsidRPr="005B2F9F" w:rsidRDefault="0061561E" w:rsidP="00877755">
            <w:pPr>
              <w:pStyle w:val="TableCell"/>
              <w:ind w:firstLine="0"/>
              <w:jc w:val="center"/>
              <w:rPr>
                <w:sz w:val="14"/>
                <w:szCs w:val="14"/>
              </w:rPr>
            </w:pPr>
            <w:r>
              <w:rPr>
                <w:sz w:val="14"/>
                <w:szCs w:val="14"/>
              </w:rPr>
              <w:t>619.94</w:t>
            </w:r>
            <w:r w:rsidR="001F5B2F">
              <w:rPr>
                <w:sz w:val="14"/>
                <w:szCs w:val="14"/>
              </w:rPr>
              <w:t xml:space="preserve"> </w:t>
            </w:r>
            <w:r w:rsidR="00C64DC9" w:rsidRPr="005B2F9F">
              <w:rPr>
                <w:sz w:val="14"/>
                <w:szCs w:val="14"/>
              </w:rPr>
              <w:t>(</w:t>
            </w:r>
            <w:r>
              <w:rPr>
                <w:sz w:val="14"/>
                <w:szCs w:val="14"/>
              </w:rPr>
              <w:t>129.76</w:t>
            </w:r>
            <w:r w:rsidR="00C64DC9" w:rsidRPr="005B2F9F">
              <w:rPr>
                <w:sz w:val="14"/>
                <w:szCs w:val="14"/>
              </w:rPr>
              <w:t>)</w:t>
            </w:r>
          </w:p>
          <w:p w14:paraId="7BF04C11" w14:textId="4056A8AA" w:rsidR="00C64DC9" w:rsidRPr="005B2F9F" w:rsidRDefault="000C56E0" w:rsidP="00877755">
            <w:pPr>
              <w:pStyle w:val="TableCell"/>
              <w:ind w:firstLine="0"/>
              <w:jc w:val="center"/>
              <w:rPr>
                <w:sz w:val="14"/>
                <w:szCs w:val="14"/>
              </w:rPr>
            </w:pPr>
            <w:r>
              <w:rPr>
                <w:sz w:val="14"/>
                <w:szCs w:val="14"/>
              </w:rPr>
              <w:t>545.83</w:t>
            </w:r>
            <w:r w:rsidR="001F5B2F">
              <w:rPr>
                <w:sz w:val="14"/>
                <w:szCs w:val="14"/>
              </w:rPr>
              <w:t xml:space="preserve"> </w:t>
            </w:r>
            <w:r w:rsidR="00C64DC9" w:rsidRPr="005B2F9F">
              <w:rPr>
                <w:sz w:val="14"/>
                <w:szCs w:val="14"/>
              </w:rPr>
              <w:t>(</w:t>
            </w:r>
            <w:r>
              <w:rPr>
                <w:sz w:val="14"/>
                <w:szCs w:val="14"/>
              </w:rPr>
              <w:t>220.76</w:t>
            </w:r>
            <w:r w:rsidR="00C64DC9" w:rsidRPr="005B2F9F">
              <w:rPr>
                <w:sz w:val="14"/>
                <w:szCs w:val="14"/>
              </w:rPr>
              <w:t>)</w:t>
            </w:r>
          </w:p>
          <w:p w14:paraId="06590079" w14:textId="5791487D" w:rsidR="00C64DC9" w:rsidRPr="005B2F9F" w:rsidRDefault="000C56E0" w:rsidP="005B2F9F">
            <w:pPr>
              <w:pStyle w:val="TableCell"/>
              <w:ind w:firstLine="0"/>
              <w:jc w:val="center"/>
              <w:rPr>
                <w:sz w:val="14"/>
                <w:szCs w:val="14"/>
              </w:rPr>
            </w:pPr>
            <w:r>
              <w:rPr>
                <w:sz w:val="14"/>
                <w:szCs w:val="14"/>
              </w:rPr>
              <w:t>726.33</w:t>
            </w:r>
            <w:r w:rsidR="001F5B2F">
              <w:rPr>
                <w:sz w:val="14"/>
                <w:szCs w:val="14"/>
              </w:rPr>
              <w:t xml:space="preserve"> </w:t>
            </w:r>
            <w:r w:rsidR="00C64DC9" w:rsidRPr="005B2F9F">
              <w:rPr>
                <w:sz w:val="14"/>
                <w:szCs w:val="14"/>
              </w:rPr>
              <w:t>(</w:t>
            </w:r>
            <w:r>
              <w:rPr>
                <w:sz w:val="14"/>
                <w:szCs w:val="14"/>
              </w:rPr>
              <w:t>262.66</w:t>
            </w:r>
            <w:r w:rsidR="00C64DC9" w:rsidRPr="005B2F9F">
              <w:rPr>
                <w:sz w:val="14"/>
                <w:szCs w:val="14"/>
              </w:rPr>
              <w:t>)</w:t>
            </w:r>
          </w:p>
        </w:tc>
        <w:tc>
          <w:tcPr>
            <w:tcW w:w="1890"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366CA7ED" w:rsidR="00AE6D39" w:rsidRPr="005B2F9F" w:rsidRDefault="00F411EE" w:rsidP="00F50E46">
      <w:pPr>
        <w:pStyle w:val="TableCaption"/>
      </w:pPr>
      <w:bookmarkStart w:id="11" w:name="_Ref74927948"/>
      <w:r>
        <w:t xml:space="preserve">Table </w:t>
      </w:r>
      <w:r w:rsidR="004022DF">
        <w:fldChar w:fldCharType="begin"/>
      </w:r>
      <w:r w:rsidR="004022DF">
        <w:instrText xml:space="preserve"> SEQ Table \* ARABIC </w:instrText>
      </w:r>
      <w:r w:rsidR="004022DF">
        <w:fldChar w:fldCharType="separate"/>
      </w:r>
      <w:r w:rsidR="007607C6">
        <w:rPr>
          <w:noProof/>
        </w:rPr>
        <w:t>4</w:t>
      </w:r>
      <w:r w:rsidR="004022DF">
        <w:fldChar w:fldCharType="end"/>
      </w:r>
      <w:bookmarkEnd w:id="11"/>
      <w:r>
        <w:t xml:space="preserve">. </w:t>
      </w:r>
      <w:r w:rsidRPr="006A5B2D">
        <w:t>Summary of comparison results (* indicates significance)</w:t>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0E287856" w:rsidR="00C64DC9" w:rsidRPr="005B2F9F" w:rsidRDefault="00C64DC9" w:rsidP="00182C0D">
            <w:pPr>
              <w:pStyle w:val="TableCell"/>
              <w:jc w:val="center"/>
              <w:rPr>
                <w:sz w:val="14"/>
                <w:szCs w:val="14"/>
              </w:rPr>
            </w:pPr>
            <w:r w:rsidRPr="005B2F9F">
              <w:rPr>
                <w:sz w:val="14"/>
                <w:szCs w:val="14"/>
              </w:rPr>
              <w:t xml:space="preserve">Number of </w:t>
            </w:r>
            <w:r w:rsidR="00CC3BCF">
              <w:rPr>
                <w:sz w:val="14"/>
                <w:szCs w:val="14"/>
              </w:rPr>
              <w:t xml:space="preserve">manual </w:t>
            </w:r>
            <w:r w:rsidRPr="005B2F9F">
              <w:rPr>
                <w:sz w:val="14"/>
                <w:szCs w:val="14"/>
              </w:rPr>
              <w:t>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49F21F50" w:rsidR="008506F6" w:rsidRDefault="00EF5DF1" w:rsidP="008506F6">
      <w:pPr>
        <w:pStyle w:val="PostHeadPara"/>
      </w:pPr>
      <w:r>
        <w:t xml:space="preserve">All participants </w:t>
      </w:r>
      <w:r w:rsidR="00800265">
        <w:t>completed the tasks successfully</w:t>
      </w:r>
      <w:r w:rsidR="00E31296">
        <w:t xml:space="preserve"> under 20 minutes</w:t>
      </w:r>
      <w:r w:rsidR="00800265">
        <w:t xml:space="preserve">.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3BEE521F"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704E82">
        <w:t xml:space="preserve">content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8738BB">
        <w:t>N</w:t>
      </w:r>
      <w:r w:rsidR="00EB353C">
        <w:t>o significant differen</w:t>
      </w:r>
      <w:r w:rsidR="006213AD">
        <w:t>ce</w:t>
      </w:r>
      <w:r w:rsidR="00EB353C">
        <w:t xml:space="preserve"> </w:t>
      </w:r>
      <w:r w:rsidR="008738BB">
        <w:t>was found when comparing</w:t>
      </w:r>
      <w:r w:rsidR="00EB353C">
        <w:t xml:space="preserve"> </w:t>
      </w:r>
      <w:r w:rsidR="008738BB">
        <w:t>each of the</w:t>
      </w:r>
      <w:r w:rsidR="00055AC7">
        <w:t xml:space="preserve"> </w:t>
      </w:r>
      <w:r w:rsidR="00EB353C">
        <w:t xml:space="preserve">two </w:t>
      </w:r>
      <w:r w:rsidR="00892D37">
        <w:t xml:space="preserve">methods for moderating the </w:t>
      </w:r>
      <w:r w:rsidR="00704E82">
        <w:t xml:space="preserve">content </w:t>
      </w:r>
      <w:r w:rsidR="00892D37">
        <w:t xml:space="preserve">delivery rate </w:t>
      </w:r>
      <w:r w:rsidR="008738BB">
        <w:t>with</w:t>
      </w:r>
      <w:r w:rsidR="00D5580A">
        <w:t xml:space="preserve"> the </w:t>
      </w:r>
      <w:r w:rsidR="00C92A4C">
        <w:t>Control</w:t>
      </w:r>
      <w:r w:rsidR="00CC0DCF">
        <w:t xml:space="preserve"> condition</w:t>
      </w:r>
      <w:r w:rsidR="00424247">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C441EB">
        <w:t xml:space="preserve">content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492EB225" w:rsidR="008506F6" w:rsidRDefault="00E10C90" w:rsidP="008506F6">
      <w:pPr>
        <w:pStyle w:val="Para"/>
      </w:pPr>
      <w:r>
        <w:rPr>
          <w:i/>
          <w:iCs/>
          <w:lang w:eastAsia="en-US"/>
        </w:rPr>
        <w:lastRenderedPageBreak/>
        <w:t>The n</w:t>
      </w:r>
      <w:r w:rsidR="008506F6">
        <w:rPr>
          <w:i/>
          <w:iCs/>
          <w:lang w:eastAsia="en-US"/>
        </w:rPr>
        <w:t xml:space="preserve">umber of </w:t>
      </w:r>
      <w:r w:rsidR="00CC3BCF">
        <w:rPr>
          <w:i/>
          <w:iCs/>
          <w:lang w:eastAsia="en-US"/>
        </w:rPr>
        <w:t xml:space="preserve">manual </w:t>
      </w:r>
      <w:r w:rsidR="008506F6">
        <w:rPr>
          <w:i/>
          <w:iCs/>
          <w:lang w:eastAsia="en-US"/>
        </w:rPr>
        <w:t>pauses</w:t>
      </w:r>
      <w:r w:rsidR="003029EF">
        <w:t>. The analysis showed that there was a significant main effect of the</w:t>
      </w:r>
      <w:r w:rsidR="00183604">
        <w:t xml:space="preserve"> </w:t>
      </w:r>
      <w:r w:rsidR="009B2B1D">
        <w:t xml:space="preserve">content </w:t>
      </w:r>
      <w:r w:rsidR="003029EF">
        <w:t xml:space="preserve">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9B2B1D">
        <w:t xml:space="preserve">content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34BEF477"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r w:rsidR="009B2B1D">
        <w:t xml:space="preserve">content </w:t>
      </w:r>
      <w:r w:rsidR="000178B5">
        <w:t xml:space="preserve">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9B2B1D">
        <w:t xml:space="preserve">content </w:t>
      </w:r>
      <w:r w:rsidR="00723648">
        <w:t xml:space="preserve">delivery </w:t>
      </w:r>
      <w:r w:rsidR="00183604">
        <w:t xml:space="preserve">method </w:t>
      </w:r>
      <w:r w:rsidR="00723648">
        <w:t xml:space="preserve">on </w:t>
      </w:r>
      <w:r w:rsidR="00183604">
        <w:t xml:space="preserve">a </w:t>
      </w:r>
      <w:r w:rsidR="00723648">
        <w:t>three</w:t>
      </w:r>
      <w:r w:rsidR="00055AC7">
        <w:t>-</w:t>
      </w:r>
      <w:r w:rsidR="00183604">
        <w:t>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w:t>
      </w:r>
      <w:r w:rsidR="009B2B1D">
        <w:t xml:space="preserve">content </w:t>
      </w:r>
      <w:r w:rsidR="00B079A6">
        <w:t xml:space="preserve">delivery rate of </w:t>
      </w:r>
      <w:r w:rsidR="0055759C">
        <w:t xml:space="preserve">the </w:t>
      </w:r>
      <w:r w:rsidR="00A74D9F">
        <w:t>instructional video</w:t>
      </w:r>
      <w:r w:rsidR="0055759C">
        <w:t>s.</w:t>
      </w:r>
      <w:r w:rsidR="009B2B1D">
        <w:t xml:space="preserve"> Thirteen </w:t>
      </w:r>
      <w:r w:rsidR="00785331">
        <w:t xml:space="preserve">participants believed </w:t>
      </w:r>
      <w:r w:rsidR="00D12FAE">
        <w:t xml:space="preserve">that </w:t>
      </w:r>
      <w:r w:rsidR="00D0646C">
        <w:t xml:space="preserve">the </w:t>
      </w:r>
      <w:r w:rsidR="00785331">
        <w:t xml:space="preserve">two methods for moderating the </w:t>
      </w:r>
      <w:r w:rsidR="000D2683">
        <w:t xml:space="preserve">content </w:t>
      </w:r>
      <w:r w:rsidR="00785331">
        <w:t xml:space="preserve">delivery rate </w:t>
      </w:r>
      <w:r w:rsidR="00D0646C">
        <w:t xml:space="preserve">ga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F10DCA">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F10DCA">
        <w:t>.</w:t>
      </w:r>
      <w:r w:rsidR="00AD2784">
        <w:t>”</w:t>
      </w:r>
      <w:r w:rsidR="00123EEA">
        <w:t xml:space="preserve"> </w:t>
      </w:r>
      <w:r w:rsidR="00BA24AA">
        <w:t xml:space="preserve">However, </w:t>
      </w:r>
      <w:r w:rsidR="00CF60A8">
        <w:t>four</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CF60A8">
        <w:t>Two</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F10DCA">
        <w:t>.</w:t>
      </w:r>
      <w:r w:rsidR="006C1B93">
        <w:t>”</w:t>
      </w:r>
      <w:r w:rsidR="00DF601E">
        <w:t xml:space="preserve"> </w:t>
      </w:r>
      <w:r w:rsidR="00CF60A8">
        <w:t>Two</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r w:rsidR="00F7497B">
        <w:t>that”</w:t>
      </w:r>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5BA9BE72" w:rsidR="00B825A5" w:rsidRDefault="00834C17" w:rsidP="00834C17">
      <w:pPr>
        <w:pStyle w:val="ParaContinue"/>
        <w:ind w:firstLine="0"/>
        <w:rPr>
          <w:lang w:eastAsia="en-US"/>
        </w:rPr>
      </w:pPr>
      <w:r>
        <w:t xml:space="preserve">We </w:t>
      </w:r>
      <w:r w:rsidR="00124F68">
        <w:t xml:space="preserve">observed </w:t>
      </w:r>
      <w:r w:rsidR="007A355A">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055AC7">
        <w:rPr>
          <w:lang w:eastAsia="en-US"/>
        </w:rPr>
        <w:t>,</w:t>
      </w:r>
      <w:r w:rsidR="00124F68">
        <w:rPr>
          <w:lang w:eastAsia="en-US"/>
        </w:rPr>
        <w:t xml:space="preserve">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articipants completed the tasks faster with the Auto-Pausing condition than the Slowing condition</w:t>
      </w:r>
      <w:proofErr w:type="gramStart"/>
      <w:r w:rsidR="00D1747E">
        <w:rPr>
          <w:lang w:eastAsia="en-US"/>
        </w:rPr>
        <w:t xml:space="preserve">. </w:t>
      </w:r>
      <w:r w:rsidR="00124F68">
        <w:rPr>
          <w:lang w:eastAsia="en-US"/>
        </w:rPr>
        <w:t>.</w:t>
      </w:r>
      <w:proofErr w:type="gramEnd"/>
      <w:r w:rsidR="00124F68">
        <w:rPr>
          <w:lang w:eastAsia="en-US"/>
        </w:rPr>
        <w:t xml:space="preserve"> </w:t>
      </w:r>
      <w:r>
        <w:rPr>
          <w:lang w:eastAsia="en-US"/>
        </w:rPr>
        <w:t xml:space="preserve">Thus, the results from </w:t>
      </w:r>
      <w:r w:rsidR="00872F78">
        <w:rPr>
          <w:lang w:eastAsia="en-US"/>
        </w:rPr>
        <w:t>S</w:t>
      </w:r>
      <w:r>
        <w:rPr>
          <w:lang w:eastAsia="en-US"/>
        </w:rPr>
        <w:t>tudy 1 only partially supported H1 (moderating the content delivery rate in instructional videos w</w:t>
      </w:r>
      <w:r w:rsidR="00AB47C9">
        <w:rPr>
          <w:lang w:eastAsia="en-US"/>
        </w:rPr>
        <w:t>ould</w:t>
      </w:r>
      <w:r>
        <w:rPr>
          <w:lang w:eastAsia="en-US"/>
        </w:rPr>
        <w:t xml:space="preserve"> be beneficial to older adults) but did support H2 (</w:t>
      </w:r>
      <w:r>
        <w:t>a</w:t>
      </w:r>
      <w:r w:rsidRPr="00770817">
        <w:t xml:space="preserve">utomatically pausing the video </w:t>
      </w:r>
      <w:r>
        <w:t>would</w:t>
      </w:r>
      <w:r w:rsidRPr="00770817">
        <w:t xml:space="preserve"> be more helpful to older adults than uniformly slowing down the video</w:t>
      </w:r>
      <w:r>
        <w:t>).</w:t>
      </w:r>
    </w:p>
    <w:p w14:paraId="697CEAD5" w14:textId="23AACAF9" w:rsidR="005015E7" w:rsidRDefault="00F9606A" w:rsidP="008821FA">
      <w:pPr>
        <w:pStyle w:val="Para"/>
      </w:pPr>
      <w:r>
        <w:rPr>
          <w:lang w:eastAsia="en-US"/>
        </w:rPr>
        <w:t xml:space="preserve">While participants were faster with the Auto-Pausing condition than the Control condition, we did not observe a significant difference between the two conditions (p=0.124). </w:t>
      </w:r>
      <w:r w:rsidR="008821FA">
        <w:t>T</w:t>
      </w:r>
      <w:r>
        <w:t xml:space="preserve">his is perhaps due to </w:t>
      </w:r>
      <w:r w:rsidR="00E32335">
        <w:t xml:space="preserve">the novelty </w:t>
      </w:r>
      <w:r w:rsidR="00D54CE8">
        <w:t xml:space="preserve">of the </w:t>
      </w:r>
      <w:r w:rsidR="00254ACC">
        <w:t>Auto-P</w:t>
      </w:r>
      <w:r w:rsidR="00CB5CC5">
        <w:t>ausing condition</w:t>
      </w:r>
      <w:r>
        <w:t xml:space="preserve">, and </w:t>
      </w:r>
      <w:r w:rsidR="0049021B">
        <w:t xml:space="preserve">participants </w:t>
      </w:r>
      <w:r w:rsidR="008821FA">
        <w:t>might</w:t>
      </w:r>
      <w:r w:rsidR="0049021B">
        <w:t xml:space="preserve"> be able to complete tasks </w:t>
      </w:r>
      <w:r w:rsidR="00254D3D">
        <w:t xml:space="preserve">significantly faster with the Auto-Pausing condition than the Control condition once they </w:t>
      </w:r>
      <w:r w:rsidR="0049021B">
        <w:t xml:space="preserve">are </w:t>
      </w:r>
      <w:r w:rsidR="00254D3D">
        <w:t>more experience</w:t>
      </w:r>
      <w:r>
        <w:t>d and proficient</w:t>
      </w:r>
      <w:r w:rsidR="00254D3D">
        <w:t xml:space="preserve"> with the method. </w:t>
      </w:r>
      <w:r w:rsidR="007F4CDC">
        <w:t>To</w:t>
      </w:r>
      <w:r w:rsidR="00D05E74">
        <w:t xml:space="preserve"> </w:t>
      </w:r>
      <w:proofErr w:type="gramStart"/>
      <w:r w:rsidR="00254D3D">
        <w:t xml:space="preserve">test </w:t>
      </w:r>
      <w:r w:rsidR="00A23CD3">
        <w:t xml:space="preserve"> if</w:t>
      </w:r>
      <w:proofErr w:type="gramEnd"/>
      <w:r w:rsidR="00A23CD3">
        <w:t xml:space="preserve"> those who are proficient with the Auto-Pausing method </w:t>
      </w:r>
      <w:r w:rsidR="008821FA">
        <w:t xml:space="preserve">do </w:t>
      </w:r>
      <w:r w:rsidR="00A23CD3">
        <w:t>complete tasks significantly faster</w:t>
      </w:r>
      <w:r w:rsidR="008821FA">
        <w:t xml:space="preserve"> in</w:t>
      </w:r>
      <w:r w:rsidR="00A23CD3">
        <w:t xml:space="preserve"> the Auto-Pausing condition than the other ones</w:t>
      </w:r>
      <w:r w:rsidR="00D05E74">
        <w:t>,</w:t>
      </w:r>
      <w:r w:rsidR="00254D3D">
        <w:t xml:space="preserve"> </w:t>
      </w:r>
      <w:r w:rsidR="0049021B">
        <w:t xml:space="preserve">we performed </w:t>
      </w:r>
      <w:r w:rsidR="008821FA">
        <w:t xml:space="preserve">an </w:t>
      </w:r>
      <w:r w:rsidR="0049021B">
        <w:t xml:space="preserve">additional analysis on the performance data. </w:t>
      </w:r>
      <w:r w:rsidR="008821FA">
        <w:t xml:space="preserve">For each condition, </w:t>
      </w:r>
      <w:r w:rsidR="00D05E74">
        <w:t xml:space="preserve">we separated </w:t>
      </w:r>
      <w:r w:rsidR="00A67657">
        <w:t>the participants into two groups</w:t>
      </w:r>
      <w:r w:rsidR="00254D3D">
        <w:t>:</w:t>
      </w:r>
      <w:r w:rsidR="00A67657">
        <w:t xml:space="preserve"> </w:t>
      </w:r>
      <w:r w:rsidR="00254D3D">
        <w:t xml:space="preserve">those </w:t>
      </w:r>
      <w:r w:rsidR="008821FA">
        <w:t xml:space="preserve">who completed the tasks </w:t>
      </w:r>
      <w:r w:rsidR="00254D3D">
        <w:t xml:space="preserve">faster than </w:t>
      </w:r>
      <w:r w:rsidR="008821FA">
        <w:t xml:space="preserve">the </w:t>
      </w:r>
      <w:r w:rsidR="00254D3D">
        <w:t>average</w:t>
      </w:r>
      <w:r w:rsidR="00A67657">
        <w:t xml:space="preserve"> </w:t>
      </w:r>
      <w:r w:rsidR="00A67657">
        <w:lastRenderedPageBreak/>
        <w:t xml:space="preserve">completion time </w:t>
      </w:r>
      <w:r w:rsidR="002B2C48">
        <w:t>for that</w:t>
      </w:r>
      <w:r w:rsidR="00A67657">
        <w:t xml:space="preserve"> condition</w:t>
      </w:r>
      <w:r w:rsidR="00254D3D">
        <w:t>, and those with a slower than average completion time</w:t>
      </w:r>
      <w:r w:rsidR="00A67657">
        <w:t xml:space="preserve">. </w:t>
      </w:r>
      <w:r w:rsidR="00302A8A">
        <w:t>By chance</w:t>
      </w:r>
      <w:r w:rsidR="00F31133">
        <w:t xml:space="preserve">, </w:t>
      </w:r>
      <w:r w:rsidR="00302A8A">
        <w:t xml:space="preserve">for each condition, </w:t>
      </w:r>
      <w:r w:rsidR="00F31133">
        <w:t xml:space="preserve">10 participants </w:t>
      </w:r>
      <w:r w:rsidR="008821FA">
        <w:t>belonged</w:t>
      </w:r>
      <w:r w:rsidR="00F31133">
        <w:t xml:space="preserve"> to the ‘</w:t>
      </w:r>
      <w:r w:rsidR="00302A8A">
        <w:t>faster than average</w:t>
      </w:r>
      <w:r w:rsidR="00F31133">
        <w:t>’ group, and 8</w:t>
      </w:r>
      <w:r w:rsidR="00643845">
        <w:t xml:space="preserve"> participants </w:t>
      </w:r>
      <w:r w:rsidR="008821FA">
        <w:t xml:space="preserve">belonged </w:t>
      </w:r>
      <w:r w:rsidR="00643845">
        <w:t>to the ‘</w:t>
      </w:r>
      <w:r w:rsidR="00302A8A">
        <w:t>slower than average</w:t>
      </w:r>
      <w:r w:rsidR="00643845">
        <w:t>’ group</w:t>
      </w:r>
      <w:r w:rsidR="002228D5">
        <w:t>. However</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3369BF">
        <w:t>With the data organized in this way, we then performed tests to determine if those who were proficient with a particular method were able to complete tasks significantly faster with that method over other methods; and in a similar vein, we also performed tests to determine if those who were not proficient with a particular method yet were able to complete tasks significantly faster with other methods over that method.</w:t>
      </w:r>
      <w:r w:rsidR="001B0663">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0E7EE30E" w:rsidR="00083677" w:rsidRDefault="00083677" w:rsidP="00F50E46">
      <w:pPr>
        <w:pStyle w:val="TableCaption"/>
      </w:pPr>
      <w:bookmarkStart w:id="12" w:name="_Ref74928062"/>
      <w:r>
        <w:t xml:space="preserve">Table </w:t>
      </w:r>
      <w:r w:rsidR="004022DF">
        <w:fldChar w:fldCharType="begin"/>
      </w:r>
      <w:r w:rsidR="004022DF">
        <w:instrText xml:space="preserve"> SEQ Table \* ARABIC </w:instrText>
      </w:r>
      <w:r w:rsidR="004022DF">
        <w:fldChar w:fldCharType="separate"/>
      </w:r>
      <w:r w:rsidR="007607C6">
        <w:rPr>
          <w:noProof/>
        </w:rPr>
        <w:t>5</w:t>
      </w:r>
      <w:r w:rsidR="004022DF">
        <w:fldChar w:fldCharType="end"/>
      </w:r>
      <w:bookmarkEnd w:id="12"/>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25D2ED11"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7E3C37">
              <w:rPr>
                <w:sz w:val="14"/>
                <w:szCs w:val="14"/>
              </w:rPr>
              <w:t>1</w:t>
            </w:r>
            <w:r w:rsidR="001B0663">
              <w:rPr>
                <w:sz w:val="14"/>
                <w:szCs w:val="14"/>
              </w:rPr>
              <w:t>, p</w:t>
            </w:r>
            <w:r w:rsidR="007E3C37">
              <w:rPr>
                <w:sz w:val="14"/>
                <w:szCs w:val="14"/>
              </w:rPr>
              <w:t>2</w:t>
            </w:r>
            <w:r w:rsidR="001B0663">
              <w:rPr>
                <w:sz w:val="14"/>
                <w:szCs w:val="14"/>
              </w:rPr>
              <w:t>, p</w:t>
            </w:r>
            <w:r w:rsidR="00DC2136">
              <w:rPr>
                <w:sz w:val="14"/>
                <w:szCs w:val="14"/>
              </w:rPr>
              <w:t>3</w:t>
            </w:r>
            <w:r w:rsidR="001B0663">
              <w:rPr>
                <w:sz w:val="14"/>
                <w:szCs w:val="14"/>
              </w:rPr>
              <w:t>, p</w:t>
            </w:r>
            <w:r w:rsidR="00DC2136">
              <w:rPr>
                <w:sz w:val="14"/>
                <w:szCs w:val="14"/>
              </w:rPr>
              <w:t>4</w:t>
            </w:r>
            <w:r w:rsidR="001B0663">
              <w:rPr>
                <w:sz w:val="14"/>
                <w:szCs w:val="14"/>
              </w:rPr>
              <w:t>, p</w:t>
            </w:r>
            <w:r w:rsidR="004C69BC">
              <w:rPr>
                <w:sz w:val="14"/>
                <w:szCs w:val="14"/>
              </w:rPr>
              <w:t>6</w:t>
            </w:r>
            <w:r w:rsidR="001B0663">
              <w:rPr>
                <w:sz w:val="14"/>
                <w:szCs w:val="14"/>
              </w:rPr>
              <w:t>, p</w:t>
            </w:r>
            <w:r w:rsidR="00DC2136">
              <w:rPr>
                <w:sz w:val="14"/>
                <w:szCs w:val="14"/>
              </w:rPr>
              <w:t>9</w:t>
            </w:r>
            <w:r w:rsidR="001B0663">
              <w:rPr>
                <w:sz w:val="14"/>
                <w:szCs w:val="14"/>
              </w:rPr>
              <w:t>, p</w:t>
            </w:r>
            <w:r w:rsidR="00D46452">
              <w:rPr>
                <w:sz w:val="14"/>
                <w:szCs w:val="14"/>
              </w:rPr>
              <w:t>11</w:t>
            </w:r>
            <w:r w:rsidR="001B0663">
              <w:rPr>
                <w:sz w:val="14"/>
                <w:szCs w:val="14"/>
              </w:rPr>
              <w:t>, p</w:t>
            </w:r>
            <w:r w:rsidR="00D46452">
              <w:rPr>
                <w:sz w:val="14"/>
                <w:szCs w:val="14"/>
              </w:rPr>
              <w:t>1</w:t>
            </w:r>
            <w:r w:rsidR="00AD4AAD">
              <w:rPr>
                <w:sz w:val="14"/>
                <w:szCs w:val="14"/>
              </w:rPr>
              <w:t>2</w:t>
            </w:r>
            <w:r w:rsidR="001B0663">
              <w:rPr>
                <w:sz w:val="14"/>
                <w:szCs w:val="14"/>
              </w:rPr>
              <w:t>, p</w:t>
            </w:r>
            <w:r w:rsidR="00782332">
              <w:rPr>
                <w:sz w:val="14"/>
                <w:szCs w:val="14"/>
              </w:rPr>
              <w:t>1</w:t>
            </w:r>
            <w:r w:rsidR="00D46452">
              <w:rPr>
                <w:sz w:val="14"/>
                <w:szCs w:val="14"/>
              </w:rPr>
              <w:t>5</w:t>
            </w:r>
            <w:r w:rsidR="001B0663">
              <w:rPr>
                <w:sz w:val="14"/>
                <w:szCs w:val="14"/>
              </w:rPr>
              <w:t>, p</w:t>
            </w:r>
            <w:r w:rsidR="00D46452">
              <w:rPr>
                <w:sz w:val="14"/>
                <w:szCs w:val="14"/>
              </w:rPr>
              <w:t>1</w:t>
            </w:r>
            <w:r w:rsidR="00782332">
              <w:rPr>
                <w:sz w:val="14"/>
                <w:szCs w:val="14"/>
              </w:rPr>
              <w:t>6</w:t>
            </w:r>
            <w:r w:rsidR="00653575" w:rsidRPr="005B2F9F">
              <w:rPr>
                <w:sz w:val="14"/>
                <w:szCs w:val="14"/>
              </w:rPr>
              <w:t>)</w:t>
            </w:r>
          </w:p>
        </w:tc>
        <w:tc>
          <w:tcPr>
            <w:tcW w:w="1307" w:type="dxa"/>
            <w:tcBorders>
              <w:top w:val="single" w:sz="4" w:space="0" w:color="auto"/>
              <w:left w:val="nil"/>
              <w:bottom w:val="single" w:sz="4" w:space="0" w:color="auto"/>
              <w:right w:val="nil"/>
            </w:tcBorders>
            <w:hideMark/>
          </w:tcPr>
          <w:p w14:paraId="585C6A65" w14:textId="2295ECBB"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p</w:t>
            </w:r>
            <w:r w:rsidR="00573FB3">
              <w:rPr>
                <w:sz w:val="14"/>
                <w:szCs w:val="14"/>
              </w:rPr>
              <w:t>1</w:t>
            </w:r>
            <w:r w:rsidR="001B0663">
              <w:rPr>
                <w:sz w:val="14"/>
                <w:szCs w:val="14"/>
              </w:rPr>
              <w:t>, p</w:t>
            </w:r>
            <w:r w:rsidR="00573FB3">
              <w:rPr>
                <w:sz w:val="14"/>
                <w:szCs w:val="14"/>
              </w:rPr>
              <w:t>2</w:t>
            </w:r>
            <w:r w:rsidR="001B0663">
              <w:rPr>
                <w:sz w:val="14"/>
                <w:szCs w:val="14"/>
              </w:rPr>
              <w:t>, p</w:t>
            </w:r>
            <w:r w:rsidR="00573FB3">
              <w:rPr>
                <w:sz w:val="14"/>
                <w:szCs w:val="14"/>
              </w:rPr>
              <w:t>3</w:t>
            </w:r>
            <w:r w:rsidR="001B0663">
              <w:rPr>
                <w:sz w:val="14"/>
                <w:szCs w:val="14"/>
              </w:rPr>
              <w:t>, p</w:t>
            </w:r>
            <w:r w:rsidR="00573FB3">
              <w:rPr>
                <w:sz w:val="14"/>
                <w:szCs w:val="14"/>
              </w:rPr>
              <w:t>4</w:t>
            </w:r>
            <w:r w:rsidR="001B0663">
              <w:rPr>
                <w:sz w:val="14"/>
                <w:szCs w:val="14"/>
              </w:rPr>
              <w:t>, p</w:t>
            </w:r>
            <w:r w:rsidR="00573FB3">
              <w:rPr>
                <w:sz w:val="14"/>
                <w:szCs w:val="14"/>
              </w:rPr>
              <w:t>6</w:t>
            </w:r>
            <w:r w:rsidR="001B0663">
              <w:rPr>
                <w:sz w:val="14"/>
                <w:szCs w:val="14"/>
              </w:rPr>
              <w:t>, p</w:t>
            </w:r>
            <w:r w:rsidR="00026637">
              <w:rPr>
                <w:sz w:val="14"/>
                <w:szCs w:val="14"/>
              </w:rPr>
              <w:t>7</w:t>
            </w:r>
            <w:r w:rsidR="001B0663">
              <w:rPr>
                <w:sz w:val="14"/>
                <w:szCs w:val="14"/>
              </w:rPr>
              <w:t>, p</w:t>
            </w:r>
            <w:r w:rsidR="00026637">
              <w:rPr>
                <w:sz w:val="14"/>
                <w:szCs w:val="14"/>
              </w:rPr>
              <w:t>8</w:t>
            </w:r>
            <w:r w:rsidR="001B0663">
              <w:rPr>
                <w:sz w:val="14"/>
                <w:szCs w:val="14"/>
              </w:rPr>
              <w:t>, p</w:t>
            </w:r>
            <w:r w:rsidR="00026637">
              <w:rPr>
                <w:sz w:val="14"/>
                <w:szCs w:val="14"/>
              </w:rPr>
              <w:t>10</w:t>
            </w:r>
            <w:r w:rsidR="001B0663">
              <w:rPr>
                <w:sz w:val="14"/>
                <w:szCs w:val="14"/>
              </w:rPr>
              <w:t>, p</w:t>
            </w:r>
            <w:r w:rsidR="00026637">
              <w:rPr>
                <w:sz w:val="14"/>
                <w:szCs w:val="14"/>
              </w:rPr>
              <w:t>12</w:t>
            </w:r>
            <w:r w:rsidR="001B0663">
              <w:rPr>
                <w:sz w:val="14"/>
                <w:szCs w:val="14"/>
              </w:rPr>
              <w:t>, p</w:t>
            </w:r>
            <w:r w:rsidR="00443A4D">
              <w:rPr>
                <w:sz w:val="14"/>
                <w:szCs w:val="14"/>
              </w:rPr>
              <w:t>15</w:t>
            </w:r>
            <w:r w:rsidR="00653575" w:rsidRPr="005B2F9F">
              <w:rPr>
                <w:sz w:val="14"/>
                <w:szCs w:val="14"/>
              </w:rPr>
              <w:t>)</w:t>
            </w:r>
          </w:p>
        </w:tc>
        <w:tc>
          <w:tcPr>
            <w:tcW w:w="2653" w:type="dxa"/>
            <w:tcBorders>
              <w:top w:val="single" w:sz="4" w:space="0" w:color="auto"/>
              <w:left w:val="nil"/>
              <w:bottom w:val="single" w:sz="4" w:space="0" w:color="auto"/>
              <w:right w:val="nil"/>
            </w:tcBorders>
            <w:hideMark/>
          </w:tcPr>
          <w:p w14:paraId="6C6A983A" w14:textId="1FB24381"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w:t>
            </w:r>
            <w:r w:rsidR="001B0663">
              <w:rPr>
                <w:sz w:val="14"/>
                <w:szCs w:val="14"/>
              </w:rPr>
              <w:t>n=</w:t>
            </w:r>
            <w:r w:rsidR="00653575" w:rsidRPr="005B2F9F">
              <w:rPr>
                <w:sz w:val="14"/>
                <w:szCs w:val="14"/>
              </w:rPr>
              <w:t>10</w:t>
            </w:r>
            <w:r w:rsidR="001B0663">
              <w:rPr>
                <w:sz w:val="14"/>
                <w:szCs w:val="14"/>
              </w:rPr>
              <w:t xml:space="preserve">; </w:t>
            </w:r>
            <w:r w:rsidR="00D46452">
              <w:rPr>
                <w:sz w:val="14"/>
                <w:szCs w:val="14"/>
              </w:rPr>
              <w:t>p1, p2, p3, p4, p5, p9, p11, p14, p15, p18</w:t>
            </w:r>
            <w:r w:rsidR="00653575" w:rsidRPr="005B2F9F">
              <w:rPr>
                <w:sz w:val="14"/>
                <w:szCs w:val="14"/>
              </w:rPr>
              <w:t>)</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63A066EE" w:rsidR="00083677" w:rsidRPr="00917CBC" w:rsidRDefault="00083677" w:rsidP="00F50E46">
      <w:pPr>
        <w:pStyle w:val="TableCaption"/>
      </w:pPr>
      <w:bookmarkStart w:id="13" w:name="_Ref74928070"/>
      <w:r>
        <w:t xml:space="preserve">Table </w:t>
      </w:r>
      <w:r w:rsidR="004022DF">
        <w:fldChar w:fldCharType="begin"/>
      </w:r>
      <w:r w:rsidR="004022DF">
        <w:instrText xml:space="preserve"> SEQ Table \* ARABIC </w:instrText>
      </w:r>
      <w:r w:rsidR="004022DF">
        <w:fldChar w:fldCharType="separate"/>
      </w:r>
      <w:r w:rsidR="007607C6">
        <w:rPr>
          <w:noProof/>
        </w:rPr>
        <w:t>6</w:t>
      </w:r>
      <w:r w:rsidR="004022DF">
        <w:fldChar w:fldCharType="end"/>
      </w:r>
      <w:bookmarkEnd w:id="13"/>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634E71D4" w:rsidR="00B52980" w:rsidRPr="005B2F9F" w:rsidRDefault="00B52980" w:rsidP="00182C0D">
            <w:pPr>
              <w:pStyle w:val="TableCell"/>
              <w:ind w:firstLine="0"/>
              <w:jc w:val="center"/>
              <w:rPr>
                <w:sz w:val="14"/>
                <w:szCs w:val="14"/>
              </w:rPr>
            </w:pPr>
            <w:r w:rsidRPr="005B2F9F">
              <w:rPr>
                <w:sz w:val="14"/>
                <w:szCs w:val="14"/>
              </w:rPr>
              <w:t>Control (</w:t>
            </w:r>
            <w:r w:rsidR="00BF2FC1">
              <w:rPr>
                <w:sz w:val="14"/>
                <w:szCs w:val="14"/>
              </w:rPr>
              <w:t>n=</w:t>
            </w:r>
            <w:r w:rsidR="00126334">
              <w:rPr>
                <w:sz w:val="14"/>
                <w:szCs w:val="14"/>
              </w:rPr>
              <w:t>8</w:t>
            </w:r>
            <w:r w:rsidR="00BF2FC1">
              <w:rPr>
                <w:sz w:val="14"/>
                <w:szCs w:val="14"/>
              </w:rPr>
              <w:t>; p</w:t>
            </w:r>
            <w:r w:rsidR="006A05BE">
              <w:rPr>
                <w:sz w:val="14"/>
                <w:szCs w:val="14"/>
              </w:rPr>
              <w:t>5</w:t>
            </w:r>
            <w:r w:rsidR="00BF2FC1">
              <w:rPr>
                <w:sz w:val="14"/>
                <w:szCs w:val="14"/>
              </w:rPr>
              <w:t>, p</w:t>
            </w:r>
            <w:r w:rsidR="006A05BE">
              <w:rPr>
                <w:sz w:val="14"/>
                <w:szCs w:val="14"/>
              </w:rPr>
              <w:t>7</w:t>
            </w:r>
            <w:r w:rsidR="00BF2FC1">
              <w:rPr>
                <w:sz w:val="14"/>
                <w:szCs w:val="14"/>
              </w:rPr>
              <w:t>, p</w:t>
            </w:r>
            <w:r w:rsidR="006A05BE">
              <w:rPr>
                <w:sz w:val="14"/>
                <w:szCs w:val="14"/>
              </w:rPr>
              <w:t>8</w:t>
            </w:r>
            <w:r w:rsidR="00BF2FC1">
              <w:rPr>
                <w:sz w:val="14"/>
                <w:szCs w:val="14"/>
              </w:rPr>
              <w:t>, p</w:t>
            </w:r>
            <w:r w:rsidR="006A05BE">
              <w:rPr>
                <w:sz w:val="14"/>
                <w:szCs w:val="14"/>
              </w:rPr>
              <w:t>10</w:t>
            </w:r>
            <w:r w:rsidR="00BF2FC1">
              <w:rPr>
                <w:sz w:val="14"/>
                <w:szCs w:val="14"/>
              </w:rPr>
              <w:t>, p</w:t>
            </w:r>
            <w:r w:rsidR="006A05BE">
              <w:rPr>
                <w:sz w:val="14"/>
                <w:szCs w:val="14"/>
              </w:rPr>
              <w:t>13</w:t>
            </w:r>
            <w:r w:rsidR="00BF2FC1">
              <w:rPr>
                <w:sz w:val="14"/>
                <w:szCs w:val="14"/>
              </w:rPr>
              <w:t>, p</w:t>
            </w:r>
            <w:r w:rsidR="006A05BE">
              <w:rPr>
                <w:sz w:val="14"/>
                <w:szCs w:val="14"/>
              </w:rPr>
              <w:t>14</w:t>
            </w:r>
            <w:r w:rsidR="00BF2FC1">
              <w:rPr>
                <w:sz w:val="14"/>
                <w:szCs w:val="14"/>
              </w:rPr>
              <w:t>, p</w:t>
            </w:r>
            <w:r w:rsidR="006A05BE">
              <w:rPr>
                <w:sz w:val="14"/>
                <w:szCs w:val="14"/>
              </w:rPr>
              <w:t>17</w:t>
            </w:r>
            <w:r w:rsidR="00BF2FC1">
              <w:rPr>
                <w:sz w:val="14"/>
                <w:szCs w:val="14"/>
              </w:rPr>
              <w:t>, p</w:t>
            </w:r>
            <w:r w:rsidR="006A05BE">
              <w:rPr>
                <w:sz w:val="14"/>
                <w:szCs w:val="14"/>
              </w:rPr>
              <w:t>1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1AAA23C2"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203B87">
              <w:rPr>
                <w:sz w:val="14"/>
                <w:szCs w:val="14"/>
              </w:rPr>
              <w:t>5</w:t>
            </w:r>
            <w:r w:rsidR="00BF2FC1">
              <w:rPr>
                <w:sz w:val="14"/>
                <w:szCs w:val="14"/>
              </w:rPr>
              <w:t>, p</w:t>
            </w:r>
            <w:r w:rsidR="00203B87">
              <w:rPr>
                <w:sz w:val="14"/>
                <w:szCs w:val="14"/>
              </w:rPr>
              <w:t>9</w:t>
            </w:r>
            <w:r w:rsidR="00BF2FC1">
              <w:rPr>
                <w:sz w:val="14"/>
                <w:szCs w:val="14"/>
              </w:rPr>
              <w:t>, p</w:t>
            </w:r>
            <w:r w:rsidR="00203B87">
              <w:rPr>
                <w:sz w:val="14"/>
                <w:szCs w:val="14"/>
              </w:rPr>
              <w:t>11</w:t>
            </w:r>
            <w:r w:rsidR="00BF2FC1">
              <w:rPr>
                <w:sz w:val="14"/>
                <w:szCs w:val="14"/>
              </w:rPr>
              <w:t>, p</w:t>
            </w:r>
            <w:r w:rsidR="00203B87">
              <w:rPr>
                <w:sz w:val="14"/>
                <w:szCs w:val="14"/>
              </w:rPr>
              <w:t>13</w:t>
            </w:r>
            <w:r w:rsidR="00BF2FC1">
              <w:rPr>
                <w:sz w:val="14"/>
                <w:szCs w:val="14"/>
              </w:rPr>
              <w:t>, p</w:t>
            </w:r>
            <w:r w:rsidR="00203B87">
              <w:rPr>
                <w:sz w:val="14"/>
                <w:szCs w:val="14"/>
              </w:rPr>
              <w:t>14</w:t>
            </w:r>
            <w:r w:rsidR="00BF2FC1">
              <w:rPr>
                <w:sz w:val="14"/>
                <w:szCs w:val="14"/>
              </w:rPr>
              <w:t>, p</w:t>
            </w:r>
            <w:r w:rsidR="00DA5404">
              <w:rPr>
                <w:sz w:val="14"/>
                <w:szCs w:val="14"/>
              </w:rPr>
              <w:t>16</w:t>
            </w:r>
            <w:r w:rsidR="00BF2FC1">
              <w:rPr>
                <w:sz w:val="14"/>
                <w:szCs w:val="14"/>
              </w:rPr>
              <w:t>, p</w:t>
            </w:r>
            <w:r w:rsidR="00DA5404">
              <w:rPr>
                <w:sz w:val="14"/>
                <w:szCs w:val="14"/>
              </w:rPr>
              <w:t>17</w:t>
            </w:r>
            <w:r w:rsidR="00BF2FC1">
              <w:rPr>
                <w:sz w:val="14"/>
                <w:szCs w:val="14"/>
              </w:rPr>
              <w:t>, p</w:t>
            </w:r>
            <w:r w:rsidR="00DA5404">
              <w:rPr>
                <w:sz w:val="14"/>
                <w:szCs w:val="14"/>
              </w:rPr>
              <w:t>1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5636DA1"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BF2FC1">
              <w:rPr>
                <w:sz w:val="14"/>
                <w:szCs w:val="14"/>
              </w:rPr>
              <w:t>n=</w:t>
            </w:r>
            <w:r w:rsidR="00126334">
              <w:rPr>
                <w:sz w:val="14"/>
                <w:szCs w:val="14"/>
              </w:rPr>
              <w:t>8</w:t>
            </w:r>
            <w:r w:rsidR="00BF2FC1">
              <w:rPr>
                <w:sz w:val="14"/>
                <w:szCs w:val="14"/>
              </w:rPr>
              <w:t>; p</w:t>
            </w:r>
            <w:r w:rsidR="00EB7AB5">
              <w:rPr>
                <w:sz w:val="14"/>
                <w:szCs w:val="14"/>
              </w:rPr>
              <w:t>6</w:t>
            </w:r>
            <w:r w:rsidR="00BF2FC1">
              <w:rPr>
                <w:sz w:val="14"/>
                <w:szCs w:val="14"/>
              </w:rPr>
              <w:t>, p</w:t>
            </w:r>
            <w:r w:rsidR="00EB7AB5">
              <w:rPr>
                <w:sz w:val="14"/>
                <w:szCs w:val="14"/>
              </w:rPr>
              <w:t>7</w:t>
            </w:r>
            <w:r w:rsidR="00BF2FC1">
              <w:rPr>
                <w:sz w:val="14"/>
                <w:szCs w:val="14"/>
              </w:rPr>
              <w:t>, p</w:t>
            </w:r>
            <w:r w:rsidR="00ED055E">
              <w:rPr>
                <w:sz w:val="14"/>
                <w:szCs w:val="14"/>
              </w:rPr>
              <w:t>8</w:t>
            </w:r>
            <w:r w:rsidR="00BF2FC1">
              <w:rPr>
                <w:sz w:val="14"/>
                <w:szCs w:val="14"/>
              </w:rPr>
              <w:t>, p</w:t>
            </w:r>
            <w:r w:rsidR="00ED055E">
              <w:rPr>
                <w:sz w:val="14"/>
                <w:szCs w:val="14"/>
              </w:rPr>
              <w:t>10</w:t>
            </w:r>
            <w:r w:rsidR="00BF2FC1">
              <w:rPr>
                <w:sz w:val="14"/>
                <w:szCs w:val="14"/>
              </w:rPr>
              <w:t>, p</w:t>
            </w:r>
            <w:r w:rsidR="00ED055E">
              <w:rPr>
                <w:sz w:val="14"/>
                <w:szCs w:val="14"/>
              </w:rPr>
              <w:t>12</w:t>
            </w:r>
            <w:r w:rsidR="00BF2FC1">
              <w:rPr>
                <w:sz w:val="14"/>
                <w:szCs w:val="14"/>
              </w:rPr>
              <w:t>, p</w:t>
            </w:r>
            <w:r w:rsidR="00ED055E">
              <w:rPr>
                <w:sz w:val="14"/>
                <w:szCs w:val="14"/>
              </w:rPr>
              <w:t>13</w:t>
            </w:r>
            <w:r w:rsidR="00BF2FC1">
              <w:rPr>
                <w:sz w:val="14"/>
                <w:szCs w:val="14"/>
              </w:rPr>
              <w:t>, p</w:t>
            </w:r>
            <w:r w:rsidR="00ED055E">
              <w:rPr>
                <w:sz w:val="14"/>
                <w:szCs w:val="14"/>
              </w:rPr>
              <w:t>16</w:t>
            </w:r>
            <w:r w:rsidR="00BF2FC1">
              <w:rPr>
                <w:sz w:val="14"/>
                <w:szCs w:val="14"/>
              </w:rPr>
              <w:t>, p</w:t>
            </w:r>
            <w:r w:rsidR="00ED055E">
              <w:rPr>
                <w:sz w:val="14"/>
                <w:szCs w:val="14"/>
              </w:rPr>
              <w:t>17</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429FF25C" w:rsidR="00B52980" w:rsidRPr="005B2F9F" w:rsidRDefault="007E1D8E" w:rsidP="007E1D8E">
            <w:pPr>
              <w:pStyle w:val="TableCell"/>
              <w:ind w:firstLine="0"/>
              <w:jc w:val="center"/>
              <w:rPr>
                <w:sz w:val="14"/>
                <w:szCs w:val="14"/>
              </w:rPr>
            </w:pPr>
            <w:r w:rsidRPr="005B2F9F">
              <w:rPr>
                <w:sz w:val="14"/>
                <w:szCs w:val="14"/>
              </w:rPr>
              <w:t>n.s</w:t>
            </w:r>
            <w:r w:rsidR="00032BAA">
              <w:rPr>
                <w:sz w:val="14"/>
                <w:szCs w:val="14"/>
              </w:rPr>
              <w:t>.</w:t>
            </w:r>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41986CE4"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C441EB">
        <w:t xml:space="preserve">content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6F359E">
        <w:t>A</w:t>
      </w:r>
      <w:r w:rsidR="0028704D">
        <w:t xml:space="preserve"> post hoc analysis showed that the completion time for the </w:t>
      </w:r>
      <w:r w:rsidR="006D1EC6">
        <w:t xml:space="preserve">Auto-Pausing </w:t>
      </w:r>
      <w:r w:rsidR="00CB5CC5">
        <w:t>condition</w:t>
      </w:r>
      <w:r w:rsidR="007440D7">
        <w:t xml:space="preserve"> (M = </w:t>
      </w:r>
      <w:r w:rsidR="00B9634B">
        <w:t>382.81</w:t>
      </w:r>
      <w:r w:rsidR="007440D7">
        <w:t xml:space="preserve">, SD = </w:t>
      </w:r>
      <w:r w:rsidR="00B9634B">
        <w:t>122.48</w:t>
      </w:r>
      <w:r w:rsidR="007440D7">
        <w:t>)</w:t>
      </w:r>
      <w:r w:rsidR="0028704D">
        <w:t xml:space="preserve"> was significantly less than </w:t>
      </w:r>
      <w:r w:rsidR="007440D7">
        <w:t xml:space="preserve">the </w:t>
      </w:r>
      <w:r w:rsidR="006D1EC6">
        <w:t xml:space="preserve">Control </w:t>
      </w:r>
      <w:r w:rsidR="007440D7">
        <w:t xml:space="preserve">(M = </w:t>
      </w:r>
      <w:r w:rsidR="00B9634B">
        <w:t>601.82</w:t>
      </w:r>
      <w:r w:rsidR="007440D7">
        <w:t xml:space="preserve">, SD = </w:t>
      </w:r>
      <w:r w:rsidR="00B9634B">
        <w:t>173.45</w:t>
      </w:r>
      <w:r w:rsidR="007440D7">
        <w:t xml:space="preserve">) and the </w:t>
      </w:r>
      <w:r w:rsidR="006D1EC6">
        <w:t xml:space="preserve">Slowing </w:t>
      </w:r>
      <w:r w:rsidR="00CB5CC5">
        <w:t>condition</w:t>
      </w:r>
      <w:r w:rsidR="007440D7">
        <w:t xml:space="preserve"> (M = </w:t>
      </w:r>
      <w:r w:rsidR="00B9634B">
        <w:t>742</w:t>
      </w:r>
      <w:r w:rsidR="00B9634B" w:rsidRPr="00B9634B">
        <w:rPr>
          <w:rFonts w:hint="eastAsia"/>
        </w:rPr>
        <w:t>.</w:t>
      </w:r>
      <w:r w:rsidR="00B9634B" w:rsidRPr="00B9634B">
        <w:t>88</w:t>
      </w:r>
      <w:r w:rsidR="007440D7">
        <w:t xml:space="preserve">, SD = </w:t>
      </w:r>
      <w:r w:rsidR="00B9634B">
        <w:t>250.83</w:t>
      </w:r>
      <w:r w:rsidR="007440D7">
        <w:t xml:space="preserve">). Additionally, the effect of the </w:t>
      </w:r>
      <w:r w:rsidR="00C441EB">
        <w:t xml:space="preserve">content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w:t>
      </w:r>
      <w:r w:rsidR="00020CCD">
        <w:t>4.7</w:t>
      </w:r>
      <w:r w:rsidR="00A727A6">
        <w:t>0</w:t>
      </w:r>
      <w:r w:rsidR="006F5161">
        <w:t>, SD =1.</w:t>
      </w:r>
      <w:r w:rsidR="00F561D8">
        <w:t>05</w:t>
      </w:r>
      <w:r w:rsidR="006F5161">
        <w:t xml:space="preserve">) was significantly less than that for the </w:t>
      </w:r>
      <w:r w:rsidR="006D1EC6">
        <w:t xml:space="preserve">Control </w:t>
      </w:r>
      <w:r w:rsidR="00C62EA6">
        <w:t>(M = 5.</w:t>
      </w:r>
      <w:r w:rsidR="00A727A6">
        <w:t>7</w:t>
      </w:r>
      <w:r w:rsidR="00C62EA6">
        <w:t>0, SD =1.</w:t>
      </w:r>
      <w:r w:rsidR="0071797A">
        <w:t>42</w:t>
      </w:r>
      <w:r w:rsidR="00C62EA6">
        <w:t xml:space="preserve">) </w:t>
      </w:r>
      <w:r w:rsidR="006F5161">
        <w:t xml:space="preserve">and the </w:t>
      </w:r>
      <w:r w:rsidR="006D1EC6">
        <w:t xml:space="preserve">Slowing </w:t>
      </w:r>
      <w:r w:rsidR="00C62EA6">
        <w:t>(M = 5.9</w:t>
      </w:r>
      <w:r w:rsidR="00A727A6">
        <w:t>0</w:t>
      </w:r>
      <w:r w:rsidR="00C62EA6">
        <w:t>, SD = 1.</w:t>
      </w:r>
      <w:r w:rsidR="00BB1CEA">
        <w:t>85</w:t>
      </w:r>
      <w:r w:rsidR="00C62EA6">
        <w:t>)</w:t>
      </w:r>
      <w:r w:rsidR="006D1EC6">
        <w:t xml:space="preserve"> conditions</w:t>
      </w:r>
      <w:r w:rsidR="006F5161">
        <w:t xml:space="preserve">. </w:t>
      </w:r>
      <w:r w:rsidR="006D1EC6">
        <w:t xml:space="preserve">This suggests that for participants who were </w:t>
      </w:r>
      <w:r w:rsidR="00155020">
        <w:t xml:space="preserve">proficient </w:t>
      </w:r>
      <w:r w:rsidR="006D1EC6">
        <w:t>with the Auto-Pausing condition, they were able to complete the task faster and manually paused the video less with Auto-Pausing than with Slowing and Control.</w:t>
      </w:r>
      <w:r w:rsidR="00BD48C6">
        <w:t xml:space="preserve"> </w:t>
      </w:r>
      <w:r w:rsidR="006D1EC6">
        <w:t xml:space="preserve">We also examined the effect of the </w:t>
      </w:r>
      <w:r w:rsidR="00C441EB">
        <w:t xml:space="preserve">content </w:t>
      </w:r>
      <w:r w:rsidR="006D1EC6">
        <w:t xml:space="preserve">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w:t>
      </w:r>
      <w:r w:rsidR="00967B57">
        <w:t xml:space="preserve">Control </w:t>
      </w:r>
      <w:r w:rsidR="00F82B06">
        <w:t xml:space="preserve">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w:t>
      </w:r>
      <w:r w:rsidR="00B9634B">
        <w:t>258.79</w:t>
      </w:r>
      <w:r w:rsidR="004533F1">
        <w:t xml:space="preserve">, SD = </w:t>
      </w:r>
      <w:r w:rsidR="00B9634B">
        <w:t>75.01</w:t>
      </w:r>
      <w:r w:rsidR="004533F1">
        <w:t>)</w:t>
      </w:r>
      <w:r w:rsidR="00105B57">
        <w:t xml:space="preserve"> was significantly less than that for the </w:t>
      </w:r>
      <w:r w:rsidR="00BD48C6">
        <w:t xml:space="preserve">Slowing </w:t>
      </w:r>
      <w:r w:rsidR="00CB5CC5">
        <w:t>condition</w:t>
      </w:r>
      <w:r w:rsidR="004533F1">
        <w:t xml:space="preserve"> (M = </w:t>
      </w:r>
      <w:r w:rsidR="00B9634B">
        <w:t>390.73</w:t>
      </w:r>
      <w:r w:rsidR="004533F1">
        <w:t xml:space="preserve">, SD = </w:t>
      </w:r>
      <w:r w:rsidR="00B9634B">
        <w:t>124.22</w:t>
      </w:r>
      <w:r w:rsidR="004533F1">
        <w:t>)</w:t>
      </w:r>
      <w:r w:rsidR="00D74A02">
        <w:t xml:space="preserve">, but </w:t>
      </w:r>
      <w:r w:rsidR="00967B57">
        <w:t xml:space="preserve">the Auto-Pausing and Slowing </w:t>
      </w:r>
      <w:r w:rsidR="00D74A02">
        <w:t xml:space="preserve">conditions were not significantly different from the </w:t>
      </w:r>
      <w:r w:rsidR="00BD48C6">
        <w:t xml:space="preserve">Control </w:t>
      </w:r>
      <w:r w:rsidR="00DC42C3">
        <w:t xml:space="preserve">condition (M = </w:t>
      </w:r>
      <w:r w:rsidR="00B9634B">
        <w:t>342.06</w:t>
      </w:r>
      <w:r w:rsidR="00DC42C3">
        <w:t xml:space="preserve">, SD = </w:t>
      </w:r>
      <w:r w:rsidR="00B9634B">
        <w:t>102.13</w:t>
      </w:r>
      <w:r w:rsidR="00DC42C3">
        <w:t>)</w:t>
      </w:r>
      <w:r w:rsidR="00F41231">
        <w:t>.</w:t>
      </w:r>
    </w:p>
    <w:p w14:paraId="52256E5A" w14:textId="1ABA657E"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C441EB">
        <w:t xml:space="preserve">content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0.38) and the number of pauses (F </w:t>
      </w:r>
      <w:r>
        <w:lastRenderedPageBreak/>
        <w:t>(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w:t>
      </w:r>
      <w:r w:rsidR="00B9634B">
        <w:t>511.81</w:t>
      </w:r>
      <w:r>
        <w:t xml:space="preserve">, SD = </w:t>
      </w:r>
      <w:r w:rsidR="00B9634B">
        <w:t>304.3</w:t>
      </w:r>
      <w:r>
        <w:t xml:space="preserve">) than the </w:t>
      </w:r>
      <w:r w:rsidR="00694236">
        <w:t xml:space="preserve">Slowing </w:t>
      </w:r>
      <w:r w:rsidR="00CB5CC5">
        <w:t>condition</w:t>
      </w:r>
      <w:r>
        <w:t xml:space="preserve"> (M = </w:t>
      </w:r>
      <w:r w:rsidR="00B9634B">
        <w:t>940.25</w:t>
      </w:r>
      <w:r>
        <w:t xml:space="preserve">, SD = </w:t>
      </w:r>
      <w:r w:rsidR="00B9634B">
        <w:t>248.27</w:t>
      </w:r>
      <w:r>
        <w:t xml:space="preserve">),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00340DE5" w14:textId="32403DC4" w:rsidR="002B6044" w:rsidRPr="00770817" w:rsidRDefault="00F52F8C" w:rsidP="006D63D8">
      <w:pPr>
        <w:pStyle w:val="Para"/>
        <w:rPr>
          <w:lang w:eastAsia="en-US"/>
        </w:rPr>
      </w:pPr>
      <w:r>
        <w:rPr>
          <w:lang w:eastAsia="en-US"/>
        </w:rPr>
        <w:t>This</w:t>
      </w:r>
      <w:r w:rsidR="00870B70">
        <w:rPr>
          <w:lang w:eastAsia="en-US"/>
        </w:rPr>
        <w:t xml:space="preserve"> additional</w:t>
      </w:r>
      <w:r>
        <w:rPr>
          <w:lang w:eastAsia="en-US"/>
        </w:rPr>
        <w:t xml:space="preserve">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s can</w:t>
      </w:r>
      <w:r w:rsidR="00032BAA">
        <w:rPr>
          <w:lang w:eastAsia="en-US"/>
        </w:rPr>
        <w:t xml:space="preserve"> potentially</w:t>
      </w:r>
      <w:r w:rsidR="000B56D1">
        <w:rPr>
          <w:lang w:eastAsia="en-US"/>
        </w:rPr>
        <w:t xml:space="preserve"> help participants who are </w:t>
      </w:r>
      <w:r w:rsidR="00870B70">
        <w:rPr>
          <w:lang w:eastAsia="en-US"/>
        </w:rPr>
        <w:t xml:space="preserve">proficient </w:t>
      </w:r>
      <w:r w:rsidR="000B56D1">
        <w:rPr>
          <w:lang w:eastAsia="en-US"/>
        </w:rPr>
        <w:t xml:space="preserve">with the method complete tasks faster than slowing down the video or watching it </w:t>
      </w:r>
      <w:r w:rsidR="00055AC7">
        <w:rPr>
          <w:lang w:eastAsia="en-US"/>
        </w:rPr>
        <w:t xml:space="preserve">at </w:t>
      </w:r>
      <w:r w:rsidR="000B56D1">
        <w:rPr>
          <w:lang w:eastAsia="en-US"/>
        </w:rPr>
        <w:t>a normal speed. I</w:t>
      </w:r>
      <w:r w:rsidR="00341526">
        <w:rPr>
          <w:lang w:eastAsia="en-US"/>
        </w:rPr>
        <w:t>n contrast, i</w:t>
      </w:r>
      <w:r w:rsidR="000B56D1">
        <w:rPr>
          <w:lang w:eastAsia="en-US"/>
        </w:rPr>
        <w:t xml:space="preserve">t also showed that </w:t>
      </w:r>
      <w:r w:rsidR="00341526">
        <w:rPr>
          <w:lang w:eastAsia="en-US"/>
        </w:rPr>
        <w:t xml:space="preserve">participants who were </w:t>
      </w:r>
      <w:r w:rsidR="00870B70">
        <w:rPr>
          <w:lang w:eastAsia="en-US"/>
        </w:rPr>
        <w:t>proficient</w:t>
      </w:r>
      <w:r w:rsidR="00341526">
        <w:rPr>
          <w:lang w:eastAsia="en-US"/>
        </w:rPr>
        <w:t xml:space="preserve"> with the Control condition </w:t>
      </w:r>
      <w:r w:rsidR="00870B70">
        <w:rPr>
          <w:lang w:eastAsia="en-US"/>
        </w:rPr>
        <w:t xml:space="preserve">or the Slowing condition </w:t>
      </w:r>
      <w:r w:rsidR="00341526">
        <w:rPr>
          <w:lang w:eastAsia="en-US"/>
        </w:rPr>
        <w:t xml:space="preserve">were not significantly faster </w:t>
      </w:r>
      <w:r w:rsidR="00870B70">
        <w:rPr>
          <w:lang w:eastAsia="en-US"/>
        </w:rPr>
        <w:t>with those methods</w:t>
      </w:r>
      <w:r w:rsidR="00341526">
        <w:rPr>
          <w:lang w:eastAsia="en-US"/>
        </w:rPr>
        <w:t xml:space="preserve">.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w:t>
      </w:r>
      <w:r w:rsidR="00870B70">
        <w:rPr>
          <w:lang w:eastAsia="en-US"/>
        </w:rPr>
        <w:t xml:space="preserve">might </w:t>
      </w:r>
      <w:r w:rsidR="00341526">
        <w:rPr>
          <w:lang w:eastAsia="en-US"/>
        </w:rPr>
        <w:t xml:space="preserve">be significantly faster with the Auto-Pausing condition than with the Control condition, once they </w:t>
      </w:r>
      <w:r w:rsidR="00870B70">
        <w:rPr>
          <w:lang w:eastAsia="en-US"/>
        </w:rPr>
        <w:t>have gained enough</w:t>
      </w:r>
      <w:r w:rsidR="00341526">
        <w:rPr>
          <w:lang w:eastAsia="en-US"/>
        </w:rPr>
        <w:t xml:space="preserve"> experience with the method and </w:t>
      </w:r>
      <w:r w:rsidR="00870B70">
        <w:rPr>
          <w:lang w:eastAsia="en-US"/>
        </w:rPr>
        <w:t>are proficient</w:t>
      </w:r>
      <w:r w:rsidR="00341526">
        <w:rPr>
          <w:lang w:eastAsia="en-US"/>
        </w:rPr>
        <w:t xml:space="preserve"> with i</w:t>
      </w:r>
      <w:r w:rsidR="00254ACC">
        <w:rPr>
          <w:lang w:eastAsia="en-US"/>
        </w:rPr>
        <w:t>t.</w:t>
      </w:r>
      <w:r w:rsidR="00341526">
        <w:rPr>
          <w:lang w:eastAsia="en-US"/>
        </w:rPr>
        <w:t xml:space="preserve"> </w:t>
      </w:r>
    </w:p>
    <w:p w14:paraId="7364D860" w14:textId="6EC8065A" w:rsidR="004A59F7" w:rsidRDefault="00C57771" w:rsidP="00770817">
      <w:pPr>
        <w:pStyle w:val="Head1"/>
      </w:pPr>
      <w:commentRangeStart w:id="14"/>
      <w:r>
        <w:rPr>
          <w:rFonts w:hint="eastAsia"/>
        </w:rPr>
        <w:t>S</w:t>
      </w:r>
      <w:r>
        <w:t xml:space="preserve">tudy 2: </w:t>
      </w:r>
      <w:commentRangeEnd w:id="14"/>
      <w:r w:rsidR="00B92CA0">
        <w:t xml:space="preserve">EVALUATING </w:t>
      </w:r>
      <w:r w:rsidR="004C76BE">
        <w:t xml:space="preserve">EXPERT PERFORMANCE WITH </w:t>
      </w:r>
      <w:r w:rsidR="00113961">
        <w:t xml:space="preserve">THE </w:t>
      </w:r>
      <w:r w:rsidR="00B92CA0">
        <w:t>AUTO-PAUSING METHOD</w:t>
      </w:r>
      <w:r w:rsidR="001D101D" w:rsidRPr="00770817">
        <w:commentReference w:id="14"/>
      </w:r>
    </w:p>
    <w:p w14:paraId="1C1C3153" w14:textId="072B6318" w:rsidR="002B5259" w:rsidRDefault="00097859" w:rsidP="00C55DEE">
      <w:pPr>
        <w:pStyle w:val="Head2"/>
      </w:pPr>
      <w:r>
        <w:t xml:space="preserve">Goal </w:t>
      </w:r>
    </w:p>
    <w:p w14:paraId="48C2C571" w14:textId="6FBC7780" w:rsidR="009A5985" w:rsidRDefault="00254ACC" w:rsidP="00254ACC">
      <w:pPr>
        <w:pStyle w:val="Para"/>
        <w:ind w:firstLine="0"/>
        <w:rPr>
          <w:lang w:eastAsia="en-US"/>
        </w:rPr>
      </w:pPr>
      <w:r>
        <w:rPr>
          <w:lang w:eastAsia="en-US"/>
        </w:rPr>
        <w:t>I</w:t>
      </w:r>
      <w:r w:rsidR="001B4465">
        <w:rPr>
          <w:lang w:eastAsia="en-US"/>
        </w:rPr>
        <w:t xml:space="preserve">n </w:t>
      </w:r>
      <w:r w:rsidR="00B379C0">
        <w:rPr>
          <w:lang w:eastAsia="en-US"/>
        </w:rPr>
        <w:t xml:space="preserve">Study </w:t>
      </w:r>
      <w:r w:rsidR="001B4465">
        <w:rPr>
          <w:lang w:eastAsia="en-US"/>
        </w:rPr>
        <w:t>2</w:t>
      </w:r>
      <w:r>
        <w:rPr>
          <w:lang w:eastAsia="en-US"/>
        </w:rPr>
        <w:t>,</w:t>
      </w:r>
      <w:r w:rsidR="001B4465">
        <w:rPr>
          <w:lang w:eastAsia="en-US"/>
        </w:rPr>
        <w:t xml:space="preserve"> </w:t>
      </w:r>
      <w:r>
        <w:rPr>
          <w:lang w:eastAsia="en-US"/>
        </w:rPr>
        <w:t xml:space="preserve">we investigate specifically whether there </w:t>
      </w:r>
      <w:r w:rsidR="00C946B9">
        <w:rPr>
          <w:lang w:eastAsia="en-US"/>
        </w:rPr>
        <w:t>is</w:t>
      </w:r>
      <w:r>
        <w:rPr>
          <w:lang w:eastAsia="en-US"/>
        </w:rPr>
        <w:t xml:space="preserve"> a significant difference between participants’ completion time with the Auto-Pausing condition and the Control condition </w:t>
      </w:r>
      <w:r w:rsidR="00C946B9">
        <w:rPr>
          <w:lang w:eastAsia="en-US"/>
        </w:rPr>
        <w:t xml:space="preserve">once </w:t>
      </w:r>
      <w:r>
        <w:rPr>
          <w:lang w:eastAsia="en-US"/>
        </w:rPr>
        <w:t xml:space="preserve">participants </w:t>
      </w:r>
      <w:r w:rsidR="00C946B9">
        <w:rPr>
          <w:lang w:eastAsia="en-US"/>
        </w:rPr>
        <w:t xml:space="preserve">are </w:t>
      </w:r>
      <w:r>
        <w:rPr>
          <w:lang w:eastAsia="en-US"/>
        </w:rPr>
        <w:t xml:space="preserve">familiar with the Auto-Pausing method after </w:t>
      </w:r>
      <w:r w:rsidR="00C946B9">
        <w:rPr>
          <w:lang w:eastAsia="en-US"/>
        </w:rPr>
        <w:t>using it multiple times</w:t>
      </w:r>
      <w:r>
        <w:rPr>
          <w:lang w:eastAsia="en-US"/>
        </w:rPr>
        <w: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64AC0E45" w:rsidR="0019247C" w:rsidRPr="005B2F9F" w:rsidRDefault="00032BAA" w:rsidP="005B2F9F">
      <w:pPr>
        <w:pStyle w:val="Para"/>
        <w:ind w:firstLine="0"/>
        <w:rPr>
          <w:lang w:eastAsia="en-US"/>
        </w:rPr>
      </w:pPr>
      <w:r>
        <w:rPr>
          <w:lang w:eastAsia="en-US"/>
        </w:rPr>
        <w:t xml:space="preserve">For recruitment, we followed the same procedures as in </w:t>
      </w:r>
      <w:r w:rsidR="00B379C0">
        <w:rPr>
          <w:lang w:eastAsia="en-US"/>
        </w:rPr>
        <w:t xml:space="preserve">Study </w:t>
      </w:r>
      <w:r>
        <w:rPr>
          <w:lang w:eastAsia="en-US"/>
        </w:rPr>
        <w:t xml:space="preserve">1. For </w:t>
      </w:r>
      <w:r w:rsidR="00B379C0">
        <w:rPr>
          <w:lang w:eastAsia="en-US"/>
        </w:rPr>
        <w:t xml:space="preserve">Study </w:t>
      </w:r>
      <w:r>
        <w:rPr>
          <w:lang w:eastAsia="en-US"/>
        </w:rPr>
        <w:t>2, w</w:t>
      </w:r>
      <w:r w:rsidR="00390316" w:rsidRPr="00B72E68">
        <w:rPr>
          <w:lang w:eastAsia="en-US"/>
        </w:rPr>
        <w:t>e recruited 12 new participants for the study</w:t>
      </w:r>
      <w:r w:rsidR="00B72E68" w:rsidRPr="00B72E68">
        <w:rPr>
          <w:lang w:eastAsia="en-US"/>
        </w:rPr>
        <w:t xml:space="preserve"> </w:t>
      </w:r>
      <w:r w:rsidR="00B72E68">
        <w:rPr>
          <w:lang w:eastAsia="en-US"/>
        </w:rPr>
        <w:t>(</w:t>
      </w:r>
      <w:r w:rsidR="00B72E68" w:rsidRPr="00FB6645">
        <w:rPr>
          <w:lang w:eastAsia="en-US"/>
        </w:rPr>
        <w:t>age 65+</w:t>
      </w:r>
      <w:r w:rsidR="00B72E68">
        <w:rPr>
          <w:lang w:eastAsia="en-US"/>
        </w:rPr>
        <w:t>, 8 males, and 4 females</w:t>
      </w:r>
      <w:r w:rsidR="00B72E68" w:rsidRPr="00FB6645">
        <w:rPr>
          <w:lang w:eastAsia="en-US"/>
        </w:rPr>
        <w:t>)</w:t>
      </w:r>
      <w:r w:rsidR="00B72E68">
        <w:rPr>
          <w:lang w:eastAsia="en-US"/>
        </w:rPr>
        <w:t xml:space="preserve">. </w:t>
      </w:r>
    </w:p>
    <w:p w14:paraId="415A25F1" w14:textId="61FA7327" w:rsidR="00942741" w:rsidRDefault="00942741">
      <w:pPr>
        <w:pStyle w:val="Head2"/>
      </w:pPr>
      <w:r>
        <w:rPr>
          <w:rFonts w:hint="eastAsia"/>
        </w:rPr>
        <w:t>A</w:t>
      </w:r>
      <w:r>
        <w:t>pparatus</w:t>
      </w:r>
    </w:p>
    <w:p w14:paraId="0673721E" w14:textId="681CAF0B" w:rsidR="0004200D" w:rsidRDefault="00777829" w:rsidP="000154C1">
      <w:pPr>
        <w:pStyle w:val="PostHeadPara"/>
      </w:pPr>
      <w:r>
        <w:t xml:space="preserve">In </w:t>
      </w:r>
      <w:r w:rsidR="00B379C0">
        <w:t xml:space="preserve">Study </w:t>
      </w:r>
      <w:r>
        <w:t xml:space="preserve">2, we employed the same Web-based study interface and video conferencing software as we did in Study 1. We </w:t>
      </w:r>
      <w:r w:rsidR="0004200D">
        <w:t xml:space="preserve">asked participants to complete tasks with 6 different web </w:t>
      </w:r>
      <w:r w:rsidRPr="00121F38">
        <w:t>applications</w:t>
      </w:r>
      <w:r>
        <w:t xml:space="preserve">: </w:t>
      </w:r>
      <w:r w:rsidR="0004200D">
        <w:t xml:space="preserve">Outlook, YouTube, </w:t>
      </w:r>
      <w:r>
        <w:t>Google Drive, Gmail, Google Maps</w:t>
      </w:r>
      <w:r w:rsidR="00055AC7">
        <w:t>,</w:t>
      </w:r>
      <w:r>
        <w:t xml:space="preserve">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1B7E2D4E" w14:textId="3098115F" w:rsidR="00B35F37"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t>
      </w:r>
    </w:p>
    <w:p w14:paraId="06A89EB4" w14:textId="59F3D68C" w:rsidR="0055254E" w:rsidRDefault="00500827" w:rsidP="00770817">
      <w:pPr>
        <w:pStyle w:val="Head3"/>
      </w:pPr>
      <w:r>
        <w:t>Instructional video</w:t>
      </w:r>
      <w:r w:rsidR="0055254E">
        <w:t>s</w:t>
      </w:r>
    </w:p>
    <w:p w14:paraId="4502BB1A" w14:textId="274FF585" w:rsidR="007607C6" w:rsidRPr="00AD7AF3" w:rsidRDefault="007607C6" w:rsidP="007607C6">
      <w:pPr>
        <w:pStyle w:val="TableCaption"/>
      </w:pPr>
      <w:r>
        <w:t xml:space="preserve">Table </w:t>
      </w:r>
      <w:fldSimple w:instr=" SEQ Table \* ARABIC ">
        <w:r>
          <w:t>7</w:t>
        </w:r>
      </w:fldSimple>
      <w:r>
        <w:t>. Details for the instructional videos</w:t>
      </w:r>
    </w:p>
    <w:tbl>
      <w:tblPr>
        <w:tblStyle w:val="TableGrid"/>
        <w:tblW w:w="8750" w:type="dxa"/>
        <w:tblLook w:val="04A0" w:firstRow="1" w:lastRow="0" w:firstColumn="1" w:lastColumn="0" w:noHBand="0" w:noVBand="1"/>
      </w:tblPr>
      <w:tblGrid>
        <w:gridCol w:w="3105"/>
        <w:gridCol w:w="940"/>
        <w:gridCol w:w="990"/>
        <w:gridCol w:w="3715"/>
      </w:tblGrid>
      <w:tr w:rsidR="00AD7AF3" w14:paraId="01E12B1F" w14:textId="77777777" w:rsidTr="00956F16">
        <w:trPr>
          <w:trHeight w:val="278"/>
        </w:trPr>
        <w:tc>
          <w:tcPr>
            <w:tcW w:w="3105" w:type="dxa"/>
          </w:tcPr>
          <w:p w14:paraId="0F624E1E" w14:textId="77777777" w:rsidR="00AD7AF3" w:rsidRPr="005B2F9F" w:rsidRDefault="00AD7AF3" w:rsidP="00956F16">
            <w:pPr>
              <w:pStyle w:val="PostHeadPara"/>
              <w:jc w:val="center"/>
              <w:rPr>
                <w:sz w:val="14"/>
                <w:szCs w:val="14"/>
              </w:rPr>
            </w:pPr>
            <w:r>
              <w:rPr>
                <w:sz w:val="14"/>
                <w:szCs w:val="14"/>
              </w:rPr>
              <w:t>Video</w:t>
            </w:r>
          </w:p>
        </w:tc>
        <w:tc>
          <w:tcPr>
            <w:tcW w:w="940" w:type="dxa"/>
          </w:tcPr>
          <w:p w14:paraId="495B7EA2" w14:textId="77777777" w:rsidR="00AD7AF3" w:rsidRPr="005B2F9F" w:rsidRDefault="00AD7AF3" w:rsidP="00956F16">
            <w:pPr>
              <w:pStyle w:val="PostHeadPara"/>
              <w:jc w:val="center"/>
              <w:rPr>
                <w:sz w:val="14"/>
                <w:szCs w:val="14"/>
              </w:rPr>
            </w:pPr>
            <w:r>
              <w:rPr>
                <w:sz w:val="14"/>
                <w:szCs w:val="14"/>
              </w:rPr>
              <w:t>Length (s)</w:t>
            </w:r>
          </w:p>
        </w:tc>
        <w:tc>
          <w:tcPr>
            <w:tcW w:w="990" w:type="dxa"/>
          </w:tcPr>
          <w:p w14:paraId="5615ED5C" w14:textId="77777777" w:rsidR="00AD7AF3" w:rsidRPr="005B2F9F" w:rsidRDefault="00AD7AF3" w:rsidP="00956F16">
            <w:pPr>
              <w:pStyle w:val="PostHeadPara"/>
              <w:jc w:val="center"/>
              <w:rPr>
                <w:sz w:val="14"/>
                <w:szCs w:val="14"/>
              </w:rPr>
            </w:pPr>
            <w:r>
              <w:rPr>
                <w:sz w:val="14"/>
                <w:szCs w:val="14"/>
              </w:rPr>
              <w:t xml:space="preserve"># </w:t>
            </w:r>
            <w:proofErr w:type="gramStart"/>
            <w:r>
              <w:rPr>
                <w:sz w:val="14"/>
                <w:szCs w:val="14"/>
              </w:rPr>
              <w:t>of</w:t>
            </w:r>
            <w:proofErr w:type="gramEnd"/>
            <w:r>
              <w:rPr>
                <w:sz w:val="14"/>
                <w:szCs w:val="14"/>
              </w:rPr>
              <w:t xml:space="preserve"> pauses inserted</w:t>
            </w:r>
          </w:p>
        </w:tc>
        <w:tc>
          <w:tcPr>
            <w:tcW w:w="3715" w:type="dxa"/>
          </w:tcPr>
          <w:p w14:paraId="223FBA77" w14:textId="77777777" w:rsidR="00AD7AF3" w:rsidRDefault="00AD7AF3" w:rsidP="00956F16">
            <w:pPr>
              <w:pStyle w:val="PostHeadPara"/>
              <w:jc w:val="center"/>
              <w:rPr>
                <w:sz w:val="14"/>
                <w:szCs w:val="14"/>
              </w:rPr>
            </w:pPr>
            <w:r>
              <w:rPr>
                <w:sz w:val="14"/>
                <w:szCs w:val="14"/>
              </w:rPr>
              <w:t>Pause time points</w:t>
            </w:r>
          </w:p>
        </w:tc>
      </w:tr>
      <w:tr w:rsidR="00AD7AF3" w14:paraId="198571B0" w14:textId="77777777" w:rsidTr="00956F16">
        <w:trPr>
          <w:trHeight w:val="278"/>
        </w:trPr>
        <w:tc>
          <w:tcPr>
            <w:tcW w:w="3105" w:type="dxa"/>
          </w:tcPr>
          <w:p w14:paraId="1BCF4400" w14:textId="77777777" w:rsidR="00AD7AF3" w:rsidRPr="005B2F9F" w:rsidRDefault="00AD7AF3" w:rsidP="00956F16">
            <w:pPr>
              <w:pStyle w:val="PostHeadPara"/>
              <w:jc w:val="center"/>
              <w:rPr>
                <w:sz w:val="14"/>
                <w:szCs w:val="14"/>
              </w:rPr>
            </w:pPr>
            <w:r w:rsidRPr="0037534D">
              <w:rPr>
                <w:sz w:val="14"/>
                <w:szCs w:val="14"/>
              </w:rPr>
              <w:t>How to create rules to move emails in Outlook</w:t>
            </w:r>
          </w:p>
        </w:tc>
        <w:tc>
          <w:tcPr>
            <w:tcW w:w="940" w:type="dxa"/>
          </w:tcPr>
          <w:p w14:paraId="79706DB1" w14:textId="77777777" w:rsidR="00AD7AF3" w:rsidRPr="005B2F9F" w:rsidRDefault="00AD7AF3" w:rsidP="00956F16">
            <w:pPr>
              <w:pStyle w:val="PostHeadPara"/>
              <w:jc w:val="center"/>
              <w:rPr>
                <w:sz w:val="14"/>
                <w:szCs w:val="14"/>
              </w:rPr>
            </w:pPr>
            <w:r>
              <w:rPr>
                <w:sz w:val="14"/>
                <w:szCs w:val="14"/>
              </w:rPr>
              <w:t>122</w:t>
            </w:r>
          </w:p>
        </w:tc>
        <w:tc>
          <w:tcPr>
            <w:tcW w:w="990" w:type="dxa"/>
          </w:tcPr>
          <w:p w14:paraId="692D1A42" w14:textId="77777777" w:rsidR="00AD7AF3" w:rsidRPr="005B2F9F" w:rsidRDefault="00AD7AF3" w:rsidP="00956F16">
            <w:pPr>
              <w:pStyle w:val="PostHeadPara"/>
              <w:jc w:val="center"/>
              <w:rPr>
                <w:sz w:val="14"/>
                <w:szCs w:val="14"/>
              </w:rPr>
            </w:pPr>
            <w:r>
              <w:rPr>
                <w:sz w:val="14"/>
                <w:szCs w:val="14"/>
              </w:rPr>
              <w:t>10</w:t>
            </w:r>
          </w:p>
        </w:tc>
        <w:tc>
          <w:tcPr>
            <w:tcW w:w="3715" w:type="dxa"/>
          </w:tcPr>
          <w:p w14:paraId="025532AB" w14:textId="77777777" w:rsidR="00AD7AF3" w:rsidRPr="005B2F9F" w:rsidRDefault="00AD7AF3" w:rsidP="00956F16">
            <w:pPr>
              <w:pStyle w:val="PostHeadPara"/>
              <w:jc w:val="center"/>
              <w:rPr>
                <w:sz w:val="14"/>
                <w:szCs w:val="14"/>
              </w:rPr>
            </w:pPr>
            <w:r w:rsidRPr="00242D79">
              <w:rPr>
                <w:sz w:val="14"/>
                <w:szCs w:val="14"/>
              </w:rPr>
              <w:t>9.</w:t>
            </w:r>
            <w:r>
              <w:rPr>
                <w:sz w:val="14"/>
                <w:szCs w:val="14"/>
              </w:rPr>
              <w:t>6</w:t>
            </w:r>
            <w:r w:rsidRPr="00242D79">
              <w:rPr>
                <w:sz w:val="14"/>
                <w:szCs w:val="14"/>
              </w:rPr>
              <w:t>, 20.</w:t>
            </w:r>
            <w:r>
              <w:rPr>
                <w:sz w:val="14"/>
                <w:szCs w:val="14"/>
              </w:rPr>
              <w:t>7</w:t>
            </w:r>
            <w:r w:rsidRPr="00242D79">
              <w:rPr>
                <w:sz w:val="14"/>
                <w:szCs w:val="14"/>
              </w:rPr>
              <w:t>, 26.</w:t>
            </w:r>
            <w:r>
              <w:rPr>
                <w:sz w:val="14"/>
                <w:szCs w:val="14"/>
              </w:rPr>
              <w:t>5</w:t>
            </w:r>
            <w:r w:rsidRPr="00242D79">
              <w:rPr>
                <w:sz w:val="14"/>
                <w:szCs w:val="14"/>
              </w:rPr>
              <w:t>, 45.5, 56.</w:t>
            </w:r>
            <w:r>
              <w:rPr>
                <w:sz w:val="14"/>
                <w:szCs w:val="14"/>
              </w:rPr>
              <w:t>5,</w:t>
            </w:r>
            <w:r w:rsidRPr="00242D79">
              <w:rPr>
                <w:sz w:val="14"/>
                <w:szCs w:val="14"/>
              </w:rPr>
              <w:t xml:space="preserve"> 64, 84.</w:t>
            </w:r>
            <w:r>
              <w:rPr>
                <w:sz w:val="14"/>
                <w:szCs w:val="14"/>
              </w:rPr>
              <w:t>2</w:t>
            </w:r>
            <w:r w:rsidRPr="00242D79">
              <w:rPr>
                <w:sz w:val="14"/>
                <w:szCs w:val="14"/>
              </w:rPr>
              <w:t>, 95.</w:t>
            </w:r>
            <w:r>
              <w:rPr>
                <w:sz w:val="14"/>
                <w:szCs w:val="14"/>
              </w:rPr>
              <w:t>4</w:t>
            </w:r>
            <w:r w:rsidRPr="00242D79">
              <w:rPr>
                <w:sz w:val="14"/>
                <w:szCs w:val="14"/>
              </w:rPr>
              <w:t>, 109.2, 121.</w:t>
            </w:r>
            <w:r>
              <w:rPr>
                <w:sz w:val="14"/>
                <w:szCs w:val="14"/>
              </w:rPr>
              <w:t>9</w:t>
            </w:r>
          </w:p>
        </w:tc>
      </w:tr>
      <w:tr w:rsidR="00AD7AF3" w14:paraId="3A2C37C6" w14:textId="77777777" w:rsidTr="00956F16">
        <w:trPr>
          <w:trHeight w:val="278"/>
        </w:trPr>
        <w:tc>
          <w:tcPr>
            <w:tcW w:w="3105" w:type="dxa"/>
          </w:tcPr>
          <w:p w14:paraId="2F671CD2" w14:textId="77777777" w:rsidR="00AD7AF3" w:rsidRDefault="00AD7AF3" w:rsidP="00956F16">
            <w:pPr>
              <w:pStyle w:val="PostHeadPara"/>
              <w:jc w:val="center"/>
              <w:rPr>
                <w:sz w:val="14"/>
                <w:szCs w:val="14"/>
              </w:rPr>
            </w:pPr>
            <w:r w:rsidRPr="0037534D">
              <w:rPr>
                <w:sz w:val="14"/>
                <w:szCs w:val="14"/>
              </w:rPr>
              <w:t>How to create a Music playlist on YouTube</w:t>
            </w:r>
          </w:p>
        </w:tc>
        <w:tc>
          <w:tcPr>
            <w:tcW w:w="940" w:type="dxa"/>
          </w:tcPr>
          <w:p w14:paraId="21C97164" w14:textId="77777777" w:rsidR="00AD7AF3" w:rsidRPr="005B2F9F" w:rsidRDefault="00AD7AF3" w:rsidP="00956F16">
            <w:pPr>
              <w:pStyle w:val="PostHeadPara"/>
              <w:jc w:val="center"/>
              <w:rPr>
                <w:sz w:val="14"/>
                <w:szCs w:val="14"/>
              </w:rPr>
            </w:pPr>
            <w:r>
              <w:rPr>
                <w:sz w:val="14"/>
                <w:szCs w:val="14"/>
              </w:rPr>
              <w:t>126</w:t>
            </w:r>
          </w:p>
        </w:tc>
        <w:tc>
          <w:tcPr>
            <w:tcW w:w="990" w:type="dxa"/>
          </w:tcPr>
          <w:p w14:paraId="480FDFA5" w14:textId="77777777" w:rsidR="00AD7AF3" w:rsidRPr="005B2F9F" w:rsidRDefault="00AD7AF3" w:rsidP="00956F16">
            <w:pPr>
              <w:pStyle w:val="PostHeadPara"/>
              <w:jc w:val="center"/>
              <w:rPr>
                <w:sz w:val="14"/>
                <w:szCs w:val="14"/>
              </w:rPr>
            </w:pPr>
            <w:r>
              <w:rPr>
                <w:sz w:val="14"/>
                <w:szCs w:val="14"/>
              </w:rPr>
              <w:t>10</w:t>
            </w:r>
          </w:p>
        </w:tc>
        <w:tc>
          <w:tcPr>
            <w:tcW w:w="3715" w:type="dxa"/>
          </w:tcPr>
          <w:p w14:paraId="2403A060" w14:textId="77777777" w:rsidR="00AD7AF3" w:rsidRPr="005B2F9F" w:rsidRDefault="00AD7AF3" w:rsidP="00956F16">
            <w:pPr>
              <w:pStyle w:val="PostHeadPara"/>
              <w:jc w:val="center"/>
              <w:rPr>
                <w:sz w:val="14"/>
                <w:szCs w:val="14"/>
              </w:rPr>
            </w:pPr>
            <w:r w:rsidRPr="008355A0">
              <w:rPr>
                <w:sz w:val="14"/>
                <w:szCs w:val="14"/>
              </w:rPr>
              <w:t>13.7, 3</w:t>
            </w:r>
            <w:r>
              <w:rPr>
                <w:sz w:val="14"/>
                <w:szCs w:val="14"/>
              </w:rPr>
              <w:t>3</w:t>
            </w:r>
            <w:r w:rsidRPr="008355A0">
              <w:rPr>
                <w:sz w:val="14"/>
                <w:szCs w:val="14"/>
              </w:rPr>
              <w:t>, 43.7, 55.1, 64.8, 74.</w:t>
            </w:r>
            <w:r>
              <w:rPr>
                <w:sz w:val="14"/>
                <w:szCs w:val="14"/>
              </w:rPr>
              <w:t>4</w:t>
            </w:r>
            <w:r w:rsidRPr="008355A0">
              <w:rPr>
                <w:sz w:val="14"/>
                <w:szCs w:val="14"/>
              </w:rPr>
              <w:t>, 81.</w:t>
            </w:r>
            <w:r>
              <w:rPr>
                <w:sz w:val="14"/>
                <w:szCs w:val="14"/>
              </w:rPr>
              <w:t>2</w:t>
            </w:r>
            <w:r w:rsidRPr="008355A0">
              <w:rPr>
                <w:sz w:val="14"/>
                <w:szCs w:val="14"/>
              </w:rPr>
              <w:t>, 89.6, 109.</w:t>
            </w:r>
            <w:r>
              <w:rPr>
                <w:sz w:val="14"/>
                <w:szCs w:val="14"/>
              </w:rPr>
              <w:t>1</w:t>
            </w:r>
            <w:r w:rsidRPr="008355A0">
              <w:rPr>
                <w:sz w:val="14"/>
                <w:szCs w:val="14"/>
              </w:rPr>
              <w:t>, 114.</w:t>
            </w:r>
            <w:r>
              <w:rPr>
                <w:sz w:val="14"/>
                <w:szCs w:val="14"/>
              </w:rPr>
              <w:t>6</w:t>
            </w:r>
          </w:p>
        </w:tc>
      </w:tr>
      <w:tr w:rsidR="009675DC" w14:paraId="1C5F3CEF" w14:textId="77777777" w:rsidTr="00956F16">
        <w:trPr>
          <w:trHeight w:val="278"/>
        </w:trPr>
        <w:tc>
          <w:tcPr>
            <w:tcW w:w="3105" w:type="dxa"/>
          </w:tcPr>
          <w:p w14:paraId="715366AE" w14:textId="337B5D91" w:rsidR="009675DC" w:rsidRPr="0037534D" w:rsidRDefault="009675DC" w:rsidP="00956F16">
            <w:pPr>
              <w:pStyle w:val="PostHeadPara"/>
              <w:jc w:val="center"/>
              <w:rPr>
                <w:sz w:val="14"/>
                <w:szCs w:val="14"/>
              </w:rPr>
            </w:pPr>
            <w:r w:rsidRPr="009675DC">
              <w:rPr>
                <w:sz w:val="14"/>
                <w:szCs w:val="14"/>
              </w:rPr>
              <w:t>How To Create and Share Google Drive Folders</w:t>
            </w:r>
          </w:p>
        </w:tc>
        <w:tc>
          <w:tcPr>
            <w:tcW w:w="940" w:type="dxa"/>
          </w:tcPr>
          <w:p w14:paraId="279715BA" w14:textId="77777777" w:rsidR="009675DC" w:rsidRDefault="009675DC" w:rsidP="00956F16">
            <w:pPr>
              <w:pStyle w:val="PostHeadPara"/>
              <w:jc w:val="center"/>
              <w:rPr>
                <w:sz w:val="14"/>
                <w:szCs w:val="14"/>
              </w:rPr>
            </w:pPr>
          </w:p>
        </w:tc>
        <w:tc>
          <w:tcPr>
            <w:tcW w:w="990" w:type="dxa"/>
          </w:tcPr>
          <w:p w14:paraId="6A29456D" w14:textId="77777777" w:rsidR="009675DC" w:rsidRDefault="009675DC" w:rsidP="00956F16">
            <w:pPr>
              <w:pStyle w:val="PostHeadPara"/>
              <w:jc w:val="center"/>
              <w:rPr>
                <w:sz w:val="14"/>
                <w:szCs w:val="14"/>
              </w:rPr>
            </w:pPr>
          </w:p>
        </w:tc>
        <w:tc>
          <w:tcPr>
            <w:tcW w:w="3715" w:type="dxa"/>
          </w:tcPr>
          <w:p w14:paraId="4C596407" w14:textId="0EB84971" w:rsidR="009675DC" w:rsidRPr="008355A0" w:rsidRDefault="00AA2071" w:rsidP="00956F16">
            <w:pPr>
              <w:pStyle w:val="PostHeadPara"/>
              <w:jc w:val="center"/>
              <w:rPr>
                <w:sz w:val="14"/>
                <w:szCs w:val="14"/>
              </w:rPr>
            </w:pPr>
            <w:r w:rsidRPr="00AA2071">
              <w:rPr>
                <w:sz w:val="14"/>
                <w:szCs w:val="14"/>
              </w:rPr>
              <w:t>9.37, 21.59, 28.06, 46.89, 54.18, 71.86, 78.81, 84.18, 91.53, 107.34, 118.47, 126.06</w:t>
            </w:r>
          </w:p>
        </w:tc>
      </w:tr>
      <w:tr w:rsidR="006D63D8" w14:paraId="1C02C7C4" w14:textId="77777777" w:rsidTr="00956F16">
        <w:trPr>
          <w:trHeight w:val="278"/>
        </w:trPr>
        <w:tc>
          <w:tcPr>
            <w:tcW w:w="3105" w:type="dxa"/>
          </w:tcPr>
          <w:p w14:paraId="0BE055BC" w14:textId="67B1BA73" w:rsidR="006D63D8" w:rsidRPr="0037534D" w:rsidRDefault="0060106D" w:rsidP="00956F16">
            <w:pPr>
              <w:pStyle w:val="PostHeadPara"/>
              <w:jc w:val="center"/>
              <w:rPr>
                <w:sz w:val="14"/>
                <w:szCs w:val="14"/>
              </w:rPr>
            </w:pPr>
            <w:r w:rsidRPr="0060106D">
              <w:rPr>
                <w:sz w:val="14"/>
                <w:szCs w:val="14"/>
              </w:rPr>
              <w:lastRenderedPageBreak/>
              <w:t>How to Set Up a Gmail Auto Reply Message </w:t>
            </w:r>
          </w:p>
        </w:tc>
        <w:tc>
          <w:tcPr>
            <w:tcW w:w="940" w:type="dxa"/>
          </w:tcPr>
          <w:p w14:paraId="3845BDED" w14:textId="77777777" w:rsidR="006D63D8" w:rsidRDefault="006D63D8" w:rsidP="00956F16">
            <w:pPr>
              <w:pStyle w:val="PostHeadPara"/>
              <w:jc w:val="center"/>
              <w:rPr>
                <w:sz w:val="14"/>
                <w:szCs w:val="14"/>
              </w:rPr>
            </w:pPr>
          </w:p>
        </w:tc>
        <w:tc>
          <w:tcPr>
            <w:tcW w:w="990" w:type="dxa"/>
          </w:tcPr>
          <w:p w14:paraId="66940284" w14:textId="77777777" w:rsidR="006D63D8" w:rsidRDefault="006D63D8" w:rsidP="00956F16">
            <w:pPr>
              <w:pStyle w:val="PostHeadPara"/>
              <w:jc w:val="center"/>
              <w:rPr>
                <w:sz w:val="14"/>
                <w:szCs w:val="14"/>
              </w:rPr>
            </w:pPr>
          </w:p>
        </w:tc>
        <w:tc>
          <w:tcPr>
            <w:tcW w:w="3715" w:type="dxa"/>
          </w:tcPr>
          <w:p w14:paraId="57315E7D" w14:textId="2841010A" w:rsidR="006D63D8" w:rsidRPr="008355A0" w:rsidRDefault="00785278" w:rsidP="00956F16">
            <w:pPr>
              <w:pStyle w:val="PostHeadPara"/>
              <w:jc w:val="center"/>
              <w:rPr>
                <w:sz w:val="14"/>
                <w:szCs w:val="14"/>
              </w:rPr>
            </w:pPr>
            <w:r w:rsidRPr="00785278">
              <w:rPr>
                <w:sz w:val="14"/>
                <w:szCs w:val="14"/>
              </w:rPr>
              <w:t>23.22, 31.49, 39.53, 52.79, 78.6, 86.73, 97.74, 106.62, 132.19, 141.02</w:t>
            </w:r>
          </w:p>
        </w:tc>
      </w:tr>
      <w:tr w:rsidR="006D63D8" w14:paraId="15E3EFFE" w14:textId="77777777" w:rsidTr="00956F16">
        <w:trPr>
          <w:trHeight w:val="278"/>
        </w:trPr>
        <w:tc>
          <w:tcPr>
            <w:tcW w:w="3105" w:type="dxa"/>
          </w:tcPr>
          <w:p w14:paraId="0A78D2C0" w14:textId="43C96855" w:rsidR="006D63D8" w:rsidRPr="0037534D" w:rsidRDefault="0060106D" w:rsidP="00956F16">
            <w:pPr>
              <w:pStyle w:val="PostHeadPara"/>
              <w:jc w:val="center"/>
              <w:rPr>
                <w:sz w:val="14"/>
                <w:szCs w:val="14"/>
              </w:rPr>
            </w:pPr>
            <w:r w:rsidRPr="0060106D">
              <w:rPr>
                <w:sz w:val="14"/>
                <w:szCs w:val="14"/>
              </w:rPr>
              <w:t>How to Measure Distance on Google Maps</w:t>
            </w:r>
          </w:p>
        </w:tc>
        <w:tc>
          <w:tcPr>
            <w:tcW w:w="940" w:type="dxa"/>
          </w:tcPr>
          <w:p w14:paraId="5839C4CC" w14:textId="77777777" w:rsidR="006D63D8" w:rsidRDefault="006D63D8" w:rsidP="00956F16">
            <w:pPr>
              <w:pStyle w:val="PostHeadPara"/>
              <w:jc w:val="center"/>
              <w:rPr>
                <w:sz w:val="14"/>
                <w:szCs w:val="14"/>
              </w:rPr>
            </w:pPr>
          </w:p>
        </w:tc>
        <w:tc>
          <w:tcPr>
            <w:tcW w:w="990" w:type="dxa"/>
          </w:tcPr>
          <w:p w14:paraId="3B3FB707" w14:textId="77777777" w:rsidR="006D63D8" w:rsidRDefault="006D63D8" w:rsidP="00956F16">
            <w:pPr>
              <w:pStyle w:val="PostHeadPara"/>
              <w:jc w:val="center"/>
              <w:rPr>
                <w:sz w:val="14"/>
                <w:szCs w:val="14"/>
              </w:rPr>
            </w:pPr>
          </w:p>
        </w:tc>
        <w:tc>
          <w:tcPr>
            <w:tcW w:w="3715" w:type="dxa"/>
          </w:tcPr>
          <w:p w14:paraId="165D571F" w14:textId="23074B4E" w:rsidR="006D63D8" w:rsidRPr="008355A0" w:rsidRDefault="00F10784" w:rsidP="00956F16">
            <w:pPr>
              <w:pStyle w:val="PostHeadPara"/>
              <w:jc w:val="center"/>
              <w:rPr>
                <w:sz w:val="14"/>
                <w:szCs w:val="14"/>
              </w:rPr>
            </w:pPr>
            <w:r w:rsidRPr="00F10784">
              <w:rPr>
                <w:sz w:val="14"/>
                <w:szCs w:val="14"/>
              </w:rPr>
              <w:t>6.1, 14.88, 22.7, 42.4, 50.09, 71.86, 83.27, 92.93, 105.86, 118.25, 127.74</w:t>
            </w:r>
          </w:p>
        </w:tc>
      </w:tr>
      <w:tr w:rsidR="006D63D8" w14:paraId="22BB2169" w14:textId="77777777" w:rsidTr="00956F16">
        <w:trPr>
          <w:trHeight w:val="278"/>
        </w:trPr>
        <w:tc>
          <w:tcPr>
            <w:tcW w:w="3105" w:type="dxa"/>
          </w:tcPr>
          <w:p w14:paraId="2F028066" w14:textId="49BA0684" w:rsidR="006D63D8" w:rsidRPr="0037534D" w:rsidRDefault="0060106D" w:rsidP="00956F16">
            <w:pPr>
              <w:pStyle w:val="PostHeadPara"/>
              <w:jc w:val="center"/>
              <w:rPr>
                <w:sz w:val="14"/>
                <w:szCs w:val="14"/>
              </w:rPr>
            </w:pPr>
            <w:r w:rsidRPr="0060106D">
              <w:rPr>
                <w:sz w:val="14"/>
                <w:szCs w:val="14"/>
              </w:rPr>
              <w:t>Setting Google Calendar Reminders Tutorial</w:t>
            </w:r>
          </w:p>
        </w:tc>
        <w:tc>
          <w:tcPr>
            <w:tcW w:w="940" w:type="dxa"/>
          </w:tcPr>
          <w:p w14:paraId="0E0490EA" w14:textId="77777777" w:rsidR="006D63D8" w:rsidRDefault="006D63D8" w:rsidP="00956F16">
            <w:pPr>
              <w:pStyle w:val="PostHeadPara"/>
              <w:jc w:val="center"/>
              <w:rPr>
                <w:sz w:val="14"/>
                <w:szCs w:val="14"/>
              </w:rPr>
            </w:pPr>
          </w:p>
        </w:tc>
        <w:tc>
          <w:tcPr>
            <w:tcW w:w="990" w:type="dxa"/>
          </w:tcPr>
          <w:p w14:paraId="60381BE6" w14:textId="77777777" w:rsidR="006D63D8" w:rsidRDefault="006D63D8" w:rsidP="00956F16">
            <w:pPr>
              <w:pStyle w:val="PostHeadPara"/>
              <w:jc w:val="center"/>
              <w:rPr>
                <w:sz w:val="14"/>
                <w:szCs w:val="14"/>
              </w:rPr>
            </w:pPr>
          </w:p>
        </w:tc>
        <w:tc>
          <w:tcPr>
            <w:tcW w:w="3715" w:type="dxa"/>
          </w:tcPr>
          <w:p w14:paraId="63933DEA" w14:textId="1CE555F1" w:rsidR="006D63D8" w:rsidRPr="008355A0" w:rsidRDefault="006C1D39" w:rsidP="00956F16">
            <w:pPr>
              <w:pStyle w:val="PostHeadPara"/>
              <w:jc w:val="center"/>
              <w:rPr>
                <w:sz w:val="14"/>
                <w:szCs w:val="14"/>
              </w:rPr>
            </w:pPr>
            <w:r w:rsidRPr="006C1D39">
              <w:rPr>
                <w:sz w:val="14"/>
                <w:szCs w:val="14"/>
              </w:rPr>
              <w:t>25.93, 36.68, 49.31, 59.06, 67.69, 84.35, 101.24, 111.24, 124.6, 137.9</w:t>
            </w:r>
          </w:p>
        </w:tc>
      </w:tr>
    </w:tbl>
    <w:p w14:paraId="177E17F2" w14:textId="77777777" w:rsidR="00AD7AF3" w:rsidRDefault="00AD7AF3" w:rsidP="0055254E">
      <w:pPr>
        <w:pStyle w:val="PostHeadPara"/>
      </w:pPr>
    </w:p>
    <w:p w14:paraId="0DDD259A" w14:textId="1FA4FCA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found on YouTube</w:t>
      </w:r>
      <w:r w:rsidR="00B35F37">
        <w:t>, with a length around two minutes each, and rendered at 1080p resolution or more</w:t>
      </w:r>
      <w:r w:rsidR="0055254E">
        <w:t xml:space="preserve">. The videos </w:t>
      </w:r>
      <w:r w:rsidR="00B031AD">
        <w:t>used in Study 2 were</w:t>
      </w:r>
      <w:r w:rsidR="0055254E">
        <w:t>:</w:t>
      </w:r>
    </w:p>
    <w:p w14:paraId="5C5F7B98" w14:textId="77777777" w:rsidR="00B673BA" w:rsidRPr="00770817" w:rsidRDefault="00B673BA" w:rsidP="00B673BA">
      <w:pPr>
        <w:pStyle w:val="PostHeadPara"/>
        <w:numPr>
          <w:ilvl w:val="6"/>
          <w:numId w:val="4"/>
        </w:numPr>
        <w:ind w:left="360" w:hanging="180"/>
      </w:pPr>
      <w:r w:rsidRPr="00770817">
        <w:t xml:space="preserve">How to </w:t>
      </w:r>
      <w:r>
        <w:t>create rules to move emails in Outlook</w:t>
      </w:r>
    </w:p>
    <w:p w14:paraId="56156303" w14:textId="77777777" w:rsidR="00B673BA" w:rsidRDefault="00B673BA" w:rsidP="00B673BA">
      <w:pPr>
        <w:pStyle w:val="PostHeadPara"/>
        <w:numPr>
          <w:ilvl w:val="6"/>
          <w:numId w:val="4"/>
        </w:numPr>
        <w:ind w:left="360" w:hanging="180"/>
      </w:pPr>
      <w:r>
        <w:t>H</w:t>
      </w:r>
      <w:r w:rsidRPr="00D112B9">
        <w:t>ow to create a</w:t>
      </w:r>
      <w:r>
        <w:t xml:space="preserve"> Music</w:t>
      </w:r>
      <w:r w:rsidRPr="00D112B9">
        <w:t xml:space="preserve"> playlist on YouTube</w:t>
      </w:r>
    </w:p>
    <w:p w14:paraId="6D32E891" w14:textId="7D6675A3" w:rsidR="000B3365" w:rsidRDefault="000B3365" w:rsidP="0055254E">
      <w:pPr>
        <w:pStyle w:val="PostHeadPara"/>
        <w:numPr>
          <w:ilvl w:val="6"/>
          <w:numId w:val="4"/>
        </w:numPr>
        <w:ind w:left="360" w:hanging="180"/>
      </w:pPr>
      <w:r w:rsidRPr="000B3365">
        <w:t>How To Create</w:t>
      </w:r>
      <w:r>
        <w:t xml:space="preserve"> and </w:t>
      </w:r>
      <w:r w:rsidRPr="000B3365">
        <w:t>Share Google Drive Folders</w:t>
      </w:r>
    </w:p>
    <w:p w14:paraId="09BBABD9" w14:textId="4E399AC3" w:rsidR="0055254E" w:rsidRDefault="000B3365" w:rsidP="000B3365">
      <w:pPr>
        <w:pStyle w:val="PostHeadPara"/>
        <w:numPr>
          <w:ilvl w:val="6"/>
          <w:numId w:val="4"/>
        </w:numPr>
        <w:ind w:left="360" w:hanging="180"/>
      </w:pPr>
      <w:r>
        <w:t xml:space="preserve">How </w:t>
      </w:r>
      <w:r w:rsidRPr="000B3365">
        <w:t xml:space="preserve">to </w:t>
      </w:r>
      <w:r>
        <w:t>S</w:t>
      </w:r>
      <w:r w:rsidRPr="000B3365">
        <w:t>et</w:t>
      </w:r>
      <w:r>
        <w:t xml:space="preserve"> U</w:t>
      </w:r>
      <w:r w:rsidRPr="000B3365">
        <w:t>p a Gmail Auto Reply Message </w:t>
      </w:r>
    </w:p>
    <w:p w14:paraId="7FBC5CB3" w14:textId="01812D5B" w:rsidR="0055254E" w:rsidRDefault="0055254E" w:rsidP="0055254E">
      <w:pPr>
        <w:pStyle w:val="PostHeadPara"/>
        <w:numPr>
          <w:ilvl w:val="6"/>
          <w:numId w:val="4"/>
        </w:numPr>
        <w:ind w:left="360" w:hanging="180"/>
      </w:pPr>
      <w:r>
        <w:t>H</w:t>
      </w:r>
      <w:r w:rsidRPr="00390C38">
        <w:t>ow to</w:t>
      </w:r>
      <w:r w:rsidR="00060F4C">
        <w:t xml:space="preserve"> </w:t>
      </w:r>
      <w:r w:rsidR="000B3365">
        <w:t>Measure Distance on Google Maps</w:t>
      </w:r>
    </w:p>
    <w:p w14:paraId="2A96C906" w14:textId="0BFB069C" w:rsidR="0055254E" w:rsidRDefault="000B3365" w:rsidP="000154C1">
      <w:pPr>
        <w:pStyle w:val="PostHeadPara"/>
        <w:numPr>
          <w:ilvl w:val="6"/>
          <w:numId w:val="4"/>
        </w:numPr>
        <w:ind w:left="360" w:hanging="180"/>
      </w:pPr>
      <w:r>
        <w:t>Setting Google Calendar Reminders Tutorial</w:t>
      </w:r>
    </w:p>
    <w:p w14:paraId="503EA7F9" w14:textId="1E8904A9" w:rsidR="00127948" w:rsidRDefault="00065888" w:rsidP="00127948">
      <w:pPr>
        <w:pStyle w:val="Head3"/>
      </w:pPr>
      <w:r>
        <w:t>S</w:t>
      </w:r>
      <w:r w:rsidR="00127948">
        <w:t>cenarios</w:t>
      </w:r>
    </w:p>
    <w:p w14:paraId="417B512B" w14:textId="0D959352" w:rsidR="006C74B3" w:rsidRPr="00055AC7" w:rsidRDefault="007C6E7A" w:rsidP="008A1752">
      <w:pPr>
        <w:pStyle w:val="Para"/>
        <w:ind w:firstLine="0"/>
        <w:rPr>
          <w:rFonts w:eastAsiaTheme="minorEastAsia"/>
          <w:lang w:eastAsia="zh-CN"/>
        </w:rPr>
      </w:pPr>
      <w:r>
        <w:rPr>
          <w:lang w:eastAsia="en-US"/>
        </w:rPr>
        <w:t>Si</w:t>
      </w:r>
      <w:r w:rsidR="005E18B8">
        <w:rPr>
          <w:lang w:eastAsia="en-US"/>
        </w:rPr>
        <w:t xml:space="preserve">milar to </w:t>
      </w:r>
      <w:r w:rsidR="008A1752">
        <w:rPr>
          <w:lang w:eastAsia="en-US"/>
        </w:rPr>
        <w:t xml:space="preserve">Study </w:t>
      </w:r>
      <w:r w:rsidR="005E18B8">
        <w:rPr>
          <w:lang w:eastAsia="en-US"/>
        </w:rPr>
        <w:t xml:space="preserve">1, </w:t>
      </w:r>
      <w:r w:rsidR="00B031AD">
        <w:rPr>
          <w:lang w:eastAsia="en-US"/>
        </w:rPr>
        <w:t xml:space="preserve">we </w:t>
      </w:r>
      <w:r w:rsidR="008A1752">
        <w:t xml:space="preserve">asked participants to complete containing goals presented to them in a set of scenarios that aligned with what the instructional videos taught. We </w:t>
      </w:r>
      <w:r w:rsidR="00D8383A">
        <w:t>reused</w:t>
      </w:r>
      <w:r w:rsidR="00AA12A1">
        <w:t xml:space="preserve"> </w:t>
      </w:r>
      <w:r w:rsidR="008A1752">
        <w:t xml:space="preserve">2 </w:t>
      </w:r>
      <w:r w:rsidR="00AA12A1">
        <w:t>scenarios (</w:t>
      </w:r>
      <w:r w:rsidR="00AA12A1" w:rsidRPr="00C805B6">
        <w:rPr>
          <w:i/>
          <w:iCs/>
        </w:rPr>
        <w:t>Creating an</w:t>
      </w:r>
      <w:r w:rsidR="0049594F" w:rsidRPr="00C805B6">
        <w:rPr>
          <w:i/>
          <w:iCs/>
        </w:rPr>
        <w:t xml:space="preserve"> Outlook</w:t>
      </w:r>
      <w:r w:rsidR="00AA12A1" w:rsidRPr="00C805B6">
        <w:rPr>
          <w:i/>
          <w:iCs/>
        </w:rPr>
        <w:t xml:space="preserve"> e-mail rule</w:t>
      </w:r>
      <w:r w:rsidR="00AA12A1" w:rsidRPr="00065888">
        <w:t xml:space="preserve"> and </w:t>
      </w:r>
      <w:proofErr w:type="gramStart"/>
      <w:r w:rsidR="00AA12A1" w:rsidRPr="00C805B6">
        <w:rPr>
          <w:i/>
          <w:iCs/>
        </w:rPr>
        <w:t>Creating</w:t>
      </w:r>
      <w:proofErr w:type="gramEnd"/>
      <w:r w:rsidR="00AA12A1" w:rsidRPr="00C805B6">
        <w:rPr>
          <w:i/>
          <w:iCs/>
        </w:rPr>
        <w:t xml:space="preserve"> a YouTube playlist</w:t>
      </w:r>
      <w:r w:rsidR="00AA12A1">
        <w:t xml:space="preserve">) from </w:t>
      </w:r>
      <w:r w:rsidR="008A1752">
        <w:t xml:space="preserve">Study </w:t>
      </w:r>
      <w:r w:rsidR="00AA12A1">
        <w:t>1</w:t>
      </w:r>
      <w:r w:rsidR="008A1752">
        <w:t xml:space="preserve"> and created 4 new scenarios</w:t>
      </w:r>
      <w:r w:rsidR="00AA12A1">
        <w:t xml:space="preserve">.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w:t>
      </w:r>
      <w:r w:rsidR="008A1752">
        <w:rPr>
          <w:lang w:eastAsia="en-US"/>
        </w:rPr>
        <w:t>the scenarios range between 8 and 1</w:t>
      </w:r>
      <w:r w:rsidR="00605841">
        <w:rPr>
          <w:lang w:eastAsia="en-US"/>
        </w:rPr>
        <w:t>1</w:t>
      </w:r>
      <w:r w:rsidR="008A1752">
        <w:rPr>
          <w:lang w:eastAsia="en-US"/>
        </w:rPr>
        <w:t xml:space="preserve">: 10 for creating an email rule, 11 for creating a YouTube playlist, </w:t>
      </w:r>
      <w:r w:rsidR="008D2953">
        <w:rPr>
          <w:lang w:eastAsia="en-US"/>
        </w:rPr>
        <w:t>9</w:t>
      </w:r>
      <w:r w:rsidR="0077241C">
        <w:rPr>
          <w:lang w:eastAsia="en-US"/>
        </w:rPr>
        <w:t xml:space="preserve"> for creating a </w:t>
      </w:r>
      <w:r w:rsidR="008A1752">
        <w:rPr>
          <w:lang w:eastAsia="en-US"/>
        </w:rPr>
        <w:t xml:space="preserve">Google drive </w:t>
      </w:r>
      <w:r w:rsidR="0077241C">
        <w:rPr>
          <w:lang w:eastAsia="en-US"/>
        </w:rPr>
        <w:t xml:space="preserve">folder, </w:t>
      </w:r>
      <w:r w:rsidR="00D0273A">
        <w:rPr>
          <w:lang w:eastAsia="en-US"/>
        </w:rPr>
        <w:t>8</w:t>
      </w:r>
      <w:r w:rsidR="0077241C">
        <w:rPr>
          <w:lang w:eastAsia="en-US"/>
        </w:rPr>
        <w:t xml:space="preserve"> for setting a </w:t>
      </w:r>
      <w:r w:rsidR="008A1752">
        <w:rPr>
          <w:lang w:eastAsia="en-US"/>
        </w:rPr>
        <w:t xml:space="preserve">Gmail </w:t>
      </w:r>
      <w:r w:rsidR="0077241C">
        <w:rPr>
          <w:lang w:eastAsia="en-US"/>
        </w:rPr>
        <w:t>auto</w:t>
      </w:r>
      <w:r w:rsidR="00C43383">
        <w:rPr>
          <w:lang w:eastAsia="en-US"/>
        </w:rPr>
        <w:t>-</w:t>
      </w:r>
      <w:r w:rsidR="0077241C">
        <w:rPr>
          <w:lang w:eastAsia="en-US"/>
        </w:rPr>
        <w:t>reply</w:t>
      </w:r>
      <w:r w:rsidR="008A1752">
        <w:rPr>
          <w:lang w:eastAsia="en-US"/>
        </w:rPr>
        <w:t xml:space="preserve"> message</w:t>
      </w:r>
      <w:r w:rsidR="0077241C">
        <w:rPr>
          <w:lang w:eastAsia="en-US"/>
        </w:rPr>
        <w:t xml:space="preserve">, </w:t>
      </w:r>
      <w:r w:rsidR="00F010A5">
        <w:rPr>
          <w:lang w:eastAsia="en-US"/>
        </w:rPr>
        <w:t>9</w:t>
      </w:r>
      <w:r w:rsidR="0077241C">
        <w:rPr>
          <w:lang w:eastAsia="en-US"/>
        </w:rPr>
        <w:t xml:space="preserve"> for measuring distance</w:t>
      </w:r>
      <w:r w:rsidR="008A1752">
        <w:rPr>
          <w:lang w:eastAsia="en-US"/>
        </w:rPr>
        <w:t xml:space="preserve"> on Google Maps</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w:t>
      </w:r>
      <w:r w:rsidR="008A1752">
        <w:rPr>
          <w:lang w:eastAsia="en-US"/>
        </w:rPr>
        <w:t xml:space="preserve">Google Calendar </w:t>
      </w:r>
      <w:r w:rsidR="0077241C">
        <w:rPr>
          <w:lang w:eastAsia="en-US"/>
        </w:rPr>
        <w:t>reminder.</w:t>
      </w:r>
      <w:r w:rsidR="008A1752">
        <w:rPr>
          <w:lang w:eastAsia="en-US"/>
        </w:rPr>
        <w:t xml:space="preserve"> We excluded the Setting a Zoom meeting scenario from Study 1 because</w:t>
      </w:r>
      <w:r w:rsidR="002A3CB5">
        <w:rPr>
          <w:lang w:eastAsia="en-US"/>
        </w:rPr>
        <w:t xml:space="preserve"> it required about 4 more steps than the new scenarios created for Study 2.</w:t>
      </w:r>
    </w:p>
    <w:p w14:paraId="2FE2AF8F" w14:textId="77777777" w:rsidR="006C74B3" w:rsidRPr="009B52B0" w:rsidRDefault="006C74B3" w:rsidP="005B2F9F">
      <w:pPr>
        <w:pStyle w:val="ParaContinue"/>
      </w:pPr>
    </w:p>
    <w:p w14:paraId="566C1AC7" w14:textId="7D4CCADD" w:rsidR="00E063EA" w:rsidRDefault="00E063EA" w:rsidP="00E063EA">
      <w:pPr>
        <w:pStyle w:val="PostHeadPara"/>
      </w:pPr>
      <w:r>
        <w:rPr>
          <w:i/>
          <w:iCs/>
        </w:rPr>
        <w:t xml:space="preserve">Scenario 1: </w:t>
      </w:r>
      <w:r w:rsidRPr="0082424C">
        <w:rPr>
          <w:i/>
          <w:iCs/>
        </w:rPr>
        <w:t xml:space="preserve">Creating </w:t>
      </w:r>
      <w:r>
        <w:rPr>
          <w:i/>
          <w:iCs/>
        </w:rPr>
        <w:t xml:space="preserve">an Outlook </w:t>
      </w:r>
      <w:r w:rsidRPr="0082424C">
        <w:rPr>
          <w:i/>
          <w:iCs/>
        </w:rPr>
        <w:t>e-mail rule</w:t>
      </w:r>
      <w:r>
        <w:t xml:space="preserve">. </w:t>
      </w:r>
      <w:r w:rsidRPr="005B2F9F">
        <w:t>Facebook has been sending you emails on a regular basis. You would like to have all emails from Facebook go automatically into its own folder called "Facebook" instead, including both the future and the current emails.</w:t>
      </w:r>
    </w:p>
    <w:p w14:paraId="0C4C2930" w14:textId="77777777" w:rsidR="00E063EA" w:rsidRDefault="00E063EA" w:rsidP="00E063EA">
      <w:pPr>
        <w:pStyle w:val="PostHeadPara"/>
      </w:pPr>
    </w:p>
    <w:p w14:paraId="60D4CCFC" w14:textId="198DA682" w:rsidR="00E063EA" w:rsidRDefault="00E063EA" w:rsidP="00E063EA">
      <w:pPr>
        <w:pStyle w:val="PostHeadPara"/>
      </w:pPr>
      <w:r>
        <w:rPr>
          <w:i/>
          <w:iCs/>
        </w:rPr>
        <w:t xml:space="preserve">Scenario 2: </w:t>
      </w:r>
      <w:r w:rsidRPr="009A2D9B">
        <w:rPr>
          <w:i/>
          <w:iCs/>
        </w:rPr>
        <w:t xml:space="preserve">Creating </w:t>
      </w:r>
      <w:r>
        <w:rPr>
          <w:i/>
          <w:iCs/>
        </w:rPr>
        <w:t xml:space="preserve">a </w:t>
      </w:r>
      <w:r w:rsidRPr="009A2D9B">
        <w:rPr>
          <w:i/>
          <w:iCs/>
        </w:rPr>
        <w:t>YouTube playlist</w:t>
      </w:r>
      <w:r>
        <w:t xml:space="preserve">. </w:t>
      </w:r>
      <w:r w:rsidRPr="005B2F9F">
        <w:t>You came across three music videos on YouTube: </w:t>
      </w:r>
      <w:r w:rsidRPr="005B2F9F">
        <w:rPr>
          <w:i/>
          <w:iCs/>
        </w:rPr>
        <w:t>Sara Bareilles-Gravity, Taylor Swift-Love Story</w:t>
      </w:r>
      <w:r w:rsidRPr="005B2F9F">
        <w:t>, and </w:t>
      </w:r>
      <w:r w:rsidRPr="005B2F9F">
        <w:rPr>
          <w:i/>
          <w:iCs/>
        </w:rPr>
        <w:t>Katy Perry-Roar Official</w:t>
      </w:r>
      <w:r w:rsidRPr="005B2F9F">
        <w:t xml:space="preserve">. You really liked them. Now you have decided to find these three music videos and create a playlist </w:t>
      </w:r>
      <w:r>
        <w:t>with</w:t>
      </w:r>
      <w:r w:rsidRPr="005B2F9F">
        <w:t xml:space="preserve"> these three music videos. You </w:t>
      </w:r>
      <w:r>
        <w:t>want</w:t>
      </w:r>
      <w:r w:rsidRPr="005B2F9F">
        <w:t xml:space="preserve"> to name this playlist, “My Favourite Songs”. </w:t>
      </w:r>
    </w:p>
    <w:p w14:paraId="56D5CD1E" w14:textId="77777777" w:rsidR="00E063EA" w:rsidRDefault="00E063EA" w:rsidP="002F55DF">
      <w:pPr>
        <w:pStyle w:val="Para"/>
        <w:ind w:firstLine="0"/>
        <w:rPr>
          <w:i/>
          <w:iCs/>
          <w:lang w:eastAsia="en-US"/>
        </w:rPr>
      </w:pPr>
    </w:p>
    <w:p w14:paraId="66D10C67" w14:textId="66E7AC76" w:rsidR="002F55DF" w:rsidRDefault="00127948" w:rsidP="002F55DF">
      <w:pPr>
        <w:pStyle w:val="Para"/>
        <w:ind w:firstLine="0"/>
        <w:rPr>
          <w:lang w:eastAsia="en-US"/>
        </w:rPr>
      </w:pPr>
      <w:r>
        <w:rPr>
          <w:i/>
          <w:iCs/>
          <w:lang w:eastAsia="en-US"/>
        </w:rPr>
        <w:t>Scenario</w:t>
      </w:r>
      <w:r w:rsidRPr="005B2F9F">
        <w:rPr>
          <w:i/>
          <w:iCs/>
          <w:lang w:eastAsia="en-US"/>
        </w:rPr>
        <w:t xml:space="preserve"> </w:t>
      </w:r>
      <w:r w:rsidR="00E063EA">
        <w:rPr>
          <w:i/>
          <w:iCs/>
          <w:lang w:eastAsia="en-US"/>
        </w:rPr>
        <w:t>3</w:t>
      </w:r>
      <w:r w:rsidR="002F55DF" w:rsidRPr="005B2F9F">
        <w:rPr>
          <w:i/>
          <w:iCs/>
          <w:lang w:eastAsia="en-US"/>
        </w:rPr>
        <w:t xml:space="preserve">: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 xml:space="preserve">You are planning to create a folder named "Trip photos" on Google Drive to store all the pictures you have taken during your last trip with your friend Celine. After creating the folder, you </w:t>
      </w:r>
      <w:r w:rsidR="00322645">
        <w:rPr>
          <w:lang w:eastAsia="en-US"/>
        </w:rPr>
        <w:t>want</w:t>
      </w:r>
      <w:r w:rsidR="006231E4" w:rsidRPr="005B2F9F">
        <w:rPr>
          <w:lang w:eastAsia="en-US"/>
        </w:rPr>
        <w:t xml:space="preserve"> to</w:t>
      </w:r>
      <w:r w:rsidR="00322645">
        <w:rPr>
          <w:lang w:eastAsia="en-US"/>
        </w:rPr>
        <w:t xml:space="preserve"> </w:t>
      </w:r>
      <w:r w:rsidR="006231E4" w:rsidRPr="005B2F9F">
        <w:rPr>
          <w:lang w:eastAsia="en-US"/>
        </w:rPr>
        <w:t>share it with Celine</w:t>
      </w:r>
      <w:r w:rsidR="00322645">
        <w:rPr>
          <w:lang w:eastAsia="en-US"/>
        </w:rPr>
        <w:t xml:space="preserve">, so that she </w:t>
      </w:r>
      <w:r w:rsidR="006231E4" w:rsidRPr="005B2F9F">
        <w:rPr>
          <w:lang w:eastAsia="en-US"/>
        </w:rPr>
        <w:t>can view and edit the folder</w:t>
      </w:r>
      <w:r w:rsidR="00322645">
        <w:rPr>
          <w:lang w:eastAsia="en-US"/>
        </w:rPr>
        <w:t xml:space="preserve">, as well as to </w:t>
      </w:r>
      <w:r w:rsidR="006231E4" w:rsidRPr="005B2F9F">
        <w:rPr>
          <w:lang w:eastAsia="en-US"/>
        </w:rPr>
        <w:t xml:space="preserve">upload her pictures </w:t>
      </w:r>
      <w:r w:rsidR="00322645">
        <w:rPr>
          <w:lang w:eastAsia="en-US"/>
        </w:rPr>
        <w:t xml:space="preserve">there </w:t>
      </w:r>
      <w:r w:rsidR="006231E4" w:rsidRPr="005B2F9F">
        <w:rPr>
          <w:lang w:eastAsia="en-US"/>
        </w:rPr>
        <w:t>later.</w:t>
      </w:r>
    </w:p>
    <w:p w14:paraId="1D456799" w14:textId="77777777" w:rsidR="0053677D" w:rsidRPr="00CA50F5" w:rsidRDefault="0053677D" w:rsidP="005B2F9F">
      <w:pPr>
        <w:pStyle w:val="ParaContinue"/>
        <w:rPr>
          <w:lang w:eastAsia="en-US"/>
        </w:rPr>
      </w:pPr>
    </w:p>
    <w:p w14:paraId="2444411A" w14:textId="21AD9167" w:rsidR="00D67C1D" w:rsidRDefault="00127948" w:rsidP="00D67C1D">
      <w:pPr>
        <w:pStyle w:val="Para"/>
        <w:ind w:firstLine="0"/>
        <w:rPr>
          <w:lang w:eastAsia="en-US"/>
        </w:rPr>
      </w:pPr>
      <w:r>
        <w:rPr>
          <w:i/>
          <w:iCs/>
          <w:lang w:eastAsia="en-US"/>
        </w:rPr>
        <w:t>Scenario</w:t>
      </w:r>
      <w:r w:rsidRPr="005B2F9F">
        <w:rPr>
          <w:i/>
          <w:iCs/>
          <w:lang w:eastAsia="en-US"/>
        </w:rPr>
        <w:t xml:space="preserve"> </w:t>
      </w:r>
      <w:r w:rsidR="00E063EA">
        <w:rPr>
          <w:i/>
          <w:iCs/>
          <w:lang w:eastAsia="en-US"/>
        </w:rPr>
        <w:t>4</w:t>
      </w:r>
      <w:r w:rsidR="001C3BA1" w:rsidRPr="005B2F9F">
        <w:rPr>
          <w:i/>
          <w:iCs/>
          <w:lang w:eastAsia="en-US"/>
        </w:rPr>
        <w:t>: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w:t>
      </w:r>
      <w:r w:rsidR="00322645">
        <w:rPr>
          <w:lang w:eastAsia="en-US"/>
        </w:rPr>
        <w:t xml:space="preserve"> </w:t>
      </w:r>
      <w:r w:rsidR="0053677D" w:rsidRPr="005B2F9F">
        <w:rPr>
          <w:lang w:eastAsia="en-US"/>
        </w:rPr>
        <w:t>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 xml:space="preserve">and you have asked Alice to take over your work during your vacation. The next thing </w:t>
      </w:r>
      <w:r w:rsidR="00322645">
        <w:rPr>
          <w:lang w:eastAsia="en-US"/>
        </w:rPr>
        <w:t xml:space="preserve">you want </w:t>
      </w:r>
      <w:r w:rsidR="0053677D" w:rsidRPr="005B2F9F">
        <w:rPr>
          <w:lang w:eastAsia="en-US"/>
        </w:rPr>
        <w:t xml:space="preserve">to do is to </w:t>
      </w:r>
      <w:r w:rsidR="00322645">
        <w:rPr>
          <w:lang w:eastAsia="en-US"/>
        </w:rPr>
        <w:t>have</w:t>
      </w:r>
      <w:r w:rsidR="0053677D" w:rsidRPr="005B2F9F">
        <w:rPr>
          <w:lang w:eastAsia="en-US"/>
        </w:rPr>
        <w:t xml:space="preserve"> Gmail automatically reply to any incoming e-mails. </w:t>
      </w:r>
      <w:r w:rsidR="00322645">
        <w:rPr>
          <w:lang w:eastAsia="en-US"/>
        </w:rPr>
        <w:t>You’d like for people to easily see in t</w:t>
      </w:r>
      <w:r w:rsidR="00322645" w:rsidRPr="005B2F9F">
        <w:rPr>
          <w:lang w:eastAsia="en-US"/>
        </w:rPr>
        <w:t xml:space="preserve">he </w:t>
      </w:r>
      <w:r w:rsidR="0053677D" w:rsidRPr="005B2F9F">
        <w:rPr>
          <w:lang w:eastAsia="en-US"/>
        </w:rPr>
        <w:t>subject for your auto</w:t>
      </w:r>
      <w:r w:rsidR="002C7F55">
        <w:rPr>
          <w:lang w:eastAsia="en-US"/>
        </w:rPr>
        <w:t>-</w:t>
      </w:r>
      <w:r w:rsidR="0053677D" w:rsidRPr="005B2F9F">
        <w:rPr>
          <w:lang w:eastAsia="en-US"/>
        </w:rPr>
        <w:t xml:space="preserve">reply </w:t>
      </w:r>
      <w:r w:rsidR="00322645">
        <w:rPr>
          <w:lang w:eastAsia="en-US"/>
        </w:rPr>
        <w:t>that you’re o</w:t>
      </w:r>
      <w:r w:rsidR="00322645" w:rsidRPr="005B2F9F">
        <w:rPr>
          <w:lang w:eastAsia="en-US"/>
        </w:rPr>
        <w:t xml:space="preserve">n </w:t>
      </w:r>
      <w:r w:rsidR="0053677D" w:rsidRPr="005B2F9F">
        <w:rPr>
          <w:lang w:eastAsia="en-US"/>
        </w:rPr>
        <w:t>vacation</w:t>
      </w:r>
      <w:r w:rsidR="00322645">
        <w:rPr>
          <w:lang w:eastAsia="en-US"/>
        </w:rPr>
        <w:t xml:space="preserve"> </w:t>
      </w:r>
      <w:r w:rsidR="00322645">
        <w:rPr>
          <w:lang w:eastAsia="en-US"/>
        </w:rPr>
        <w:lastRenderedPageBreak/>
        <w:t>and will be</w:t>
      </w:r>
      <w:r w:rsidR="00322645" w:rsidRPr="005B2F9F">
        <w:rPr>
          <w:lang w:eastAsia="en-US"/>
        </w:rPr>
        <w:t xml:space="preserve"> </w:t>
      </w:r>
      <w:r w:rsidR="00322645">
        <w:rPr>
          <w:lang w:eastAsia="en-US"/>
        </w:rPr>
        <w:t>b</w:t>
      </w:r>
      <w:r w:rsidR="00322645" w:rsidRPr="005B2F9F">
        <w:rPr>
          <w:lang w:eastAsia="en-US"/>
        </w:rPr>
        <w:t xml:space="preserve">ack </w:t>
      </w:r>
      <w:r w:rsidR="0053677D" w:rsidRPr="005B2F9F">
        <w:rPr>
          <w:lang w:eastAsia="en-US"/>
        </w:rPr>
        <w:t xml:space="preserve">on </w:t>
      </w:r>
      <w:r w:rsidR="00322645">
        <w:rPr>
          <w:lang w:eastAsia="en-US"/>
        </w:rPr>
        <w:t xml:space="preserve">July </w:t>
      </w:r>
      <w:r w:rsidR="0053677D" w:rsidRPr="005B2F9F">
        <w:rPr>
          <w:lang w:eastAsia="en-US"/>
        </w:rPr>
        <w:t>15</w:t>
      </w:r>
      <w:r w:rsidR="00322645">
        <w:rPr>
          <w:lang w:eastAsia="en-US"/>
        </w:rPr>
        <w:t xml:space="preserve">. And if people read the </w:t>
      </w:r>
      <w:r w:rsidR="0053677D" w:rsidRPr="005B2F9F">
        <w:rPr>
          <w:lang w:eastAsia="en-US"/>
        </w:rPr>
        <w:t>message itself</w:t>
      </w:r>
      <w:r w:rsidR="00322645">
        <w:rPr>
          <w:lang w:eastAsia="en-US"/>
        </w:rPr>
        <w:t>,</w:t>
      </w:r>
      <w:r w:rsidR="0053677D" w:rsidRPr="005B2F9F">
        <w:rPr>
          <w:lang w:eastAsia="en-US"/>
        </w:rPr>
        <w:t xml:space="preserve"> </w:t>
      </w:r>
      <w:r w:rsidR="00322645">
        <w:rPr>
          <w:lang w:eastAsia="en-US"/>
        </w:rPr>
        <w:t xml:space="preserve">you’d like to tell them to </w:t>
      </w:r>
      <w:r w:rsidR="0053677D" w:rsidRPr="005B2F9F">
        <w:rPr>
          <w:lang w:eastAsia="en-US"/>
        </w:rPr>
        <w:t xml:space="preserve">e-mail Alice at </w:t>
      </w:r>
      <w:r w:rsidR="00322645" w:rsidRPr="00CF5DC6">
        <w:t>alice@hotmail.com</w:t>
      </w:r>
      <w:r w:rsidR="00322645">
        <w:rPr>
          <w:lang w:eastAsia="en-US"/>
        </w:rPr>
        <w:t xml:space="preserve"> if they need immediate assistance</w:t>
      </w:r>
      <w:r w:rsidR="00D67C1D">
        <w:rPr>
          <w:lang w:eastAsia="en-US"/>
        </w:rPr>
        <w:t>.</w:t>
      </w:r>
    </w:p>
    <w:p w14:paraId="55733AF5" w14:textId="77777777" w:rsidR="00D67C1D" w:rsidRPr="00CA50F5" w:rsidRDefault="00D67C1D" w:rsidP="005B2F9F">
      <w:pPr>
        <w:pStyle w:val="ParaContinue"/>
        <w:rPr>
          <w:lang w:eastAsia="en-US"/>
        </w:rPr>
      </w:pPr>
    </w:p>
    <w:p w14:paraId="2F1917FE" w14:textId="25AB9EEF" w:rsidR="00D67C1D" w:rsidRDefault="00127948" w:rsidP="00D67C1D">
      <w:pPr>
        <w:pStyle w:val="Para"/>
        <w:ind w:firstLine="0"/>
        <w:rPr>
          <w:lang w:eastAsia="en-US"/>
        </w:rPr>
      </w:pPr>
      <w:r>
        <w:rPr>
          <w:i/>
          <w:iCs/>
          <w:lang w:eastAsia="en-US"/>
        </w:rPr>
        <w:t xml:space="preserve">Scenario </w:t>
      </w:r>
      <w:r w:rsidR="00E063EA">
        <w:rPr>
          <w:i/>
          <w:iCs/>
          <w:lang w:eastAsia="en-US"/>
        </w:rPr>
        <w:t>5</w:t>
      </w:r>
      <w:r w:rsidR="00441A56" w:rsidRPr="005B2F9F">
        <w:rPr>
          <w:i/>
          <w:iCs/>
          <w:lang w:eastAsia="en-US"/>
        </w:rPr>
        <w:t>: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w:t>
      </w:r>
      <w:r w:rsidR="00322645">
        <w:rPr>
          <w:lang w:eastAsia="en-US"/>
        </w:rPr>
        <w:t xml:space="preserve"> </w:t>
      </w:r>
      <w:r w:rsidR="00322645" w:rsidRPr="005B2F9F">
        <w:rPr>
          <w:lang w:eastAsia="en-US"/>
        </w:rPr>
        <w:t>fi</w:t>
      </w:r>
      <w:r w:rsidR="00322645">
        <w:rPr>
          <w:lang w:eastAsia="en-US"/>
        </w:rPr>
        <w:t>gure</w:t>
      </w:r>
      <w:r w:rsidR="00322645" w:rsidRPr="005B2F9F">
        <w:rPr>
          <w:lang w:eastAsia="en-US"/>
        </w:rPr>
        <w:t xml:space="preserve"> </w:t>
      </w:r>
      <w:r w:rsidR="00D67C1D" w:rsidRPr="005B2F9F">
        <w:rPr>
          <w:lang w:eastAsia="en-US"/>
        </w:rPr>
        <w:t xml:space="preserve">out the perimeter of </w:t>
      </w:r>
      <w:r w:rsidR="00FE3891" w:rsidRPr="00D67C1D">
        <w:rPr>
          <w:lang w:eastAsia="en-US"/>
        </w:rPr>
        <w:t>your</w:t>
      </w:r>
      <w:r w:rsidR="00D67C1D" w:rsidRPr="005B2F9F">
        <w:rPr>
          <w:lang w:eastAsia="en-US"/>
        </w:rPr>
        <w:t xml:space="preserve"> backyard</w:t>
      </w:r>
      <w:r w:rsidR="00322645">
        <w:rPr>
          <w:lang w:eastAsia="en-US"/>
        </w:rPr>
        <w:t xml:space="preserve"> for your home (</w:t>
      </w:r>
      <w:r w:rsidR="00322645" w:rsidRPr="00EA7A83">
        <w:rPr>
          <w:i/>
          <w:iCs/>
          <w:lang w:eastAsia="en-US"/>
        </w:rPr>
        <w:t>6107 Long St, Los Angeles, CA 90043</w:t>
      </w:r>
      <w:r w:rsidR="00322645">
        <w:rPr>
          <w:lang w:eastAsia="en-US"/>
        </w:rPr>
        <w:t xml:space="preserve">) </w:t>
      </w:r>
      <w:r w:rsidR="00D67C1D" w:rsidRPr="005B2F9F">
        <w:rPr>
          <w:lang w:eastAsia="en-US"/>
        </w:rPr>
        <w:t xml:space="preserve">so </w:t>
      </w:r>
      <w:r w:rsidR="00322645">
        <w:rPr>
          <w:lang w:eastAsia="en-US"/>
        </w:rPr>
        <w:t xml:space="preserve">that </w:t>
      </w:r>
      <w:r w:rsidR="00D67C1D" w:rsidRPr="005B2F9F">
        <w:rPr>
          <w:lang w:eastAsia="en-US"/>
        </w:rPr>
        <w:t>you</w:t>
      </w:r>
      <w:r w:rsidR="0063499E">
        <w:rPr>
          <w:lang w:eastAsia="en-US"/>
        </w:rPr>
        <w:t xml:space="preserve"> can</w:t>
      </w:r>
      <w:r w:rsidR="00D67C1D" w:rsidRPr="005B2F9F">
        <w:rPr>
          <w:lang w:eastAsia="en-US"/>
        </w:rPr>
        <w:t xml:space="preserve"> estimate the cost. </w:t>
      </w:r>
    </w:p>
    <w:p w14:paraId="7BD70D10" w14:textId="77777777" w:rsidR="00973461" w:rsidRPr="00CA50F5" w:rsidRDefault="00973461" w:rsidP="005B2F9F">
      <w:pPr>
        <w:pStyle w:val="ParaContinue"/>
        <w:rPr>
          <w:lang w:eastAsia="en-US"/>
        </w:rPr>
      </w:pPr>
    </w:p>
    <w:p w14:paraId="487F582D" w14:textId="63F0C509" w:rsidR="00AA473E" w:rsidRPr="00CA50F5" w:rsidRDefault="00127948" w:rsidP="005B2F9F">
      <w:pPr>
        <w:pStyle w:val="Para"/>
        <w:ind w:firstLine="0"/>
      </w:pPr>
      <w:r>
        <w:rPr>
          <w:i/>
          <w:iCs/>
          <w:lang w:eastAsia="en-US"/>
        </w:rPr>
        <w:t>Scenario</w:t>
      </w:r>
      <w:r w:rsidRPr="005B2F9F">
        <w:rPr>
          <w:i/>
          <w:iCs/>
          <w:lang w:eastAsia="en-US"/>
        </w:rPr>
        <w:t xml:space="preserve"> </w:t>
      </w:r>
      <w:r w:rsidR="00E063EA">
        <w:rPr>
          <w:i/>
          <w:iCs/>
          <w:lang w:eastAsia="en-US"/>
        </w:rPr>
        <w:t>6</w:t>
      </w:r>
      <w:r w:rsidR="00973461" w:rsidRPr="005B2F9F">
        <w:rPr>
          <w:i/>
          <w:iCs/>
          <w:lang w:eastAsia="en-US"/>
        </w:rPr>
        <w:t>: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w:t>
      </w:r>
      <w:r w:rsidR="00EB3789">
        <w:rPr>
          <w:lang w:eastAsia="en-US"/>
        </w:rPr>
        <w:t xml:space="preserve">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w:t>
      </w:r>
      <w:r w:rsidR="00EB3789">
        <w:rPr>
          <w:lang w:eastAsia="en-US"/>
        </w:rPr>
        <w:t xml:space="preserve"> </w:t>
      </w:r>
      <w:r w:rsidR="00973461" w:rsidRPr="005B2F9F">
        <w:rPr>
          <w:lang w:eastAsia="en-US"/>
        </w:rPr>
        <w:t>from</w:t>
      </w:r>
      <w:r w:rsidR="00EB3789">
        <w:rPr>
          <w:lang w:eastAsia="en-US"/>
        </w:rPr>
        <w:t xml:space="preserve"> </w:t>
      </w:r>
      <w:r w:rsidR="00973461" w:rsidRPr="005B2F9F">
        <w:rPr>
          <w:lang w:eastAsia="en-US"/>
        </w:rPr>
        <w:t>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w:t>
      </w:r>
      <w:r w:rsidR="00A2014D">
        <w:rPr>
          <w:lang w:eastAsia="en-US"/>
        </w:rPr>
        <w:t xml:space="preserve"> </w:t>
      </w:r>
      <w:r w:rsidR="00973461" w:rsidRPr="005B2F9F">
        <w:rPr>
          <w:lang w:eastAsia="en-US"/>
        </w:rPr>
        <w:t>Monday and Wednesday. In case you forget about it, you</w:t>
      </w:r>
      <w:r w:rsidR="0036467D">
        <w:rPr>
          <w:lang w:eastAsia="en-US"/>
        </w:rPr>
        <w:t>’d like to have your calendar</w:t>
      </w:r>
      <w:r w:rsidR="00973461" w:rsidRPr="005B2F9F">
        <w:rPr>
          <w:lang w:eastAsia="en-US"/>
        </w:rPr>
        <w:t xml:space="preserve"> to remind you</w:t>
      </w:r>
      <w:r w:rsidR="0036467D">
        <w:rPr>
          <w:lang w:eastAsia="en-US"/>
        </w:rPr>
        <w:t xml:space="preserve"> about them </w:t>
      </w:r>
      <w:r w:rsidR="00973461" w:rsidRPr="005B2F9F">
        <w:rPr>
          <w:lang w:eastAsia="en-US"/>
        </w:rPr>
        <w:t xml:space="preserve">2 hours before </w:t>
      </w:r>
      <w:r w:rsidR="0036467D">
        <w:rPr>
          <w:lang w:eastAsia="en-US"/>
        </w:rPr>
        <w:t>each</w:t>
      </w:r>
      <w:r w:rsidR="0036467D" w:rsidRPr="005B2F9F">
        <w:rPr>
          <w:lang w:eastAsia="en-US"/>
        </w:rPr>
        <w:t xml:space="preserve"> </w:t>
      </w:r>
      <w:r w:rsidR="00973461" w:rsidRPr="005B2F9F">
        <w:rPr>
          <w:lang w:eastAsia="en-US"/>
        </w:rPr>
        <w:t>appointment.</w:t>
      </w:r>
    </w:p>
    <w:p w14:paraId="3D7F97D2" w14:textId="79E7835D" w:rsidR="00527CB8" w:rsidRDefault="00942741">
      <w:pPr>
        <w:pStyle w:val="Head2"/>
      </w:pPr>
      <w:r>
        <w:t>Conditions</w:t>
      </w:r>
    </w:p>
    <w:p w14:paraId="41A7912E" w14:textId="4575407D" w:rsidR="009F68B3" w:rsidRPr="005B2F9F" w:rsidRDefault="009F68B3" w:rsidP="005B2F9F">
      <w:pPr>
        <w:pStyle w:val="Caption"/>
        <w:jc w:val="center"/>
        <w:rPr>
          <w:rFonts w:ascii="Linux Biolinum O" w:hAnsi="Linux Biolinum O" w:cs="Linux Biolinum O"/>
          <w:sz w:val="16"/>
        </w:rPr>
      </w:pPr>
      <w:bookmarkStart w:id="15" w:name="_Ref74928170"/>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7607C6">
        <w:rPr>
          <w:rFonts w:ascii="Linux Biolinum O" w:eastAsia="Cambria" w:hAnsi="Linux Biolinum O" w:cs="Linux Biolinum O"/>
          <w:i w:val="0"/>
          <w:iCs w:val="0"/>
          <w:noProof/>
          <w:color w:val="auto"/>
          <w:sz w:val="16"/>
          <w:szCs w:val="24"/>
          <w:lang w:eastAsia="ja-JP"/>
        </w:rPr>
        <w:t>8</w:t>
      </w:r>
      <w:r w:rsidRPr="005B2F9F">
        <w:rPr>
          <w:rFonts w:ascii="Linux Biolinum O" w:eastAsia="Cambria" w:hAnsi="Linux Biolinum O" w:cs="Linux Biolinum O"/>
          <w:i w:val="0"/>
          <w:iCs w:val="0"/>
          <w:color w:val="auto"/>
          <w:sz w:val="16"/>
          <w:szCs w:val="24"/>
          <w:lang w:eastAsia="ja-JP"/>
        </w:rPr>
        <w:fldChar w:fldCharType="end"/>
      </w:r>
      <w:bookmarkEnd w:id="15"/>
      <w:r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Condition assignment used</w:t>
      </w:r>
      <w:r w:rsidR="0022078B" w:rsidRPr="005B2F9F">
        <w:rPr>
          <w:rFonts w:ascii="Linux Biolinum O" w:eastAsia="Cambria" w:hAnsi="Linux Biolinum O" w:cs="Linux Biolinum O"/>
          <w:i w:val="0"/>
          <w:iCs w:val="0"/>
          <w:color w:val="auto"/>
          <w:sz w:val="16"/>
          <w:szCs w:val="24"/>
          <w:lang w:eastAsia="ja-JP"/>
        </w:rPr>
        <w:t xml:space="preserve"> </w:t>
      </w:r>
      <w:r w:rsidR="00240FA7">
        <w:rPr>
          <w:rFonts w:ascii="Linux Biolinum O" w:eastAsia="Cambria" w:hAnsi="Linux Biolinum O" w:cs="Linux Biolinum O"/>
          <w:i w:val="0"/>
          <w:iCs w:val="0"/>
          <w:color w:val="auto"/>
          <w:sz w:val="16"/>
          <w:szCs w:val="24"/>
          <w:lang w:eastAsia="ja-JP"/>
        </w:rPr>
        <w:t>in</w:t>
      </w:r>
      <w:r w:rsidR="00240FA7" w:rsidRPr="005B2F9F">
        <w:rPr>
          <w:rFonts w:ascii="Linux Biolinum O" w:eastAsia="Cambria" w:hAnsi="Linux Biolinum O" w:cs="Linux Biolinum O"/>
          <w:i w:val="0"/>
          <w:iCs w:val="0"/>
          <w:color w:val="auto"/>
          <w:sz w:val="16"/>
          <w:szCs w:val="24"/>
          <w:lang w:eastAsia="ja-JP"/>
        </w:rPr>
        <w:t xml:space="preserve"> </w:t>
      </w:r>
      <w:r w:rsidR="00872F78">
        <w:rPr>
          <w:rFonts w:ascii="Linux Biolinum O" w:eastAsia="Cambria" w:hAnsi="Linux Biolinum O" w:cs="Linux Biolinum O"/>
          <w:i w:val="0"/>
          <w:iCs w:val="0"/>
          <w:color w:val="auto"/>
          <w:sz w:val="16"/>
          <w:szCs w:val="24"/>
          <w:lang w:eastAsia="ja-JP"/>
        </w:rPr>
        <w:t>S</w:t>
      </w:r>
      <w:r w:rsidR="00872F78"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w:t>
      </w:r>
      <w:r w:rsidR="00240FA7">
        <w:rPr>
          <w:rFonts w:ascii="Linux Biolinum O" w:eastAsia="Cambria" w:hAnsi="Linux Biolinum O" w:cs="Linux Biolinum O"/>
          <w:i w:val="0"/>
          <w:iCs w:val="0"/>
          <w:color w:val="auto"/>
          <w:sz w:val="16"/>
          <w:szCs w:val="24"/>
          <w:lang w:eastAsia="ja-JP"/>
        </w:rPr>
        <w:t>. AP stands for “Automatic Pausing,” CTL stands for “Control,” and S stands for “Scenario.”</w:t>
      </w:r>
    </w:p>
    <w:tbl>
      <w:tblPr>
        <w:tblStyle w:val="TableGrid"/>
        <w:tblW w:w="0" w:type="auto"/>
        <w:jc w:val="center"/>
        <w:tblLook w:val="04A0" w:firstRow="1" w:lastRow="0" w:firstColumn="1" w:lastColumn="0" w:noHBand="0" w:noVBand="1"/>
      </w:tblPr>
      <w:tblGrid>
        <w:gridCol w:w="497"/>
        <w:gridCol w:w="734"/>
        <w:gridCol w:w="734"/>
        <w:gridCol w:w="734"/>
        <w:gridCol w:w="734"/>
        <w:gridCol w:w="734"/>
        <w:gridCol w:w="734"/>
      </w:tblGrid>
      <w:tr w:rsidR="003D4108" w14:paraId="215B03BF" w14:textId="77777777" w:rsidTr="003D4108">
        <w:trPr>
          <w:jc w:val="center"/>
        </w:trPr>
        <w:tc>
          <w:tcPr>
            <w:tcW w:w="497" w:type="dxa"/>
          </w:tcPr>
          <w:p w14:paraId="4108FB60" w14:textId="77777777" w:rsidR="000C7123" w:rsidRPr="003D4108" w:rsidRDefault="000C7123" w:rsidP="003D4108">
            <w:pPr>
              <w:pStyle w:val="Para"/>
              <w:ind w:firstLine="0"/>
              <w:jc w:val="center"/>
              <w:rPr>
                <w:sz w:val="14"/>
                <w:szCs w:val="14"/>
                <w:lang w:eastAsia="en-US"/>
              </w:rPr>
            </w:pPr>
          </w:p>
        </w:tc>
        <w:tc>
          <w:tcPr>
            <w:tcW w:w="714" w:type="dxa"/>
          </w:tcPr>
          <w:p w14:paraId="10A06712" w14:textId="114D84D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1</w:t>
            </w:r>
          </w:p>
        </w:tc>
        <w:tc>
          <w:tcPr>
            <w:tcW w:w="714" w:type="dxa"/>
          </w:tcPr>
          <w:p w14:paraId="749EE52B" w14:textId="101FA04A"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2</w:t>
            </w:r>
          </w:p>
        </w:tc>
        <w:tc>
          <w:tcPr>
            <w:tcW w:w="714" w:type="dxa"/>
          </w:tcPr>
          <w:p w14:paraId="0ECA9557" w14:textId="5C28832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3</w:t>
            </w:r>
          </w:p>
        </w:tc>
        <w:tc>
          <w:tcPr>
            <w:tcW w:w="714" w:type="dxa"/>
          </w:tcPr>
          <w:p w14:paraId="0CCFE1AE" w14:textId="55BEF5D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4</w:t>
            </w:r>
          </w:p>
        </w:tc>
        <w:tc>
          <w:tcPr>
            <w:tcW w:w="719" w:type="dxa"/>
          </w:tcPr>
          <w:p w14:paraId="1E119718" w14:textId="6BD63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5</w:t>
            </w:r>
          </w:p>
        </w:tc>
        <w:tc>
          <w:tcPr>
            <w:tcW w:w="714" w:type="dxa"/>
          </w:tcPr>
          <w:p w14:paraId="23DE471E" w14:textId="7F590BB7"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T</w:t>
            </w:r>
            <w:r w:rsidRPr="003D4108">
              <w:rPr>
                <w:sz w:val="14"/>
                <w:szCs w:val="14"/>
                <w:lang w:eastAsia="en-US"/>
              </w:rPr>
              <w:t>rial 6</w:t>
            </w:r>
          </w:p>
        </w:tc>
      </w:tr>
      <w:tr w:rsidR="003D4108" w14:paraId="1A7DE8DF" w14:textId="77777777" w:rsidTr="003D4108">
        <w:trPr>
          <w:jc w:val="center"/>
        </w:trPr>
        <w:tc>
          <w:tcPr>
            <w:tcW w:w="497" w:type="dxa"/>
          </w:tcPr>
          <w:p w14:paraId="3BAB728E" w14:textId="64E1AD2F"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w:t>
            </w:r>
          </w:p>
        </w:tc>
        <w:tc>
          <w:tcPr>
            <w:tcW w:w="714" w:type="dxa"/>
          </w:tcPr>
          <w:p w14:paraId="3B5685F5" w14:textId="25163809" w:rsidR="000C7123" w:rsidRPr="003D4108" w:rsidRDefault="00240FA7" w:rsidP="003D4108">
            <w:pPr>
              <w:pStyle w:val="Para"/>
              <w:ind w:firstLine="0"/>
              <w:jc w:val="center"/>
              <w:rPr>
                <w:sz w:val="14"/>
                <w:szCs w:val="14"/>
                <w:lang w:eastAsia="en-US"/>
              </w:rPr>
            </w:pPr>
            <w:r>
              <w:rPr>
                <w:sz w:val="14"/>
                <w:szCs w:val="14"/>
                <w:lang w:eastAsia="en-US"/>
              </w:rPr>
              <w:t>S1</w:t>
            </w:r>
            <w:r>
              <w:rPr>
                <w:rFonts w:ascii="Arial" w:hAnsi="Arial" w:cs="Arial"/>
                <w:sz w:val="14"/>
                <w:szCs w:val="14"/>
                <w:lang w:eastAsia="en-US"/>
              </w:rPr>
              <w:t>×</w:t>
            </w:r>
            <w:r w:rsidR="000C7123" w:rsidRPr="003D4108">
              <w:rPr>
                <w:sz w:val="14"/>
                <w:szCs w:val="14"/>
                <w:lang w:eastAsia="en-US"/>
              </w:rPr>
              <w:t>AP</w:t>
            </w:r>
          </w:p>
        </w:tc>
        <w:tc>
          <w:tcPr>
            <w:tcW w:w="714" w:type="dxa"/>
          </w:tcPr>
          <w:p w14:paraId="015DCFB7" w14:textId="56313E6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06F64C71" w14:textId="31DAF2F6"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31DF3DEE" w14:textId="351F7D1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9" w:type="dxa"/>
          </w:tcPr>
          <w:p w14:paraId="5C579F40" w14:textId="05A2AE1A"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8853CE5" w14:textId="3DBEDF0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r>
      <w:tr w:rsidR="003D4108" w14:paraId="3CE438BE" w14:textId="77777777" w:rsidTr="003D4108">
        <w:trPr>
          <w:jc w:val="center"/>
        </w:trPr>
        <w:tc>
          <w:tcPr>
            <w:tcW w:w="497" w:type="dxa"/>
          </w:tcPr>
          <w:p w14:paraId="6B5B7805" w14:textId="4B989B41"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2</w:t>
            </w:r>
          </w:p>
        </w:tc>
        <w:tc>
          <w:tcPr>
            <w:tcW w:w="714" w:type="dxa"/>
          </w:tcPr>
          <w:p w14:paraId="2F183CD2" w14:textId="30489E10"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4FE2186F" w14:textId="199A160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D0337D" w14:textId="317D3BFE"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61542218" w14:textId="5E0C57C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9" w:type="dxa"/>
          </w:tcPr>
          <w:p w14:paraId="73ACCAD5" w14:textId="2E501AA4"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46EE3E98" w14:textId="6C6718A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r>
      <w:tr w:rsidR="003D4108" w14:paraId="1556D526" w14:textId="77777777" w:rsidTr="003D4108">
        <w:trPr>
          <w:jc w:val="center"/>
        </w:trPr>
        <w:tc>
          <w:tcPr>
            <w:tcW w:w="497" w:type="dxa"/>
          </w:tcPr>
          <w:p w14:paraId="1A619D9A" w14:textId="78FA8AEB"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3</w:t>
            </w:r>
          </w:p>
        </w:tc>
        <w:tc>
          <w:tcPr>
            <w:tcW w:w="714" w:type="dxa"/>
          </w:tcPr>
          <w:p w14:paraId="2DE7E8D9" w14:textId="15C41879"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34DCA6BF" w14:textId="4F7DB76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FF5C608" w14:textId="44D6EDF1"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2BACFCF" w14:textId="4CF261E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9" w:type="dxa"/>
          </w:tcPr>
          <w:p w14:paraId="33C32D2A" w14:textId="20B54779"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61A86C7D" w14:textId="07E7BA65"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r>
      <w:tr w:rsidR="003D4108" w14:paraId="0C510B2B" w14:textId="77777777" w:rsidTr="003D4108">
        <w:trPr>
          <w:jc w:val="center"/>
        </w:trPr>
        <w:tc>
          <w:tcPr>
            <w:tcW w:w="497" w:type="dxa"/>
          </w:tcPr>
          <w:p w14:paraId="3F3BCF33" w14:textId="0E43CFE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4</w:t>
            </w:r>
          </w:p>
        </w:tc>
        <w:tc>
          <w:tcPr>
            <w:tcW w:w="714" w:type="dxa"/>
          </w:tcPr>
          <w:p w14:paraId="74889A6F" w14:textId="441D8561"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37999C65" w14:textId="07BF81A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1B11A323" w14:textId="64A10E3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EAC4465" w14:textId="5D884C94"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9" w:type="dxa"/>
          </w:tcPr>
          <w:p w14:paraId="01C87F88" w14:textId="70AAC496"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03D137A9" w14:textId="7E762546"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r>
      <w:tr w:rsidR="003D4108" w14:paraId="3BD0497B" w14:textId="77777777" w:rsidTr="003D4108">
        <w:trPr>
          <w:jc w:val="center"/>
        </w:trPr>
        <w:tc>
          <w:tcPr>
            <w:tcW w:w="497" w:type="dxa"/>
          </w:tcPr>
          <w:p w14:paraId="1C2620A5" w14:textId="3F6F94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5</w:t>
            </w:r>
          </w:p>
        </w:tc>
        <w:tc>
          <w:tcPr>
            <w:tcW w:w="714" w:type="dxa"/>
          </w:tcPr>
          <w:p w14:paraId="7DBF0EB7" w14:textId="0EA8AAAB"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25A4854F" w14:textId="0670FED6"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339AE0DF" w14:textId="1ABA81B1"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57B19531" w14:textId="3A837FD3"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9" w:type="dxa"/>
          </w:tcPr>
          <w:p w14:paraId="52B54BE5" w14:textId="58F6E8A7"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102D7AE4" w14:textId="54E776A3"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r>
      <w:tr w:rsidR="003D4108" w14:paraId="5D594BCB" w14:textId="77777777" w:rsidTr="003D4108">
        <w:trPr>
          <w:jc w:val="center"/>
        </w:trPr>
        <w:tc>
          <w:tcPr>
            <w:tcW w:w="497" w:type="dxa"/>
          </w:tcPr>
          <w:p w14:paraId="409FC68E" w14:textId="0CFB457C"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6</w:t>
            </w:r>
          </w:p>
        </w:tc>
        <w:tc>
          <w:tcPr>
            <w:tcW w:w="714" w:type="dxa"/>
          </w:tcPr>
          <w:p w14:paraId="4C910B61" w14:textId="1522E597"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736E6140" w14:textId="6CBE157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95CC5C" w14:textId="62AFAE26"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49CDC5DB" w14:textId="36AC9D4A"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9" w:type="dxa"/>
          </w:tcPr>
          <w:p w14:paraId="762C33B4" w14:textId="00EDDFC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8C875BB" w14:textId="5F93F46A"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r>
      <w:tr w:rsidR="003D4108" w14:paraId="096EA9C3" w14:textId="77777777" w:rsidTr="003D4108">
        <w:trPr>
          <w:jc w:val="center"/>
        </w:trPr>
        <w:tc>
          <w:tcPr>
            <w:tcW w:w="497" w:type="dxa"/>
          </w:tcPr>
          <w:p w14:paraId="45BD81D0" w14:textId="491A7355"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7</w:t>
            </w:r>
          </w:p>
        </w:tc>
        <w:tc>
          <w:tcPr>
            <w:tcW w:w="714" w:type="dxa"/>
          </w:tcPr>
          <w:p w14:paraId="1229E4F4" w14:textId="0F95106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6C4116B1" w14:textId="53625C87"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18106B08" w14:textId="1A3CE52C"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8E6C695" w14:textId="392C00A4"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9" w:type="dxa"/>
          </w:tcPr>
          <w:p w14:paraId="585D1034" w14:textId="660AAC8F"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05437F13" w14:textId="6199E1A3"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r>
      <w:tr w:rsidR="003D4108" w14:paraId="665E4728" w14:textId="77777777" w:rsidTr="003D4108">
        <w:trPr>
          <w:jc w:val="center"/>
        </w:trPr>
        <w:tc>
          <w:tcPr>
            <w:tcW w:w="497" w:type="dxa"/>
          </w:tcPr>
          <w:p w14:paraId="6C6C55F6" w14:textId="59E9819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8</w:t>
            </w:r>
          </w:p>
        </w:tc>
        <w:tc>
          <w:tcPr>
            <w:tcW w:w="714" w:type="dxa"/>
          </w:tcPr>
          <w:p w14:paraId="132A9F67" w14:textId="1FF4F203"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6531EE95" w14:textId="6340A607"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4" w:type="dxa"/>
          </w:tcPr>
          <w:p w14:paraId="479AC4DC" w14:textId="069E6B99"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4" w:type="dxa"/>
          </w:tcPr>
          <w:p w14:paraId="177F19FF" w14:textId="3DBA8BF3"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9" w:type="dxa"/>
          </w:tcPr>
          <w:p w14:paraId="0214F899" w14:textId="2F5EFC01"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991B875" w14:textId="3233FB2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r>
      <w:tr w:rsidR="003D4108" w14:paraId="44B06C2D" w14:textId="77777777" w:rsidTr="003D4108">
        <w:trPr>
          <w:jc w:val="center"/>
        </w:trPr>
        <w:tc>
          <w:tcPr>
            <w:tcW w:w="497" w:type="dxa"/>
          </w:tcPr>
          <w:p w14:paraId="2A1F51DE" w14:textId="1F0C68EE"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9</w:t>
            </w:r>
          </w:p>
        </w:tc>
        <w:tc>
          <w:tcPr>
            <w:tcW w:w="714" w:type="dxa"/>
          </w:tcPr>
          <w:p w14:paraId="0E948605" w14:textId="426C5490"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72E63585" w14:textId="5CECB704"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04A02901" w14:textId="31343736"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c>
          <w:tcPr>
            <w:tcW w:w="714" w:type="dxa"/>
          </w:tcPr>
          <w:p w14:paraId="0F51BE3E" w14:textId="42CFBEF2"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9" w:type="dxa"/>
          </w:tcPr>
          <w:p w14:paraId="4DFC10D0" w14:textId="5B69C387"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5A1DCF8E" w14:textId="3884FF41"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r>
      <w:tr w:rsidR="003D4108" w14:paraId="757E78C1" w14:textId="77777777" w:rsidTr="003D4108">
        <w:trPr>
          <w:jc w:val="center"/>
        </w:trPr>
        <w:tc>
          <w:tcPr>
            <w:tcW w:w="497" w:type="dxa"/>
          </w:tcPr>
          <w:p w14:paraId="201962E4" w14:textId="3C44FCF9"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0</w:t>
            </w:r>
          </w:p>
        </w:tc>
        <w:tc>
          <w:tcPr>
            <w:tcW w:w="714" w:type="dxa"/>
          </w:tcPr>
          <w:p w14:paraId="08F3789B" w14:textId="1EFBFF59" w:rsidR="000C7123" w:rsidRPr="003D4108" w:rsidRDefault="00240FA7" w:rsidP="003D4108">
            <w:pPr>
              <w:pStyle w:val="Para"/>
              <w:ind w:firstLine="0"/>
              <w:jc w:val="center"/>
              <w:rPr>
                <w:sz w:val="14"/>
                <w:szCs w:val="14"/>
                <w:lang w:eastAsia="en-US"/>
              </w:rPr>
            </w:pPr>
            <w:r>
              <w:rPr>
                <w:sz w:val="14"/>
                <w:szCs w:val="14"/>
                <w:lang w:eastAsia="en-US"/>
              </w:rPr>
              <w:t>S5×</w:t>
            </w:r>
            <w:r w:rsidR="003D4108" w:rsidRPr="003D4108">
              <w:rPr>
                <w:sz w:val="14"/>
                <w:szCs w:val="14"/>
                <w:lang w:eastAsia="en-US"/>
              </w:rPr>
              <w:t>CTL</w:t>
            </w:r>
          </w:p>
        </w:tc>
        <w:tc>
          <w:tcPr>
            <w:tcW w:w="714" w:type="dxa"/>
          </w:tcPr>
          <w:p w14:paraId="7F66997D" w14:textId="74A1AA00"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4" w:type="dxa"/>
          </w:tcPr>
          <w:p w14:paraId="1E1B3FAE" w14:textId="207D53CB" w:rsidR="000C7123" w:rsidRPr="003D4108" w:rsidRDefault="00240FA7" w:rsidP="003D4108">
            <w:pPr>
              <w:pStyle w:val="Para"/>
              <w:ind w:firstLine="0"/>
              <w:jc w:val="center"/>
              <w:rPr>
                <w:sz w:val="14"/>
                <w:szCs w:val="14"/>
                <w:lang w:eastAsia="en-US"/>
              </w:rPr>
            </w:pPr>
            <w:r>
              <w:rPr>
                <w:sz w:val="14"/>
                <w:szCs w:val="14"/>
                <w:lang w:eastAsia="en-US"/>
              </w:rPr>
              <w:t>S1×</w:t>
            </w:r>
            <w:r w:rsidR="003D4108" w:rsidRPr="003D4108">
              <w:rPr>
                <w:sz w:val="14"/>
                <w:szCs w:val="14"/>
                <w:lang w:eastAsia="en-US"/>
              </w:rPr>
              <w:t>CTL</w:t>
            </w:r>
          </w:p>
        </w:tc>
        <w:tc>
          <w:tcPr>
            <w:tcW w:w="714" w:type="dxa"/>
          </w:tcPr>
          <w:p w14:paraId="1666C603" w14:textId="5AACD4D6" w:rsidR="000C7123" w:rsidRPr="003D4108" w:rsidRDefault="00240FA7" w:rsidP="003D4108">
            <w:pPr>
              <w:pStyle w:val="Para"/>
              <w:ind w:firstLine="0"/>
              <w:jc w:val="center"/>
              <w:rPr>
                <w:sz w:val="14"/>
                <w:szCs w:val="14"/>
                <w:lang w:eastAsia="en-US"/>
              </w:rPr>
            </w:pPr>
            <w:r>
              <w:rPr>
                <w:sz w:val="14"/>
                <w:szCs w:val="14"/>
                <w:lang w:eastAsia="en-US"/>
              </w:rPr>
              <w:t>S2×</w:t>
            </w:r>
            <w:r w:rsidR="000C7123" w:rsidRPr="003D4108">
              <w:rPr>
                <w:sz w:val="14"/>
                <w:szCs w:val="14"/>
                <w:lang w:eastAsia="en-US"/>
              </w:rPr>
              <w:t>AP</w:t>
            </w:r>
          </w:p>
        </w:tc>
        <w:tc>
          <w:tcPr>
            <w:tcW w:w="719" w:type="dxa"/>
          </w:tcPr>
          <w:p w14:paraId="7FC725B8" w14:textId="1E83EDAA"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15FF12BC" w14:textId="53720379" w:rsidR="000C7123" w:rsidRPr="003D4108" w:rsidRDefault="00240FA7" w:rsidP="003D4108">
            <w:pPr>
              <w:pStyle w:val="Para"/>
              <w:ind w:firstLine="0"/>
              <w:jc w:val="center"/>
              <w:rPr>
                <w:sz w:val="14"/>
                <w:szCs w:val="14"/>
                <w:lang w:eastAsia="en-US"/>
              </w:rPr>
            </w:pPr>
            <w:r>
              <w:rPr>
                <w:sz w:val="14"/>
                <w:szCs w:val="14"/>
                <w:lang w:eastAsia="en-US"/>
              </w:rPr>
              <w:t>S4×</w:t>
            </w:r>
            <w:r w:rsidR="000C7123" w:rsidRPr="003D4108">
              <w:rPr>
                <w:sz w:val="14"/>
                <w:szCs w:val="14"/>
                <w:lang w:eastAsia="en-US"/>
              </w:rPr>
              <w:t>AP</w:t>
            </w:r>
          </w:p>
        </w:tc>
      </w:tr>
      <w:tr w:rsidR="003D4108" w14:paraId="2A0B3AFC" w14:textId="77777777" w:rsidTr="003D4108">
        <w:trPr>
          <w:jc w:val="center"/>
        </w:trPr>
        <w:tc>
          <w:tcPr>
            <w:tcW w:w="497" w:type="dxa"/>
          </w:tcPr>
          <w:p w14:paraId="7A59E133" w14:textId="7CB136C6"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1</w:t>
            </w:r>
          </w:p>
        </w:tc>
        <w:tc>
          <w:tcPr>
            <w:tcW w:w="714" w:type="dxa"/>
          </w:tcPr>
          <w:p w14:paraId="65215C2F" w14:textId="7EB17386" w:rsidR="000C7123" w:rsidRPr="003D4108" w:rsidRDefault="00240FA7" w:rsidP="003D4108">
            <w:pPr>
              <w:pStyle w:val="Para"/>
              <w:ind w:firstLine="0"/>
              <w:jc w:val="center"/>
              <w:rPr>
                <w:sz w:val="14"/>
                <w:szCs w:val="14"/>
                <w:lang w:eastAsia="en-US"/>
              </w:rPr>
            </w:pPr>
            <w:r>
              <w:rPr>
                <w:sz w:val="14"/>
                <w:szCs w:val="14"/>
                <w:lang w:eastAsia="en-US"/>
              </w:rPr>
              <w:t>S6×</w:t>
            </w:r>
            <w:r w:rsidR="000C7123" w:rsidRPr="003D4108">
              <w:rPr>
                <w:sz w:val="14"/>
                <w:szCs w:val="14"/>
                <w:lang w:eastAsia="en-US"/>
              </w:rPr>
              <w:t>AP</w:t>
            </w:r>
          </w:p>
        </w:tc>
        <w:tc>
          <w:tcPr>
            <w:tcW w:w="714" w:type="dxa"/>
          </w:tcPr>
          <w:p w14:paraId="4BDA5E40" w14:textId="287092BF"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135E9BAA" w14:textId="6B4919BD"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c>
          <w:tcPr>
            <w:tcW w:w="714" w:type="dxa"/>
          </w:tcPr>
          <w:p w14:paraId="2F867724" w14:textId="762532BC" w:rsidR="000C7123" w:rsidRPr="003D4108" w:rsidRDefault="00240FA7" w:rsidP="003D4108">
            <w:pPr>
              <w:pStyle w:val="Para"/>
              <w:ind w:firstLine="0"/>
              <w:jc w:val="center"/>
              <w:rPr>
                <w:sz w:val="14"/>
                <w:szCs w:val="14"/>
                <w:lang w:eastAsia="en-US"/>
              </w:rPr>
            </w:pPr>
            <w:r>
              <w:rPr>
                <w:sz w:val="14"/>
                <w:szCs w:val="14"/>
                <w:lang w:eastAsia="en-US"/>
              </w:rPr>
              <w:t>S3×</w:t>
            </w:r>
            <w:r w:rsidR="003D4108" w:rsidRPr="003D4108">
              <w:rPr>
                <w:sz w:val="14"/>
                <w:szCs w:val="14"/>
                <w:lang w:eastAsia="en-US"/>
              </w:rPr>
              <w:t>CTL</w:t>
            </w:r>
          </w:p>
        </w:tc>
        <w:tc>
          <w:tcPr>
            <w:tcW w:w="719" w:type="dxa"/>
          </w:tcPr>
          <w:p w14:paraId="54956443" w14:textId="1945E615"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0234436C" w14:textId="5830D78A"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r>
      <w:tr w:rsidR="003D4108" w14:paraId="6D3D633E" w14:textId="77777777" w:rsidTr="003D4108">
        <w:trPr>
          <w:jc w:val="center"/>
        </w:trPr>
        <w:tc>
          <w:tcPr>
            <w:tcW w:w="497" w:type="dxa"/>
          </w:tcPr>
          <w:p w14:paraId="7D42925C" w14:textId="2A3F8392" w:rsidR="000C7123" w:rsidRPr="003D4108" w:rsidRDefault="000C7123" w:rsidP="003D4108">
            <w:pPr>
              <w:pStyle w:val="Para"/>
              <w:ind w:firstLine="0"/>
              <w:jc w:val="center"/>
              <w:rPr>
                <w:sz w:val="14"/>
                <w:szCs w:val="14"/>
                <w:lang w:eastAsia="en-US"/>
              </w:rPr>
            </w:pPr>
            <w:r w:rsidRPr="003D4108">
              <w:rPr>
                <w:rFonts w:hint="eastAsia"/>
                <w:sz w:val="14"/>
                <w:szCs w:val="14"/>
                <w:lang w:eastAsia="en-US"/>
              </w:rPr>
              <w:t>P</w:t>
            </w:r>
            <w:r w:rsidRPr="003D4108">
              <w:rPr>
                <w:sz w:val="14"/>
                <w:szCs w:val="14"/>
                <w:lang w:eastAsia="en-US"/>
              </w:rPr>
              <w:t>12</w:t>
            </w:r>
          </w:p>
        </w:tc>
        <w:tc>
          <w:tcPr>
            <w:tcW w:w="714" w:type="dxa"/>
          </w:tcPr>
          <w:p w14:paraId="7DF5E18F" w14:textId="260261B1" w:rsidR="000C7123" w:rsidRPr="003D4108" w:rsidRDefault="00240FA7" w:rsidP="003D4108">
            <w:pPr>
              <w:pStyle w:val="Para"/>
              <w:ind w:firstLine="0"/>
              <w:jc w:val="center"/>
              <w:rPr>
                <w:sz w:val="14"/>
                <w:szCs w:val="14"/>
                <w:lang w:eastAsia="en-US"/>
              </w:rPr>
            </w:pPr>
            <w:r>
              <w:rPr>
                <w:sz w:val="14"/>
                <w:szCs w:val="14"/>
                <w:lang w:eastAsia="en-US"/>
              </w:rPr>
              <w:t>S6×</w:t>
            </w:r>
            <w:r w:rsidR="003D4108" w:rsidRPr="003D4108">
              <w:rPr>
                <w:sz w:val="14"/>
                <w:szCs w:val="14"/>
                <w:lang w:eastAsia="en-US"/>
              </w:rPr>
              <w:t>CTL</w:t>
            </w:r>
          </w:p>
        </w:tc>
        <w:tc>
          <w:tcPr>
            <w:tcW w:w="714" w:type="dxa"/>
          </w:tcPr>
          <w:p w14:paraId="5CDB31BE" w14:textId="46D979BF" w:rsidR="000C7123" w:rsidRPr="003D4108" w:rsidRDefault="00240FA7" w:rsidP="003D4108">
            <w:pPr>
              <w:pStyle w:val="Para"/>
              <w:ind w:firstLine="0"/>
              <w:jc w:val="center"/>
              <w:rPr>
                <w:sz w:val="14"/>
                <w:szCs w:val="14"/>
                <w:lang w:eastAsia="en-US"/>
              </w:rPr>
            </w:pPr>
            <w:r>
              <w:rPr>
                <w:sz w:val="14"/>
                <w:szCs w:val="14"/>
                <w:lang w:eastAsia="en-US"/>
              </w:rPr>
              <w:t>S1×</w:t>
            </w:r>
            <w:r w:rsidR="000C7123" w:rsidRPr="003D4108">
              <w:rPr>
                <w:sz w:val="14"/>
                <w:szCs w:val="14"/>
                <w:lang w:eastAsia="en-US"/>
              </w:rPr>
              <w:t>AP</w:t>
            </w:r>
          </w:p>
        </w:tc>
        <w:tc>
          <w:tcPr>
            <w:tcW w:w="714" w:type="dxa"/>
          </w:tcPr>
          <w:p w14:paraId="60103D88" w14:textId="14C7748D" w:rsidR="000C7123" w:rsidRPr="003D4108" w:rsidRDefault="00240FA7" w:rsidP="003D4108">
            <w:pPr>
              <w:pStyle w:val="Para"/>
              <w:ind w:firstLine="0"/>
              <w:jc w:val="center"/>
              <w:rPr>
                <w:sz w:val="14"/>
                <w:szCs w:val="14"/>
                <w:lang w:eastAsia="en-US"/>
              </w:rPr>
            </w:pPr>
            <w:r>
              <w:rPr>
                <w:sz w:val="14"/>
                <w:szCs w:val="14"/>
                <w:lang w:eastAsia="en-US"/>
              </w:rPr>
              <w:t>S2×</w:t>
            </w:r>
            <w:r w:rsidR="003D4108" w:rsidRPr="003D4108">
              <w:rPr>
                <w:sz w:val="14"/>
                <w:szCs w:val="14"/>
                <w:lang w:eastAsia="en-US"/>
              </w:rPr>
              <w:t>CTL</w:t>
            </w:r>
          </w:p>
        </w:tc>
        <w:tc>
          <w:tcPr>
            <w:tcW w:w="714" w:type="dxa"/>
          </w:tcPr>
          <w:p w14:paraId="6A157FBE" w14:textId="19A35724" w:rsidR="000C7123" w:rsidRPr="003D4108" w:rsidRDefault="00240FA7" w:rsidP="003D4108">
            <w:pPr>
              <w:pStyle w:val="Para"/>
              <w:ind w:firstLine="0"/>
              <w:jc w:val="center"/>
              <w:rPr>
                <w:sz w:val="14"/>
                <w:szCs w:val="14"/>
                <w:lang w:eastAsia="en-US"/>
              </w:rPr>
            </w:pPr>
            <w:r>
              <w:rPr>
                <w:sz w:val="14"/>
                <w:szCs w:val="14"/>
                <w:lang w:eastAsia="en-US"/>
              </w:rPr>
              <w:t>S3×</w:t>
            </w:r>
            <w:r w:rsidR="000C7123" w:rsidRPr="003D4108">
              <w:rPr>
                <w:sz w:val="14"/>
                <w:szCs w:val="14"/>
                <w:lang w:eastAsia="en-US"/>
              </w:rPr>
              <w:t>AP</w:t>
            </w:r>
          </w:p>
        </w:tc>
        <w:tc>
          <w:tcPr>
            <w:tcW w:w="719" w:type="dxa"/>
          </w:tcPr>
          <w:p w14:paraId="55D28718" w14:textId="43DE67D1" w:rsidR="000C7123" w:rsidRPr="003D4108" w:rsidRDefault="00240FA7" w:rsidP="003D4108">
            <w:pPr>
              <w:pStyle w:val="Para"/>
              <w:ind w:firstLine="0"/>
              <w:jc w:val="center"/>
              <w:rPr>
                <w:sz w:val="14"/>
                <w:szCs w:val="14"/>
                <w:lang w:eastAsia="en-US"/>
              </w:rPr>
            </w:pPr>
            <w:r>
              <w:rPr>
                <w:sz w:val="14"/>
                <w:szCs w:val="14"/>
                <w:lang w:eastAsia="en-US"/>
              </w:rPr>
              <w:t>S4×</w:t>
            </w:r>
            <w:r w:rsidR="003D4108" w:rsidRPr="003D4108">
              <w:rPr>
                <w:sz w:val="14"/>
                <w:szCs w:val="14"/>
                <w:lang w:eastAsia="en-US"/>
              </w:rPr>
              <w:t>CTL</w:t>
            </w:r>
          </w:p>
        </w:tc>
        <w:tc>
          <w:tcPr>
            <w:tcW w:w="714" w:type="dxa"/>
          </w:tcPr>
          <w:p w14:paraId="08959337" w14:textId="5B72E3B2" w:rsidR="000C7123" w:rsidRPr="003D4108" w:rsidRDefault="00240FA7" w:rsidP="003D4108">
            <w:pPr>
              <w:pStyle w:val="Para"/>
              <w:ind w:firstLine="0"/>
              <w:jc w:val="center"/>
              <w:rPr>
                <w:sz w:val="14"/>
                <w:szCs w:val="14"/>
                <w:lang w:eastAsia="en-US"/>
              </w:rPr>
            </w:pPr>
            <w:r>
              <w:rPr>
                <w:sz w:val="14"/>
                <w:szCs w:val="14"/>
                <w:lang w:eastAsia="en-US"/>
              </w:rPr>
              <w:t>S5×</w:t>
            </w:r>
            <w:r w:rsidR="000C7123" w:rsidRPr="003D4108">
              <w:rPr>
                <w:sz w:val="14"/>
                <w:szCs w:val="14"/>
                <w:lang w:eastAsia="en-US"/>
              </w:rPr>
              <w:t>AP</w:t>
            </w:r>
          </w:p>
        </w:tc>
      </w:tr>
    </w:tbl>
    <w:p w14:paraId="2A1B5DE4" w14:textId="77777777" w:rsidR="000C7123" w:rsidRDefault="000C7123" w:rsidP="007C30CF">
      <w:pPr>
        <w:pStyle w:val="Para"/>
        <w:ind w:firstLine="0"/>
        <w:rPr>
          <w:lang w:eastAsia="en-US"/>
        </w:rPr>
      </w:pPr>
    </w:p>
    <w:p w14:paraId="330EF978" w14:textId="29ED053A" w:rsidR="0032676D" w:rsidRDefault="00127948" w:rsidP="002A003D">
      <w:pPr>
        <w:pStyle w:val="PostHeadPara"/>
      </w:pPr>
      <w:r>
        <w:t xml:space="preserve">Similar to </w:t>
      </w:r>
      <w:r w:rsidR="00A621F9">
        <w:t xml:space="preserve">Study </w:t>
      </w:r>
      <w:r w:rsidR="00E902A4">
        <w:t>1</w:t>
      </w:r>
      <w:r>
        <w:t>,</w:t>
      </w:r>
      <w:r w:rsidR="00E902A4">
        <w:t xml:space="preserve"> the </w:t>
      </w:r>
      <w:r w:rsidR="00021B39">
        <w:t xml:space="preserve">Control </w:t>
      </w:r>
      <w:r w:rsidR="00E902A4">
        <w:t xml:space="preserve">condition left the video speed unaltered, while the </w:t>
      </w:r>
      <w:r w:rsidR="00021B39">
        <w:t xml:space="preserve">Auto-Pausing </w:t>
      </w:r>
      <w:r w:rsidR="00E902A4">
        <w:t xml:space="preserve">condition inserted </w:t>
      </w:r>
      <w:r w:rsidR="00021B39">
        <w:t xml:space="preserve">automatic </w:t>
      </w:r>
      <w:r w:rsidR="00E902A4">
        <w:t xml:space="preserve">pauses in the </w:t>
      </w:r>
      <w:r w:rsidR="00A74D9F">
        <w:t>instructional video</w:t>
      </w:r>
      <w:r w:rsidR="00E902A4">
        <w:t xml:space="preserve">s </w:t>
      </w:r>
      <w:r w:rsidR="00E700F2">
        <w:t xml:space="preserve">by following the two criteria discussed </w:t>
      </w:r>
      <w:r w:rsidR="00055AC7">
        <w:t xml:space="preserve">in </w:t>
      </w:r>
      <w:r w:rsidR="00021B39">
        <w:t>Section 4.2</w:t>
      </w:r>
      <w:r w:rsidR="00E700F2">
        <w:t>.</w:t>
      </w:r>
      <w:r w:rsidR="00A84717">
        <w:t xml:space="preserve"> </w:t>
      </w:r>
      <w:commentRangeStart w:id="16"/>
      <w:r w:rsidR="00113D34">
        <w:t>O</w:t>
      </w:r>
      <w:r w:rsidR="00A84717">
        <w:t>n average</w:t>
      </w:r>
      <w:r w:rsidR="00113D34">
        <w:t>, the system inserted</w:t>
      </w:r>
      <w:r w:rsidR="00A84717">
        <w:t xml:space="preserve"> 1</w:t>
      </w:r>
      <w:r w:rsidR="00F7497B">
        <w:t>0.7</w:t>
      </w:r>
      <w:r w:rsidR="00A84717">
        <w:t xml:space="preserve"> </w:t>
      </w:r>
      <w:r w:rsidR="00113D34">
        <w:t xml:space="preserve">automatic </w:t>
      </w:r>
      <w:r w:rsidR="00A84717">
        <w:t xml:space="preserve">pauses </w:t>
      </w:r>
      <w:r w:rsidR="00113D34">
        <w:t>per video and the</w:t>
      </w:r>
      <w:r w:rsidR="00B415F1">
        <w:t xml:space="preserve"> automatic pause</w:t>
      </w:r>
      <w:r w:rsidR="00113D34">
        <w:t>s happened about</w:t>
      </w:r>
      <w:r w:rsidR="00B415F1">
        <w:t xml:space="preserve"> every 1</w:t>
      </w:r>
      <w:r w:rsidR="00F7497B">
        <w:t>1</w:t>
      </w:r>
      <w:r w:rsidR="00B415F1">
        <w:t>.</w:t>
      </w:r>
      <w:r w:rsidR="00F7497B">
        <w:t>2</w:t>
      </w:r>
      <w:r w:rsidR="00B415F1">
        <w:t xml:space="preserve"> seconds</w:t>
      </w:r>
      <w:commentRangeEnd w:id="16"/>
      <w:r w:rsidR="00113D34">
        <w:rPr>
          <w:rStyle w:val="CommentReference"/>
          <w:rFonts w:asciiTheme="minorHAnsi" w:eastAsiaTheme="minorEastAsia" w:hAnsiTheme="minorHAnsi" w:cstheme="minorBidi"/>
          <w:lang w:val="en-CA" w:eastAsia="zh-CN"/>
        </w:rPr>
        <w:commentReference w:id="16"/>
      </w:r>
      <w:r w:rsidR="00B415F1">
        <w:t xml:space="preserve">. </w:t>
      </w:r>
      <w:r w:rsidR="00E700F2">
        <w:t xml:space="preserve"> </w:t>
      </w:r>
    </w:p>
    <w:p w14:paraId="5A33B892" w14:textId="41C140CB" w:rsidR="00EF7EE3" w:rsidRPr="009B52B0" w:rsidRDefault="00814B78" w:rsidP="005B2F9F">
      <w:pPr>
        <w:pStyle w:val="ParaContinue"/>
        <w:rPr>
          <w:lang w:eastAsia="en-US"/>
        </w:rPr>
      </w:pPr>
      <w:r>
        <w:rPr>
          <w:lang w:eastAsia="en-US"/>
        </w:rPr>
        <w:t xml:space="preserve">In the </w:t>
      </w:r>
      <w:r w:rsidR="0022078B">
        <w:rPr>
          <w:lang w:eastAsia="en-US"/>
        </w:rPr>
        <w:t>Study 2</w:t>
      </w:r>
      <w:r>
        <w:rPr>
          <w:lang w:eastAsia="en-US"/>
        </w:rPr>
        <w:t xml:space="preserve">, we asked each participant to </w:t>
      </w:r>
      <w:r w:rsidR="0048549B">
        <w:rPr>
          <w:lang w:eastAsia="en-US"/>
        </w:rPr>
        <w:t xml:space="preserve">complete </w:t>
      </w:r>
      <w:r w:rsidR="00210A2D">
        <w:rPr>
          <w:lang w:eastAsia="en-US"/>
        </w:rPr>
        <w:t>six</w:t>
      </w:r>
      <w:r w:rsidR="0048549B">
        <w:rPr>
          <w:lang w:eastAsia="en-US"/>
        </w:rPr>
        <w:t xml:space="preserve"> different </w:t>
      </w:r>
      <w:r w:rsidR="0022078B">
        <w:rPr>
          <w:lang w:eastAsia="en-US"/>
        </w:rPr>
        <w:t xml:space="preserve">scenarios </w:t>
      </w:r>
      <w:r w:rsidR="0048549B">
        <w:rPr>
          <w:lang w:eastAsia="en-US"/>
        </w:rPr>
        <w:t>under two conditions</w:t>
      </w:r>
      <w:r w:rsidR="00403737">
        <w:rPr>
          <w:lang w:eastAsia="en-US"/>
        </w:rPr>
        <w:t xml:space="preserve">: </w:t>
      </w:r>
      <w:r w:rsidR="0022078B">
        <w:rPr>
          <w:lang w:eastAsia="en-US"/>
        </w:rPr>
        <w:t xml:space="preserve">three scenarios </w:t>
      </w:r>
      <w:r w:rsidR="00403737">
        <w:rPr>
          <w:lang w:eastAsia="en-US"/>
        </w:rPr>
        <w:t xml:space="preserve">under the </w:t>
      </w:r>
      <w:r w:rsidR="00021B39">
        <w:rPr>
          <w:lang w:eastAsia="en-US"/>
        </w:rPr>
        <w:t>Auto-P</w:t>
      </w:r>
      <w:r w:rsidR="00403737">
        <w:rPr>
          <w:lang w:eastAsia="en-US"/>
        </w:rPr>
        <w:t xml:space="preserve">ausing condition and another </w:t>
      </w:r>
      <w:r w:rsidR="0022078B">
        <w:rPr>
          <w:lang w:eastAsia="en-US"/>
        </w:rPr>
        <w:t xml:space="preserve">three </w:t>
      </w:r>
      <w:r w:rsidR="00403737">
        <w:rPr>
          <w:lang w:eastAsia="en-US"/>
        </w:rPr>
        <w:t xml:space="preserve">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 xml:space="preserve">e counterbalanced the order of the </w:t>
      </w:r>
      <w:r w:rsidR="00EA1EBB">
        <w:rPr>
          <w:lang w:eastAsia="en-US"/>
        </w:rPr>
        <w:t xml:space="preserve">six </w:t>
      </w:r>
      <w:r w:rsidR="00762A53">
        <w:rPr>
          <w:lang w:eastAsia="en-US"/>
        </w:rPr>
        <w:t>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455342" w:rsidRPr="002047BB">
        <w:rPr>
          <w:lang w:eastAsia="en-US"/>
        </w:rPr>
        <w:t xml:space="preserve"> ordering of the tasks</w:t>
      </w:r>
      <w:r w:rsidR="00966F5D">
        <w:rPr>
          <w:lang w:eastAsia="en-US"/>
        </w:rPr>
        <w:t xml:space="preserve"> (w</w:t>
      </w:r>
      <w:r w:rsidR="00616B5C">
        <w:rPr>
          <w:lang w:eastAsia="en-US"/>
        </w:rPr>
        <w:t xml:space="preserve">here AP </w:t>
      </w:r>
      <w:r w:rsidR="00966F5D">
        <w:rPr>
          <w:lang w:eastAsia="en-US"/>
        </w:rPr>
        <w:t xml:space="preserve">stands </w:t>
      </w:r>
      <w:r w:rsidR="00616B5C">
        <w:rPr>
          <w:lang w:eastAsia="en-US"/>
        </w:rPr>
        <w:t>for “</w:t>
      </w:r>
      <w:r w:rsidR="00240FA7">
        <w:rPr>
          <w:lang w:eastAsia="en-US"/>
        </w:rPr>
        <w:t>A</w:t>
      </w:r>
      <w:r w:rsidR="00616B5C">
        <w:rPr>
          <w:lang w:eastAsia="en-US"/>
        </w:rPr>
        <w:t xml:space="preserve">utomatic </w:t>
      </w:r>
      <w:r w:rsidR="00240FA7">
        <w:rPr>
          <w:lang w:eastAsia="en-US"/>
        </w:rPr>
        <w:t>Pausing,</w:t>
      </w:r>
      <w:r w:rsidR="00616B5C">
        <w:rPr>
          <w:lang w:eastAsia="en-US"/>
        </w:rPr>
        <w:t xml:space="preserve">” CTL </w:t>
      </w:r>
      <w:r w:rsidR="00966F5D">
        <w:rPr>
          <w:lang w:eastAsia="en-US"/>
        </w:rPr>
        <w:t xml:space="preserve">stands </w:t>
      </w:r>
      <w:r w:rsidR="00616B5C">
        <w:rPr>
          <w:lang w:eastAsia="en-US"/>
        </w:rPr>
        <w:t>for “Control</w:t>
      </w:r>
      <w:r w:rsidR="00240FA7">
        <w:rPr>
          <w:lang w:eastAsia="en-US"/>
        </w:rPr>
        <w:t>,</w:t>
      </w:r>
      <w:r w:rsidR="00616B5C">
        <w:rPr>
          <w:lang w:eastAsia="en-US"/>
        </w:rPr>
        <w:t xml:space="preserve">” and </w:t>
      </w:r>
      <w:r w:rsidR="00966F5D">
        <w:rPr>
          <w:lang w:eastAsia="en-US"/>
        </w:rPr>
        <w:t xml:space="preserve">S stands </w:t>
      </w:r>
      <w:r w:rsidR="00616B5C">
        <w:rPr>
          <w:lang w:eastAsia="en-US"/>
        </w:rPr>
        <w:t xml:space="preserve">for </w:t>
      </w:r>
      <w:r w:rsidR="00240FA7">
        <w:rPr>
          <w:lang w:eastAsia="en-US"/>
        </w:rPr>
        <w:t>“Scenario”</w:t>
      </w:r>
      <w:r w:rsidR="00966F5D">
        <w:rPr>
          <w:lang w:eastAsia="en-US"/>
        </w:rPr>
        <w:t>)</w:t>
      </w:r>
      <w:r w:rsidR="00616B5C">
        <w:rPr>
          <w:lang w:eastAsia="en-US"/>
        </w:rPr>
        <w:t xml:space="preserve">. </w:t>
      </w:r>
    </w:p>
    <w:p w14:paraId="3641C750" w14:textId="1D443AEB" w:rsidR="00082773" w:rsidRDefault="00082773" w:rsidP="00082773">
      <w:pPr>
        <w:pStyle w:val="Head2"/>
      </w:pPr>
      <w:r>
        <w:t>Dependent variables</w:t>
      </w:r>
    </w:p>
    <w:p w14:paraId="1895FD97" w14:textId="5A35769D" w:rsidR="00126225" w:rsidRDefault="00240FA7">
      <w:pPr>
        <w:pStyle w:val="PostHeadPara"/>
      </w:pPr>
      <w:r>
        <w:t>Beyond</w:t>
      </w:r>
      <w:r w:rsidR="00E60EC9">
        <w:t xml:space="preserve"> </w:t>
      </w:r>
      <w:r w:rsidR="00082773" w:rsidRPr="00D8636B">
        <w:t>completion time</w:t>
      </w:r>
      <w:r w:rsidR="00082773">
        <w:t xml:space="preserve">, </w:t>
      </w:r>
      <w:r w:rsidR="00DC6278">
        <w:t>the number of manual pauses</w:t>
      </w:r>
      <w:r w:rsidR="00082773">
        <w:t xml:space="preserve">, </w:t>
      </w:r>
      <w:r w:rsidR="00E60EC9">
        <w:t xml:space="preserve">we include three additional variables in the second study: </w:t>
      </w:r>
      <w:r w:rsidR="0091148A">
        <w:t xml:space="preserve">the </w:t>
      </w:r>
      <w:r w:rsidR="00DC6278">
        <w:t>number of replays</w:t>
      </w:r>
      <w:r w:rsidR="006A012C">
        <w:t>,</w:t>
      </w:r>
      <w:r w:rsidR="00DC6278">
        <w:t xml:space="preserve"> and the replay time</w:t>
      </w:r>
      <w:r w:rsidR="00082773">
        <w:t>.</w:t>
      </w:r>
      <w:r w:rsidR="00DC6278">
        <w:t xml:space="preserve"> </w:t>
      </w:r>
    </w:p>
    <w:p w14:paraId="3D97967D" w14:textId="1BFA9B98" w:rsidR="00D62E24" w:rsidRDefault="00126225" w:rsidP="00126225">
      <w:pPr>
        <w:pStyle w:val="ParaContinue"/>
        <w:rPr>
          <w:lang w:eastAsia="en-US"/>
        </w:rPr>
      </w:pPr>
      <w:r w:rsidRPr="005B2F9F">
        <w:rPr>
          <w:i/>
          <w:iCs/>
          <w:lang w:eastAsia="en-US"/>
        </w:rPr>
        <w:lastRenderedPageBreak/>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r w:rsidR="001348C7">
        <w:rPr>
          <w:lang w:eastAsia="en-US"/>
        </w:rPr>
        <w:t>In logging the number of replays, we would be able to test whether automatic pausing has an effect on how often the participants needed to rewatch any portion of an instructional video vs. when they viewed an instructional video without any method moderating the content delivery rate.</w:t>
      </w:r>
    </w:p>
    <w:p w14:paraId="3597A8FD" w14:textId="766F064E"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w:t>
      </w:r>
      <w:r w:rsidR="001348C7">
        <w:rPr>
          <w:lang w:eastAsia="en-US"/>
        </w:rPr>
        <w:t xml:space="preserve">that </w:t>
      </w:r>
      <w:r w:rsidR="0051632C">
        <w:rPr>
          <w:lang w:eastAsia="en-US"/>
        </w:rPr>
        <w:t>she has already viewed</w:t>
      </w:r>
      <w:r w:rsidR="001B6FB4">
        <w:rPr>
          <w:lang w:eastAsia="en-US"/>
        </w:rPr>
        <w:t xml:space="preserve">. </w:t>
      </w:r>
      <w:r w:rsidR="001348C7">
        <w:rPr>
          <w:lang w:eastAsia="en-US"/>
        </w:rPr>
        <w:t>In logging the number of replays, we would be able to test whether automatic pausing has an effect on how much of an instructional video the participants needed to rewatch vs. when they viewed an instructional video without any method moderating the content delivery rate.</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w:t>
      </w:r>
      <w:commentRangeStart w:id="17"/>
      <w:commentRangeStart w:id="18"/>
      <w:commentRangeStart w:id="19"/>
      <w:r>
        <w:t>In Study 2</w:t>
      </w:r>
      <w:r w:rsidR="009D07E4">
        <w:t xml:space="preserve">, </w:t>
      </w:r>
      <w:r>
        <w:t xml:space="preserve">we used a 7 point scale, </w:t>
      </w:r>
      <w:r w:rsidR="009D07E4">
        <w:t xml:space="preserve">ranging from 1 (very dissatisfied) to 7 (very satisfied). </w:t>
      </w:r>
      <w:commentRangeEnd w:id="17"/>
      <w:r w:rsidR="001348C7">
        <w:rPr>
          <w:rStyle w:val="CommentReference"/>
          <w:rFonts w:asciiTheme="minorHAnsi" w:eastAsiaTheme="minorEastAsia" w:hAnsiTheme="minorHAnsi" w:cstheme="minorBidi"/>
          <w:lang w:val="en-CA" w:eastAsia="zh-CN"/>
        </w:rPr>
        <w:commentReference w:id="17"/>
      </w:r>
      <w:commentRangeEnd w:id="18"/>
      <w:r w:rsidR="00ED0C90">
        <w:rPr>
          <w:rStyle w:val="CommentReference"/>
          <w:rFonts w:asciiTheme="minorHAnsi" w:eastAsiaTheme="minorEastAsia" w:hAnsiTheme="minorHAnsi" w:cstheme="minorBidi"/>
          <w:lang w:val="en-CA" w:eastAsia="zh-CN"/>
        </w:rPr>
        <w:commentReference w:id="18"/>
      </w:r>
      <w:commentRangeEnd w:id="19"/>
      <w:r w:rsidR="00ED0C90">
        <w:rPr>
          <w:rStyle w:val="CommentReference"/>
          <w:rFonts w:asciiTheme="minorHAnsi" w:eastAsiaTheme="minorEastAsia" w:hAnsiTheme="minorHAnsi" w:cstheme="minorBidi"/>
          <w:lang w:val="en-CA" w:eastAsia="zh-CN"/>
        </w:rPr>
        <w:commentReference w:id="19"/>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015C66AF" w:rsidR="009F68B3" w:rsidRPr="005B2F9F" w:rsidRDefault="009F68B3" w:rsidP="005B2F9F">
      <w:pPr>
        <w:pStyle w:val="Caption"/>
        <w:jc w:val="center"/>
        <w:rPr>
          <w:rFonts w:ascii="Linux Biolinum O" w:hAnsi="Linux Biolinum O" w:cs="Linux Biolinum O"/>
          <w:sz w:val="16"/>
          <w:lang w:eastAsia="ja-JP"/>
        </w:rPr>
      </w:pPr>
      <w:bookmarkStart w:id="20"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007607C6">
        <w:rPr>
          <w:rFonts w:ascii="Linux Biolinum O" w:eastAsia="Cambria" w:hAnsi="Linux Biolinum O" w:cs="Linux Biolinum O"/>
          <w:i w:val="0"/>
          <w:iCs w:val="0"/>
          <w:noProof/>
          <w:color w:val="auto"/>
          <w:sz w:val="16"/>
          <w:szCs w:val="24"/>
          <w:lang w:eastAsia="ja-JP"/>
        </w:rPr>
        <w:t>9</w:t>
      </w:r>
      <w:r w:rsidRPr="005B2F9F">
        <w:rPr>
          <w:rFonts w:ascii="Linux Biolinum O" w:eastAsia="Cambria" w:hAnsi="Linux Biolinum O" w:cs="Linux Biolinum O"/>
          <w:i w:val="0"/>
          <w:iCs w:val="0"/>
          <w:color w:val="auto"/>
          <w:sz w:val="16"/>
          <w:szCs w:val="24"/>
          <w:lang w:eastAsia="ja-JP"/>
        </w:rPr>
        <w:fldChar w:fldCharType="end"/>
      </w:r>
      <w:bookmarkEnd w:id="20"/>
      <w:r w:rsidRPr="005B2F9F">
        <w:rPr>
          <w:rFonts w:ascii="Linux Biolinum O" w:eastAsia="Cambria" w:hAnsi="Linux Biolinum O" w:cs="Linux Biolinum O"/>
          <w:i w:val="0"/>
          <w:iCs w:val="0"/>
          <w:color w:val="auto"/>
          <w:sz w:val="16"/>
          <w:szCs w:val="24"/>
          <w:lang w:eastAsia="ja-JP"/>
        </w:rPr>
        <w:t xml:space="preserve">. Summary of comparison results for </w:t>
      </w:r>
      <w:r w:rsidR="008F496E">
        <w:rPr>
          <w:rFonts w:ascii="Linux Biolinum O" w:eastAsia="Cambria" w:hAnsi="Linux Biolinum O" w:cs="Linux Biolinum O"/>
          <w:i w:val="0"/>
          <w:iCs w:val="0"/>
          <w:color w:val="auto"/>
          <w:sz w:val="16"/>
          <w:szCs w:val="24"/>
          <w:lang w:eastAsia="ja-JP"/>
        </w:rPr>
        <w:t>S</w:t>
      </w:r>
      <w:r w:rsidR="008F496E" w:rsidRPr="005B2F9F">
        <w:rPr>
          <w:rFonts w:ascii="Linux Biolinum O" w:eastAsia="Cambria" w:hAnsi="Linux Biolinum O" w:cs="Linux Biolinum O"/>
          <w:i w:val="0"/>
          <w:iCs w:val="0"/>
          <w:color w:val="auto"/>
          <w:sz w:val="16"/>
          <w:szCs w:val="24"/>
          <w:lang w:eastAsia="ja-JP"/>
        </w:rPr>
        <w:t xml:space="preserve">tudy </w:t>
      </w:r>
      <w:r w:rsidRPr="005B2F9F">
        <w:rPr>
          <w:rFonts w:ascii="Linux Biolinum O" w:eastAsia="Cambria" w:hAnsi="Linux Biolinum O" w:cs="Linux Biolinum O"/>
          <w:i w:val="0"/>
          <w:iCs w:val="0"/>
          <w:color w:val="auto"/>
          <w:sz w:val="16"/>
          <w:szCs w:val="24"/>
          <w:lang w:eastAsia="ja-JP"/>
        </w:rPr>
        <w:t>2 (* indicates significance)</w:t>
      </w:r>
    </w:p>
    <w:tbl>
      <w:tblPr>
        <w:tblStyle w:val="TableGrid"/>
        <w:tblW w:w="89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970"/>
        <w:gridCol w:w="1980"/>
        <w:gridCol w:w="1307"/>
        <w:gridCol w:w="2653"/>
      </w:tblGrid>
      <w:tr w:rsidR="00870C42" w14:paraId="34868DF3" w14:textId="77777777" w:rsidTr="00CF5DC6">
        <w:trPr>
          <w:tblHeader/>
        </w:trPr>
        <w:tc>
          <w:tcPr>
            <w:tcW w:w="297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1980" w:type="dxa"/>
            <w:tcBorders>
              <w:top w:val="single" w:sz="4" w:space="0" w:color="auto"/>
              <w:left w:val="nil"/>
              <w:bottom w:val="single" w:sz="4" w:space="0" w:color="auto"/>
              <w:right w:val="nil"/>
            </w:tcBorders>
            <w:hideMark/>
          </w:tcPr>
          <w:p w14:paraId="75ADB4D8" w14:textId="3AE3D700" w:rsidR="00870C42" w:rsidRDefault="00870C42" w:rsidP="00CF5DC6">
            <w:pPr>
              <w:pStyle w:val="TableCell"/>
              <w:tabs>
                <w:tab w:val="left" w:pos="193"/>
                <w:tab w:val="center" w:pos="1206"/>
              </w:tabs>
              <w:ind w:firstLine="0"/>
              <w:jc w:val="center"/>
            </w:pPr>
            <w:r>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CF5DC6">
        <w:tc>
          <w:tcPr>
            <w:tcW w:w="2970" w:type="dxa"/>
            <w:tcBorders>
              <w:top w:val="single" w:sz="4" w:space="0" w:color="auto"/>
              <w:left w:val="nil"/>
              <w:bottom w:val="nil"/>
              <w:right w:val="nil"/>
            </w:tcBorders>
            <w:hideMark/>
          </w:tcPr>
          <w:p w14:paraId="29007494" w14:textId="77777777" w:rsidR="00870C42" w:rsidRDefault="00870C42" w:rsidP="00182C0D">
            <w:pPr>
              <w:pStyle w:val="TableCell"/>
              <w:jc w:val="center"/>
            </w:pPr>
            <w:r>
              <w:t>Completion time</w:t>
            </w:r>
          </w:p>
          <w:p w14:paraId="6ECF0161" w14:textId="2012EF32" w:rsidR="00870C42" w:rsidRDefault="00454248" w:rsidP="00182C0D">
            <w:pPr>
              <w:pStyle w:val="TableCell"/>
              <w:jc w:val="center"/>
            </w:pPr>
            <w:r>
              <w:t xml:space="preserve"># </w:t>
            </w:r>
            <w:proofErr w:type="gramStart"/>
            <w:r w:rsidR="00870C42">
              <w:t>of</w:t>
            </w:r>
            <w:proofErr w:type="gramEnd"/>
            <w:r w:rsidR="00870C42">
              <w:t xml:space="preserve"> </w:t>
            </w:r>
            <w:r w:rsidR="00CC3BCF">
              <w:t xml:space="preserve">manual </w:t>
            </w:r>
            <w:r w:rsidR="00870C42">
              <w:t>pauses</w:t>
            </w:r>
          </w:p>
          <w:p w14:paraId="1D14353F" w14:textId="6CF1E3A6" w:rsidR="000C78A1" w:rsidRDefault="00454248" w:rsidP="000C78A1">
            <w:pPr>
              <w:pStyle w:val="TableCell"/>
              <w:jc w:val="center"/>
            </w:pPr>
            <w:r>
              <w:t xml:space="preserve"># </w:t>
            </w:r>
            <w:proofErr w:type="gramStart"/>
            <w:r w:rsidR="000C78A1">
              <w:t>of</w:t>
            </w:r>
            <w:proofErr w:type="gramEnd"/>
            <w:r w:rsidR="000C78A1">
              <w:t xml:space="preserve">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1980" w:type="dxa"/>
            <w:tcBorders>
              <w:top w:val="single" w:sz="4" w:space="0" w:color="auto"/>
              <w:left w:val="nil"/>
              <w:bottom w:val="nil"/>
              <w:right w:val="nil"/>
            </w:tcBorders>
            <w:hideMark/>
          </w:tcPr>
          <w:p w14:paraId="379CC7E5" w14:textId="7B96CF3B" w:rsidR="00870C42" w:rsidRDefault="001F5B2F" w:rsidP="00182C0D">
            <w:pPr>
              <w:pStyle w:val="TableCell"/>
              <w:ind w:firstLine="0"/>
              <w:jc w:val="center"/>
            </w:pPr>
            <w:r>
              <w:t xml:space="preserve">579.05 </w:t>
            </w:r>
            <w:r w:rsidR="00EA3004">
              <w:t>(</w:t>
            </w:r>
            <w:r w:rsidR="00C43FA0">
              <w:t>1</w:t>
            </w:r>
            <w:r>
              <w:t>84.44</w:t>
            </w:r>
            <w:r w:rsidR="00EA3004">
              <w:t>)</w:t>
            </w:r>
          </w:p>
          <w:p w14:paraId="14AD6613" w14:textId="6398F2E2" w:rsidR="00870C42" w:rsidRDefault="001F5B2F" w:rsidP="00182C0D">
            <w:pPr>
              <w:pStyle w:val="TableCell"/>
              <w:ind w:firstLine="0"/>
              <w:jc w:val="center"/>
            </w:pPr>
            <w:r>
              <w:t xml:space="preserve">10.28 </w:t>
            </w:r>
            <w:r w:rsidR="00CE01B0">
              <w:t>(</w:t>
            </w:r>
            <w:r>
              <w:t>2.77</w:t>
            </w:r>
            <w:r w:rsidR="00CE01B0">
              <w:t>)</w:t>
            </w:r>
          </w:p>
          <w:p w14:paraId="3FBE849D" w14:textId="1749DE42" w:rsidR="00CE01B0" w:rsidRDefault="001F5B2F" w:rsidP="00182C0D">
            <w:pPr>
              <w:pStyle w:val="TableCell"/>
              <w:ind w:firstLine="0"/>
              <w:jc w:val="center"/>
            </w:pPr>
            <w:r>
              <w:t xml:space="preserve">7.14 </w:t>
            </w:r>
            <w:r w:rsidR="00CE01B0">
              <w:t>(</w:t>
            </w:r>
            <w:r>
              <w:t>3.47</w:t>
            </w:r>
            <w:r w:rsidR="00CE01B0">
              <w:t>)</w:t>
            </w:r>
          </w:p>
          <w:p w14:paraId="153D0697" w14:textId="07E04C71" w:rsidR="00CE01B0" w:rsidRDefault="00F4162D" w:rsidP="00182C0D">
            <w:pPr>
              <w:pStyle w:val="TableCell"/>
              <w:ind w:firstLine="0"/>
              <w:jc w:val="center"/>
            </w:pPr>
            <w:r>
              <w:t>1</w:t>
            </w:r>
            <w:r w:rsidR="001F5B2F">
              <w:t xml:space="preserve">51.33 </w:t>
            </w:r>
            <w:r>
              <w:t>(</w:t>
            </w:r>
            <w:r w:rsidR="001F5B2F">
              <w:t>45.73</w:t>
            </w:r>
            <w:r>
              <w:t>)</w:t>
            </w:r>
          </w:p>
          <w:p w14:paraId="5A36DC9E" w14:textId="2BC8CDAB" w:rsidR="00F4162D" w:rsidRDefault="001F5B2F" w:rsidP="00182C0D">
            <w:pPr>
              <w:pStyle w:val="TableCell"/>
              <w:ind w:firstLine="0"/>
              <w:jc w:val="center"/>
            </w:pPr>
            <w:r>
              <w:t>6</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2E142F3" w:rsidR="00870C42" w:rsidRDefault="001F5B2F" w:rsidP="00182C0D">
            <w:pPr>
              <w:pStyle w:val="TableCell"/>
              <w:ind w:firstLine="0"/>
              <w:jc w:val="center"/>
            </w:pPr>
            <w:r>
              <w:t xml:space="preserve">495.52 </w:t>
            </w:r>
            <w:r w:rsidR="00D804A5">
              <w:t>(</w:t>
            </w:r>
            <w:r>
              <w:t>171.28</w:t>
            </w:r>
            <w:r w:rsidR="00D804A5">
              <w:t>)</w:t>
            </w:r>
          </w:p>
          <w:p w14:paraId="7EE56999" w14:textId="56D22B15" w:rsidR="0041605E" w:rsidRDefault="001F5B2F" w:rsidP="0041605E">
            <w:pPr>
              <w:pStyle w:val="TableCell"/>
              <w:ind w:firstLine="0"/>
              <w:jc w:val="center"/>
            </w:pPr>
            <w:r>
              <w:t xml:space="preserve">2.33 </w:t>
            </w:r>
            <w:r w:rsidR="0041605E">
              <w:t>(</w:t>
            </w:r>
            <w:r>
              <w:t>1.37</w:t>
            </w:r>
            <w:r w:rsidR="0041605E">
              <w:t>)</w:t>
            </w:r>
          </w:p>
          <w:p w14:paraId="496AD075" w14:textId="78047E02" w:rsidR="0041605E" w:rsidRDefault="001F5B2F" w:rsidP="0041605E">
            <w:pPr>
              <w:pStyle w:val="TableCell"/>
              <w:ind w:firstLine="0"/>
              <w:jc w:val="center"/>
            </w:pPr>
            <w:r>
              <w:t>4.0</w:t>
            </w:r>
            <w:r w:rsidR="000C2826">
              <w:t>2</w:t>
            </w:r>
            <w:r>
              <w:t xml:space="preserve"> </w:t>
            </w:r>
            <w:r w:rsidR="0078554B">
              <w:t>(1.</w:t>
            </w:r>
            <w:r>
              <w:t>80</w:t>
            </w:r>
            <w:r w:rsidR="0078554B">
              <w:t xml:space="preserve">) </w:t>
            </w:r>
          </w:p>
          <w:p w14:paraId="64A3A875" w14:textId="426CE3EB" w:rsidR="0078554B" w:rsidRDefault="0078554B" w:rsidP="0041605E">
            <w:pPr>
              <w:pStyle w:val="TableCell"/>
              <w:ind w:firstLine="0"/>
              <w:jc w:val="center"/>
            </w:pPr>
            <w:r>
              <w:t>1</w:t>
            </w:r>
            <w:r w:rsidR="001F5B2F">
              <w:t>2</w:t>
            </w:r>
            <w:r w:rsidR="003132B5">
              <w:t>0</w:t>
            </w:r>
            <w:r w:rsidR="000C2826">
              <w:t>.</w:t>
            </w:r>
            <w:r w:rsidR="003132B5">
              <w:t xml:space="preserve">58 </w:t>
            </w:r>
            <w:r>
              <w:t>(</w:t>
            </w:r>
            <w:r w:rsidR="003132B5">
              <w:t>36.50</w:t>
            </w:r>
            <w:r>
              <w:t>)</w:t>
            </w:r>
          </w:p>
          <w:p w14:paraId="05CE2BB6" w14:textId="4A8042DA" w:rsidR="008E2942" w:rsidRPr="001F5B2F" w:rsidRDefault="001F5B2F" w:rsidP="0041605E">
            <w:pPr>
              <w:pStyle w:val="TableCell"/>
              <w:ind w:firstLine="0"/>
              <w:jc w:val="center"/>
              <w:rPr>
                <w:rFonts w:eastAsiaTheme="minorEastAsia"/>
                <w:lang w:eastAsia="zh-CN"/>
              </w:rPr>
            </w:pPr>
            <w:r>
              <w:rPr>
                <w:rFonts w:eastAsiaTheme="minorEastAsia" w:hint="eastAsia"/>
                <w:lang w:eastAsia="zh-CN"/>
              </w:rPr>
              <w:t>6</w:t>
            </w:r>
            <w:r>
              <w:rPr>
                <w:rFonts w:eastAsiaTheme="minorEastAsia"/>
                <w:lang w:eastAsia="zh-CN"/>
              </w:rPr>
              <w:t>.5</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282C7AB9" w14:textId="77777777" w:rsidR="00082D0A" w:rsidRDefault="00082D0A" w:rsidP="00082D0A">
            <w:pPr>
              <w:pStyle w:val="TableCell"/>
              <w:ind w:firstLine="0"/>
              <w:jc w:val="center"/>
            </w:pPr>
            <w:r>
              <w:t>Auto-Pausing &lt; Control *</w:t>
            </w:r>
          </w:p>
          <w:p w14:paraId="33E75E90" w14:textId="77777777" w:rsidR="009647BD" w:rsidRDefault="009647BD" w:rsidP="00082D0A">
            <w:pPr>
              <w:pStyle w:val="TableCell"/>
              <w:ind w:firstLine="0"/>
              <w:jc w:val="center"/>
            </w:pPr>
          </w:p>
          <w:p w14:paraId="68FA6F56" w14:textId="77777777" w:rsidR="00870C42" w:rsidRDefault="00870C42" w:rsidP="00182C0D">
            <w:pPr>
              <w:pStyle w:val="TableCell"/>
              <w:ind w:firstLine="0"/>
              <w:jc w:val="center"/>
            </w:pPr>
          </w:p>
        </w:tc>
      </w:tr>
    </w:tbl>
    <w:p w14:paraId="33A0FED9" w14:textId="32863C05" w:rsidR="007832E7" w:rsidRDefault="004A38BA" w:rsidP="007832E7">
      <w:pPr>
        <w:pStyle w:val="PostHeadPara"/>
      </w:pPr>
      <w:r>
        <w:t>W</w:t>
      </w:r>
      <w:r w:rsidR="00FA74D9">
        <w:t>e use a General Linear Model (multi-factor ANOVA) with two independent variables (</w:t>
      </w:r>
      <w:r w:rsidR="00C441EB">
        <w:t xml:space="preserve">content </w:t>
      </w:r>
      <w:r w:rsidR="00FA74D9">
        <w:t xml:space="preserve">delivery </w:t>
      </w:r>
      <w:r w:rsidR="00706844">
        <w:t xml:space="preserve">method </w:t>
      </w:r>
      <w:r w:rsidR="00FA74D9">
        <w:t xml:space="preserve">and task </w:t>
      </w:r>
      <w:r w:rsidR="00706844">
        <w:t>scenario</w:t>
      </w:r>
      <w:r w:rsidR="00FA74D9">
        <w:t xml:space="preserve">) to analyze the task performance data. We </w:t>
      </w:r>
      <w:r>
        <w:t xml:space="preserve">summarize </w:t>
      </w:r>
      <w:r w:rsidR="00FA74D9">
        <w:t>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5047F176"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w:t>
      </w:r>
      <w:r w:rsidR="00C441EB">
        <w:t xml:space="preserve">content </w:t>
      </w:r>
      <w:r w:rsidR="005E45DE">
        <w:t xml:space="preserve">delivery </w:t>
      </w:r>
      <w:r w:rsidR="00706844">
        <w:t xml:space="preserve">method </w:t>
      </w:r>
      <w:r w:rsidR="005E45DE">
        <w:t>on the completion time (F (1,</w:t>
      </w:r>
      <w:r w:rsidR="001F5B2F">
        <w:t>6</w:t>
      </w:r>
      <w:r w:rsidR="005E45DE">
        <w:t>0) =</w:t>
      </w:r>
      <w:r w:rsidR="001F5B2F">
        <w:t>4</w:t>
      </w:r>
      <w:r w:rsidR="005E45DE">
        <w:t>.</w:t>
      </w:r>
      <w:r w:rsidR="001F5B2F">
        <w:t>46</w:t>
      </w:r>
      <w:r w:rsidR="005E45DE">
        <w:t>,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0.0</w:t>
      </w:r>
      <w:r w:rsidR="001F5B2F">
        <w:t>57</w:t>
      </w:r>
      <w:r w:rsidR="005E45DE">
        <w:t xml:space="preserve">).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w:t>
      </w:r>
      <w:r w:rsidR="001F5B2F">
        <w:t>495.52</w:t>
      </w:r>
      <w:r w:rsidR="006D7043">
        <w:t xml:space="preserve">, SD = </w:t>
      </w:r>
      <w:r w:rsidR="001F5B2F">
        <w:t>171.28</w:t>
      </w:r>
      <w:r w:rsidR="000415C9">
        <w:t xml:space="preserve">) was significantly less than that for the </w:t>
      </w:r>
      <w:r w:rsidR="00706844">
        <w:t xml:space="preserve">Control </w:t>
      </w:r>
      <w:r w:rsidR="000415C9">
        <w:t>condition</w:t>
      </w:r>
      <w:r w:rsidR="006D7043">
        <w:t xml:space="preserve"> (M=</w:t>
      </w:r>
      <w:r w:rsidR="001F5B2F">
        <w:t>579.05</w:t>
      </w:r>
      <w:r w:rsidR="006D7043">
        <w:t xml:space="preserve">, SD = </w:t>
      </w:r>
      <w:r w:rsidR="00CD6C63">
        <w:t>1</w:t>
      </w:r>
      <w:r w:rsidR="001F5B2F">
        <w:t>84.44</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1F5B2F">
        <w:t>5</w:t>
      </w:r>
      <w:r w:rsidR="00691084">
        <w:t>,</w:t>
      </w:r>
      <w:r w:rsidR="001F5B2F">
        <w:t>6</w:t>
      </w:r>
      <w:r w:rsidR="00691084">
        <w:t>0) =0.</w:t>
      </w:r>
      <w:r w:rsidR="001F5B2F">
        <w:t>94</w:t>
      </w:r>
      <w:r w:rsidR="00691084">
        <w:t xml:space="preserve">, p = </w:t>
      </w:r>
      <w:r w:rsidR="00F06754">
        <w:t>0.4</w:t>
      </w:r>
      <w:r w:rsidR="001F5B2F">
        <w:t>6</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1F5B2F">
        <w:t>61</w:t>
      </w:r>
      <w:r w:rsidR="00691084">
        <w:t xml:space="preserve">). </w:t>
      </w:r>
      <w:r w:rsidR="00CD6C63">
        <w:t xml:space="preserve">The </w:t>
      </w:r>
      <w:r w:rsidR="00C441EB">
        <w:t xml:space="preserve">content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w:t>
      </w:r>
      <w:r w:rsidR="001F5B2F">
        <w:t>5</w:t>
      </w:r>
      <w:r w:rsidR="00CD6C63">
        <w:t>,0) =</w:t>
      </w:r>
      <w:r w:rsidR="001F5B2F">
        <w:t>1.74</w:t>
      </w:r>
      <w:r w:rsidR="00CD6C63">
        <w:t xml:space="preserve">, p = </w:t>
      </w:r>
      <w:r w:rsidR="001F5B2F">
        <w:t>0.14</w:t>
      </w:r>
      <w:r w:rsidR="00CD6C6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w:t>
      </w:r>
      <w:r w:rsidR="00EF2C9A">
        <w:t xml:space="preserve"> </w:t>
      </w:r>
    </w:p>
    <w:p w14:paraId="6CECAF3F" w14:textId="1B83AA21" w:rsidR="004B109B" w:rsidRDefault="003E4274" w:rsidP="004B109B">
      <w:pPr>
        <w:pStyle w:val="Para"/>
      </w:pPr>
      <w:r>
        <w:rPr>
          <w:i/>
          <w:iCs/>
        </w:rPr>
        <w:t>The n</w:t>
      </w:r>
      <w:r w:rsidR="009658AC" w:rsidRPr="005B2F9F">
        <w:rPr>
          <w:i/>
          <w:iCs/>
        </w:rPr>
        <w:t xml:space="preserve">umber of </w:t>
      </w:r>
      <w:r w:rsidR="00CC3BCF">
        <w:rPr>
          <w:i/>
          <w:iCs/>
        </w:rPr>
        <w:t xml:space="preserve">manual </w:t>
      </w:r>
      <w:r w:rsidR="009658AC" w:rsidRPr="005B2F9F">
        <w:rPr>
          <w:i/>
          <w:iCs/>
        </w:rPr>
        <w:t>pauses</w:t>
      </w:r>
      <w:r w:rsidR="009658AC">
        <w:t xml:space="preserve">. The results showed that the effect of the </w:t>
      </w:r>
      <w:r w:rsidR="00C441EB">
        <w:t xml:space="preserve">content </w:t>
      </w:r>
      <w:r w:rsidR="009658AC">
        <w:t xml:space="preserve">delivery </w:t>
      </w:r>
      <w:r w:rsidR="006C6D35">
        <w:t xml:space="preserve">method </w:t>
      </w:r>
      <w:r w:rsidR="009658AC">
        <w:t xml:space="preserve">on the </w:t>
      </w:r>
      <w:r w:rsidR="00530CD4">
        <w:t>number of pauses was significant (F (1</w:t>
      </w:r>
      <w:r w:rsidR="00470EA9" w:rsidRPr="00470EA9">
        <w:t>,</w:t>
      </w:r>
      <w:r w:rsidR="00470EA9">
        <w:t>6</w:t>
      </w:r>
      <w:r w:rsidR="00470EA9" w:rsidRPr="00470EA9">
        <w:t>0</w:t>
      </w:r>
      <w:r w:rsidR="00530CD4">
        <w:t>) =</w:t>
      </w:r>
      <w:r w:rsidR="00470EA9">
        <w:t>77.58</w:t>
      </w:r>
      <w:r w:rsidR="00530CD4">
        <w:t>, p &lt;0.01,</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30CD4">
        <w:t>= 0.</w:t>
      </w:r>
      <w:r w:rsidR="00470EA9">
        <w:t>54</w:t>
      </w:r>
      <w:r w:rsidR="00530CD4">
        <w:t xml:space="preserve">). The number of pauses for the </w:t>
      </w:r>
      <w:r w:rsidR="006C6D35">
        <w:t xml:space="preserve">Auto-Pausing </w:t>
      </w:r>
      <w:r w:rsidR="00CB5CC5">
        <w:t>condition</w:t>
      </w:r>
      <w:r w:rsidR="00470EA9">
        <w:t xml:space="preserve"> (M=2.33, SD = 1.37)</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7A417F">
        <w:t>condition (</w:t>
      </w:r>
      <w:r w:rsidR="00470EA9">
        <w:t>M=10.28, SD = 2.77)</w:t>
      </w:r>
      <w:r w:rsidR="002063EB">
        <w:t xml:space="preserve">. The task </w:t>
      </w:r>
      <w:r w:rsidR="006C6D35">
        <w:t xml:space="preserve">scenario </w:t>
      </w:r>
      <w:r w:rsidR="002063EB">
        <w:t>had no effect on the number of pauses (F (</w:t>
      </w:r>
      <w:r w:rsidR="00470EA9">
        <w:t>5</w:t>
      </w:r>
      <w:r w:rsidR="002063EB">
        <w:t>,</w:t>
      </w:r>
      <w:r w:rsidR="00470EA9">
        <w:t>6</w:t>
      </w:r>
      <w:r w:rsidR="002063EB">
        <w:t>0) =</w:t>
      </w:r>
      <w:r w:rsidR="00470EA9">
        <w:t>1.14</w:t>
      </w:r>
      <w:r w:rsidR="002063EB">
        <w:t>, p =</w:t>
      </w:r>
      <w:r w:rsidR="00227BE2">
        <w:t xml:space="preserve"> </w:t>
      </w:r>
      <w:r w:rsidR="002063EB">
        <w:t>0.</w:t>
      </w:r>
      <w:r w:rsidR="00470EA9">
        <w:t>34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w:t>
      </w:r>
      <w:r w:rsidR="00470EA9">
        <w:t>038</w:t>
      </w:r>
      <w:r w:rsidR="002063EB">
        <w:t>)</w:t>
      </w:r>
      <w:r w:rsidR="00CE64CD">
        <w:t>. Moreover, the</w:t>
      </w:r>
      <w:r w:rsidR="006C6D35" w:rsidRPr="006C6D35">
        <w:t xml:space="preserve"> </w:t>
      </w:r>
      <w:r w:rsidR="00C441EB">
        <w:t xml:space="preserve">content </w:t>
      </w:r>
      <w:r w:rsidR="00CE64CD">
        <w:t xml:space="preserve">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w:t>
      </w:r>
      <w:r w:rsidR="00470EA9">
        <w:t>5</w:t>
      </w:r>
      <w:r w:rsidR="00CE64CD">
        <w:t>,</w:t>
      </w:r>
      <w:r w:rsidR="00470EA9">
        <w:t>6</w:t>
      </w:r>
      <w:r w:rsidR="00CE64CD">
        <w:t>0) =1.</w:t>
      </w:r>
      <w:r w:rsidR="00470EA9">
        <w:t>70</w:t>
      </w:r>
      <w:r w:rsidR="00CE64CD">
        <w:t>, p =0.</w:t>
      </w:r>
      <w:r w:rsidR="00470EA9">
        <w:t>149</w:t>
      </w:r>
      <w:r w:rsidR="00CE64CD">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w:t>
      </w:r>
      <w:r w:rsidR="00470EA9">
        <w:t>56</w:t>
      </w:r>
      <w:r w:rsidR="00CE64CD">
        <w:t>).</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t>
      </w:r>
      <w:r w:rsidR="004A38BA">
        <w:t>needed</w:t>
      </w:r>
      <w:r w:rsidR="0029123D">
        <w:t xml:space="preserve"> to make. </w:t>
      </w:r>
    </w:p>
    <w:p w14:paraId="3257555B" w14:textId="2440783B"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w:t>
      </w:r>
      <w:r w:rsidR="00C441EB">
        <w:t xml:space="preserve">content </w:t>
      </w:r>
      <w:r w:rsidR="0024338B">
        <w:t xml:space="preserve">delivery </w:t>
      </w:r>
      <w:r w:rsidR="00F06DF9">
        <w:t xml:space="preserve">method </w:t>
      </w:r>
      <w:r w:rsidR="000B53F3">
        <w:t>on the number of replays was found (F (1,</w:t>
      </w:r>
      <w:r w:rsidR="00470EA9">
        <w:t>6</w:t>
      </w:r>
      <w:r w:rsidR="000B53F3">
        <w:t>0) =</w:t>
      </w:r>
      <w:r w:rsidR="00E10068">
        <w:t>26.42</w:t>
      </w:r>
      <w:r w:rsidR="000B53F3">
        <w:t>,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w:t>
      </w:r>
      <w:r w:rsidR="00470EA9">
        <w:t>2</w:t>
      </w:r>
      <w:r w:rsidR="00E10068">
        <w:t>9</w:t>
      </w:r>
      <w:r w:rsidR="000B53F3">
        <w:t>)</w:t>
      </w:r>
      <w:r w:rsidR="00B50281">
        <w:t xml:space="preserve">, but the effect of the task </w:t>
      </w:r>
      <w:r w:rsidR="00F06DF9">
        <w:t xml:space="preserve">scenario </w:t>
      </w:r>
      <w:r w:rsidR="00B50281">
        <w:t>was not</w:t>
      </w:r>
      <w:r w:rsidR="00F06DF9">
        <w:t xml:space="preserve"> observed</w:t>
      </w:r>
      <w:r w:rsidR="00B50281">
        <w:t xml:space="preserve"> (F (</w:t>
      </w:r>
      <w:r w:rsidR="00470EA9">
        <w:t>5</w:t>
      </w:r>
      <w:r w:rsidR="00B50281">
        <w:t>,</w:t>
      </w:r>
      <w:r w:rsidR="00470EA9">
        <w:t>6</w:t>
      </w:r>
      <w:r w:rsidR="00B50281">
        <w:t>0) =</w:t>
      </w:r>
      <w:r w:rsidR="002D109A">
        <w:t>0.</w:t>
      </w:r>
      <w:r w:rsidR="00470EA9">
        <w:t>61</w:t>
      </w:r>
      <w:r w:rsidR="00B50281">
        <w:t xml:space="preserve">, p = </w:t>
      </w:r>
      <w:r w:rsidR="002D109A">
        <w:t>0.</w:t>
      </w:r>
      <w:r w:rsidR="00E10068">
        <w:t>7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w:t>
      </w:r>
      <w:r w:rsidR="00470EA9">
        <w:t>.</w:t>
      </w:r>
      <w:r w:rsidR="00E10068">
        <w:t>032</w:t>
      </w:r>
      <w:r w:rsidR="00B50281">
        <w:t>)</w:t>
      </w:r>
      <w:r w:rsidR="000B53F3">
        <w:t xml:space="preserve">. The number of replays in the </w:t>
      </w:r>
      <w:r w:rsidR="00F06DF9">
        <w:t>Auto-P</w:t>
      </w:r>
      <w:r w:rsidR="00CB5CC5">
        <w:t>ausing condition</w:t>
      </w:r>
      <w:r w:rsidR="005B023B">
        <w:t xml:space="preserve"> (M = </w:t>
      </w:r>
      <w:r w:rsidR="00470EA9">
        <w:t>4.0</w:t>
      </w:r>
      <w:r w:rsidR="000C2826">
        <w:t>2</w:t>
      </w:r>
      <w:r w:rsidR="005B023B">
        <w:t>, SD = 1</w:t>
      </w:r>
      <w:r w:rsidR="00470EA9">
        <w:t>.80</w:t>
      </w:r>
      <w:r w:rsidR="005B023B">
        <w:t>)</w:t>
      </w:r>
      <w:r w:rsidR="000B53F3">
        <w:t xml:space="preserve"> was significantly less than </w:t>
      </w:r>
      <w:r w:rsidR="00871840">
        <w:t xml:space="preserve">in the </w:t>
      </w:r>
      <w:r w:rsidR="00F06DF9">
        <w:t xml:space="preserve">Control </w:t>
      </w:r>
      <w:r w:rsidR="00871840">
        <w:t>condition</w:t>
      </w:r>
      <w:r w:rsidR="005B023B">
        <w:t xml:space="preserve"> (M=</w:t>
      </w:r>
      <w:r w:rsidR="000C2826">
        <w:t>7.14</w:t>
      </w:r>
      <w:r w:rsidR="00300D73">
        <w:t xml:space="preserve">. SD = </w:t>
      </w:r>
      <w:r w:rsidR="000C2826">
        <w:t>3</w:t>
      </w:r>
      <w:r w:rsidR="00300D73">
        <w:t>.</w:t>
      </w:r>
      <w:r w:rsidR="000C2826">
        <w:t>47</w:t>
      </w:r>
      <w:r w:rsidR="005B023B">
        <w:t>)</w:t>
      </w:r>
      <w:r w:rsidR="00871840">
        <w:t xml:space="preserve">. </w:t>
      </w:r>
      <w:r w:rsidR="00300D73">
        <w:t xml:space="preserve">Additionally, the </w:t>
      </w:r>
      <w:r w:rsidR="00C441EB">
        <w:t xml:space="preserve">content </w:t>
      </w:r>
      <w:r w:rsidR="00300D73">
        <w:t xml:space="preserve">delivery </w:t>
      </w:r>
      <w:r w:rsidR="00F06DF9">
        <w:t xml:space="preserve">method </w:t>
      </w:r>
      <w:r w:rsidR="00F06DF9">
        <w:rPr>
          <w:rFonts w:ascii="Arial" w:hAnsi="Arial" w:cs="Arial"/>
        </w:rPr>
        <w:t>×</w:t>
      </w:r>
      <w:r w:rsidR="00300D73">
        <w:t xml:space="preserve"> </w:t>
      </w:r>
      <w:r w:rsidR="00300D73">
        <w:lastRenderedPageBreak/>
        <w:t xml:space="preserve">task </w:t>
      </w:r>
      <w:r w:rsidR="00F06DF9">
        <w:t xml:space="preserve">scenario </w:t>
      </w:r>
      <w:r w:rsidR="00300D73">
        <w:t>interaction effect was not significant (F (</w:t>
      </w:r>
      <w:r w:rsidR="000C2826">
        <w:t>5</w:t>
      </w:r>
      <w:r w:rsidR="00300D73">
        <w:t>,</w:t>
      </w:r>
      <w:r w:rsidR="000C2826">
        <w:t>6</w:t>
      </w:r>
      <w:r w:rsidR="00300D73">
        <w:t>0) =0.</w:t>
      </w:r>
      <w:r w:rsidR="000C2826">
        <w:t>61</w:t>
      </w:r>
      <w:r w:rsidR="00300D73">
        <w:t>, p = 0.6</w:t>
      </w:r>
      <w:r w:rsidR="000C2826">
        <w:t>9</w:t>
      </w:r>
      <w:r w:rsidR="00300D73">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w:t>
      </w:r>
      <w:r w:rsidR="000C2826">
        <w:t>35</w:t>
      </w:r>
      <w:r w:rsidR="00300D73">
        <w:t>).</w:t>
      </w:r>
      <w:r w:rsidR="009F3BF5">
        <w:t xml:space="preserve"> The results indicated the </w:t>
      </w:r>
      <w:r w:rsidR="001734B3">
        <w:t>auto-pause</w:t>
      </w:r>
      <w:r w:rsidR="009F3BF5">
        <w:t xml:space="preserve"> </w:t>
      </w:r>
      <w:r w:rsidR="00454248">
        <w:t xml:space="preserve">method </w:t>
      </w:r>
      <w:r w:rsidR="009F3BF5">
        <w:t xml:space="preserve">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4FDA5D64" w14:textId="2101F3CB" w:rsidR="000C2826" w:rsidRPr="000C2826" w:rsidRDefault="00120579" w:rsidP="000C2826">
      <w:pPr>
        <w:pStyle w:val="ParaContinue"/>
        <w:rPr>
          <w:rFonts w:eastAsia="Yu Mincho"/>
        </w:rPr>
      </w:pPr>
      <w:r w:rsidRPr="005B2F9F">
        <w:rPr>
          <w:i/>
          <w:iCs/>
        </w:rPr>
        <w:t>Replay time</w:t>
      </w:r>
      <w:r>
        <w:t xml:space="preserve">. The effect of the </w:t>
      </w:r>
      <w:r w:rsidR="00C441EB">
        <w:t xml:space="preserve">content </w:t>
      </w:r>
      <w:r>
        <w:t xml:space="preserve">delivery </w:t>
      </w:r>
      <w:r w:rsidR="00F06DF9">
        <w:t xml:space="preserve">method </w:t>
      </w:r>
      <w:r>
        <w:t xml:space="preserve">on the replay time </w:t>
      </w:r>
      <w:r w:rsidR="007931C7">
        <w:t>was significant (</w:t>
      </w:r>
      <w:r w:rsidR="007931C7" w:rsidRPr="003E72D4">
        <w:rPr>
          <w:lang w:eastAsia="en-US"/>
        </w:rPr>
        <w:t>F (1,</w:t>
      </w:r>
      <w:r w:rsidR="000C2826">
        <w:rPr>
          <w:lang w:eastAsia="en-US"/>
        </w:rPr>
        <w:t>6</w:t>
      </w:r>
      <w:r w:rsidR="007931C7" w:rsidRPr="003E72D4">
        <w:rPr>
          <w:lang w:eastAsia="en-US"/>
        </w:rPr>
        <w:t>0) =</w:t>
      </w:r>
      <w:r w:rsidR="00E10068">
        <w:rPr>
          <w:lang w:eastAsia="en-US"/>
        </w:rPr>
        <w:t>10.12</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E10068">
        <w:t>124</w:t>
      </w:r>
      <w:r w:rsidR="007931C7">
        <w:t xml:space="preserve">), while the effect of the task </w:t>
      </w:r>
      <w:r w:rsidR="00F06DF9">
        <w:t xml:space="preserve">scenario </w:t>
      </w:r>
      <w:r w:rsidR="007931C7">
        <w:t>was not significant (</w:t>
      </w:r>
      <w:r w:rsidR="00DA4A5E" w:rsidRPr="003E72D4">
        <w:rPr>
          <w:lang w:eastAsia="en-US"/>
        </w:rPr>
        <w:t>F (</w:t>
      </w:r>
      <w:r w:rsidR="000C2826">
        <w:rPr>
          <w:lang w:eastAsia="en-US"/>
        </w:rPr>
        <w:t>5</w:t>
      </w:r>
      <w:r w:rsidR="00DA4A5E" w:rsidRPr="003E72D4">
        <w:rPr>
          <w:lang w:eastAsia="en-US"/>
        </w:rPr>
        <w:t>,</w:t>
      </w:r>
      <w:r w:rsidR="000C2826">
        <w:rPr>
          <w:lang w:eastAsia="en-US"/>
        </w:rPr>
        <w:t>6</w:t>
      </w:r>
      <w:r w:rsidR="00DA4A5E" w:rsidRPr="003E72D4">
        <w:rPr>
          <w:lang w:eastAsia="en-US"/>
        </w:rPr>
        <w:t xml:space="preserve">0) = </w:t>
      </w:r>
      <w:r w:rsidR="000C2826">
        <w:rPr>
          <w:lang w:eastAsia="en-US"/>
        </w:rPr>
        <w:t>1.82</w:t>
      </w:r>
      <w:r w:rsidR="00DA4A5E" w:rsidRPr="003E72D4">
        <w:rPr>
          <w:lang w:eastAsia="en-US"/>
        </w:rPr>
        <w:t>, p</w:t>
      </w:r>
      <w:r w:rsidR="000C2826">
        <w:rPr>
          <w:lang w:eastAsia="en-US"/>
        </w:rPr>
        <w:t>=0.123</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w:t>
      </w:r>
      <w:r w:rsidR="000C2826">
        <w:t>11</w:t>
      </w:r>
      <w:r w:rsidR="007931C7">
        <w:t xml:space="preserve">). </w:t>
      </w:r>
      <w:r w:rsidR="000D5D50">
        <w:t xml:space="preserve">The </w:t>
      </w:r>
      <w:r w:rsidR="00F06DF9">
        <w:t xml:space="preserve">Auto-Pausing </w:t>
      </w:r>
      <w:r w:rsidR="00CB5CC5">
        <w:t>condition</w:t>
      </w:r>
      <w:r w:rsidR="004B5C2A">
        <w:t xml:space="preserve"> (M = </w:t>
      </w:r>
      <w:r w:rsidR="00211950">
        <w:t>120.58</w:t>
      </w:r>
      <w:r w:rsidR="004B5C2A">
        <w:t>, SD =</w:t>
      </w:r>
      <w:r w:rsidR="00211950">
        <w:t xml:space="preserve"> 36.50</w:t>
      </w:r>
      <w:r w:rsidR="004B5C2A">
        <w:t>) took</w:t>
      </w:r>
      <w:r w:rsidR="000D5D50">
        <w:t xml:space="preserve"> significantly less replay time than the control condition</w:t>
      </w:r>
      <w:r w:rsidR="00727A62">
        <w:t xml:space="preserve"> (M=</w:t>
      </w:r>
      <w:r w:rsidR="000C2826">
        <w:t>151.33</w:t>
      </w:r>
      <w:r w:rsidR="00727A62">
        <w:t>, SD=</w:t>
      </w:r>
      <w:r w:rsidR="000C2826">
        <w:t>45.73</w:t>
      </w:r>
      <w:r w:rsidR="00727A62">
        <w:t>)</w:t>
      </w:r>
      <w:r w:rsidR="000D5D50">
        <w:t xml:space="preserve">. </w:t>
      </w:r>
      <w:r w:rsidR="00B93C50">
        <w:t xml:space="preserve">Also, the </w:t>
      </w:r>
      <w:r w:rsidR="00903B01">
        <w:t xml:space="preserve">content </w:t>
      </w:r>
      <w:r w:rsidR="00B93C50">
        <w:t>d</w:t>
      </w:r>
      <w:r w:rsidR="000A2841">
        <w:t xml:space="preserve">elivery </w:t>
      </w:r>
      <w:r w:rsidR="00903B01">
        <w:t xml:space="preserve">method </w:t>
      </w:r>
      <w:r w:rsidR="00903B01">
        <w:rPr>
          <w:rFonts w:ascii="Arial" w:hAnsi="Arial" w:cs="Arial"/>
        </w:rPr>
        <w:t>×</w:t>
      </w:r>
      <w:r w:rsidR="000A2841">
        <w:t xml:space="preserve"> </w:t>
      </w:r>
      <w:r w:rsidR="00B06FF9">
        <w:t xml:space="preserve">task </w:t>
      </w:r>
      <w:r w:rsidR="007A5820">
        <w:t>interaction</w:t>
      </w:r>
      <w:r w:rsidR="00B93C50">
        <w:t xml:space="preserve"> was not significant (</w:t>
      </w:r>
      <w:r w:rsidR="007A5820">
        <w:t>F (</w:t>
      </w:r>
      <w:r w:rsidR="000C2826">
        <w:t>5</w:t>
      </w:r>
      <w:r w:rsidR="007A5820">
        <w:t>,</w:t>
      </w:r>
      <w:r w:rsidR="000C2826">
        <w:t>6</w:t>
      </w:r>
      <w:r w:rsidR="007A5820">
        <w:t>0) =</w:t>
      </w:r>
      <w:r w:rsidR="00E10068">
        <w:t>0.89</w:t>
      </w:r>
      <w:r w:rsidR="006D2BE9">
        <w:t>,</w:t>
      </w:r>
      <w:r w:rsidR="007A5820">
        <w:t xml:space="preserve"> p = </w:t>
      </w:r>
      <w:r w:rsidR="000C2826">
        <w:t>0.</w:t>
      </w:r>
      <w:r w:rsidR="00E10068">
        <w:t>49</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w:t>
      </w:r>
      <w:r w:rsidR="00E10068">
        <w:t>55</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43C7668A"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w:t>
      </w:r>
      <w:r w:rsidR="00055AC7">
        <w:rPr>
          <w:lang w:eastAsia="en-US"/>
        </w:rPr>
        <w:t xml:space="preserve"> </w:t>
      </w:r>
      <w:r w:rsidR="000A61D5">
        <w:rPr>
          <w:lang w:eastAsia="en-US"/>
        </w:rPr>
        <w:t>and a</w:t>
      </w:r>
      <w:r w:rsidR="00037245">
        <w:rPr>
          <w:lang w:eastAsia="en-US"/>
        </w:rPr>
        <w:t xml:space="preserve"> significant effect was </w:t>
      </w:r>
      <w:r w:rsidR="00A86091">
        <w:rPr>
          <w:lang w:eastAsia="en-US"/>
        </w:rPr>
        <w:t xml:space="preserve">found between the two </w:t>
      </w:r>
      <w:r w:rsidR="00903B01">
        <w:rPr>
          <w:lang w:eastAsia="en-US"/>
        </w:rPr>
        <w:t xml:space="preserve">content </w:t>
      </w:r>
      <w:r w:rsidR="00A86091">
        <w:rPr>
          <w:lang w:eastAsia="en-US"/>
        </w:rPr>
        <w:t xml:space="preserve">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1</m:t>
            </m:r>
          </m:e>
        </m:d>
        <m:r>
          <m:rPr>
            <m:sty m:val="p"/>
          </m:rPr>
          <w:rPr>
            <w:rFonts w:ascii="Cambria Math" w:hAnsi="Cambria Math"/>
            <w:lang w:eastAsia="en-US"/>
          </w:rPr>
          <m:t>= 4.08,N=12, p&lt;0.05</m:t>
        </m:r>
      </m:oMath>
      <w:r w:rsidR="00300C52" w:rsidRPr="00C31117">
        <w:rPr>
          <w:lang w:eastAsia="en-US"/>
        </w:rPr>
        <w:t>)</w:t>
      </w:r>
      <w:r w:rsidR="00156B6C">
        <w:rPr>
          <w:lang w:eastAsia="en-US"/>
        </w:rPr>
        <w:t>.</w:t>
      </w:r>
      <w:r w:rsidR="000A61D5">
        <w:rPr>
          <w:lang w:eastAsia="en-US"/>
        </w:rPr>
        <w:t xml:space="preserve"> The result suggested </w:t>
      </w:r>
      <w:r w:rsidR="00A05906">
        <w:rPr>
          <w:lang w:eastAsia="en-US"/>
        </w:rPr>
        <w:t xml:space="preserve">participants were more satisfied with the auto-pausing condition (Median = 6.5) than the control condition (Median=6). </w:t>
      </w:r>
      <w:r w:rsidR="00156B6C">
        <w:rPr>
          <w:lang w:eastAsia="en-US"/>
        </w:rPr>
        <w:t xml:space="preserve"> </w:t>
      </w:r>
    </w:p>
    <w:p w14:paraId="2D65DF2A" w14:textId="699EB33D" w:rsidR="000C0FC4" w:rsidRDefault="00517B40" w:rsidP="00D92770">
      <w:pPr>
        <w:pStyle w:val="ParaContinue"/>
      </w:pPr>
      <w:r w:rsidRPr="00827C0F">
        <w:rPr>
          <w:i/>
          <w:iCs/>
        </w:rPr>
        <w:t>Participant’s</w:t>
      </w:r>
      <w:r w:rsidR="002B070E" w:rsidRPr="00827C0F">
        <w:rPr>
          <w:i/>
          <w:iCs/>
        </w:rPr>
        <w:t xml:space="preserve"> feedback</w:t>
      </w:r>
      <w:r w:rsidR="002B070E" w:rsidRPr="00827C0F">
        <w:t xml:space="preserve">. </w:t>
      </w:r>
      <w:r w:rsidR="00021149" w:rsidRPr="00827C0F">
        <w:t>The participants’ feedback</w:t>
      </w:r>
      <w:r w:rsidR="00E64B33" w:rsidRPr="00827C0F">
        <w:t>s</w:t>
      </w:r>
      <w:r w:rsidR="00021149" w:rsidRPr="00827C0F">
        <w:t xml:space="preserve"> towards </w:t>
      </w:r>
      <w:r w:rsidR="00903B01">
        <w:t xml:space="preserve">the </w:t>
      </w:r>
      <w:r w:rsidR="00352187" w:rsidRPr="00827C0F">
        <w:t xml:space="preserve">automatic pausing </w:t>
      </w:r>
      <w:r w:rsidR="00903B01">
        <w:t xml:space="preserve">of </w:t>
      </w:r>
      <w:r w:rsidR="00352187" w:rsidRPr="00827C0F">
        <w:t>the</w:t>
      </w:r>
      <w:r w:rsidR="003E4274" w:rsidRPr="00827C0F">
        <w:t xml:space="preserve"> </w:t>
      </w:r>
      <w:r w:rsidR="00021149" w:rsidRPr="00827C0F">
        <w:t>instruction</w:t>
      </w:r>
      <w:r w:rsidR="002C1F38" w:rsidRPr="00827C0F">
        <w:t>al videos</w:t>
      </w:r>
      <w:r w:rsidR="00E64B33" w:rsidRPr="00827C0F">
        <w:t xml:space="preserve"> were </w:t>
      </w:r>
      <w:r w:rsidR="00B43AF7" w:rsidRPr="00827C0F">
        <w:t xml:space="preserve">generally </w:t>
      </w:r>
      <w:r w:rsidR="00E64B33" w:rsidRPr="00827C0F">
        <w:t>positive</w:t>
      </w:r>
      <w:r w:rsidR="00140A89">
        <w:t xml:space="preserve">. Similar to </w:t>
      </w:r>
      <w:r w:rsidR="00903B01">
        <w:t>S</w:t>
      </w:r>
      <w:r w:rsidR="00140A89">
        <w:t xml:space="preserve">tudy 1, </w:t>
      </w:r>
      <w:r w:rsidR="008A252F">
        <w:t>the participants’ feedback</w:t>
      </w:r>
      <w:r w:rsidR="00CF60A8">
        <w:t xml:space="preserve"> echo</w:t>
      </w:r>
      <w:r w:rsidR="008A252F">
        <w:t>ed</w:t>
      </w:r>
      <w:r w:rsidR="00CF60A8">
        <w:t xml:space="preserve"> the auto-pause system role as a memory buffer</w:t>
      </w:r>
      <w:r w:rsidR="008A252F">
        <w:t>. For example, P2 said “</w:t>
      </w:r>
      <w:r w:rsidR="00082D0A">
        <w:t>… (</w:t>
      </w:r>
      <w:r w:rsidR="00046585">
        <w:t>with auto-pause) I had more</w:t>
      </w:r>
      <w:r w:rsidR="008A252F">
        <w:t xml:space="preserve"> time to </w:t>
      </w:r>
      <w:r w:rsidR="00140A89">
        <w:t>digest all the information and do the task</w:t>
      </w:r>
      <w:r w:rsidR="00F10DCA">
        <w:t>.</w:t>
      </w:r>
      <w:r w:rsidR="008A252F">
        <w:t>”</w:t>
      </w:r>
      <w:r w:rsidR="00140A89">
        <w:t xml:space="preserve"> </w:t>
      </w:r>
      <w:r w:rsidR="006A620E">
        <w:t>Also</w:t>
      </w:r>
      <w:r w:rsidR="00140A89">
        <w:t>,</w:t>
      </w:r>
      <w:r w:rsidR="008A252F">
        <w:t xml:space="preserve"> </w:t>
      </w:r>
      <w:r w:rsidR="00CF60A8">
        <w:t>p</w:t>
      </w:r>
      <w:r w:rsidR="00827C0F" w:rsidRPr="00827C0F">
        <w:t>ar</w:t>
      </w:r>
      <w:r w:rsidR="00055AC7">
        <w:t>ti</w:t>
      </w:r>
      <w:r w:rsidR="00827C0F" w:rsidRPr="00827C0F">
        <w:t>cipants</w:t>
      </w:r>
      <w:r w:rsidR="006A620E">
        <w:t xml:space="preserve"> in </w:t>
      </w:r>
      <w:r w:rsidR="00903B01">
        <w:t xml:space="preserve">Study </w:t>
      </w:r>
      <w:r w:rsidR="006A620E">
        <w:t>2</w:t>
      </w:r>
      <w:r w:rsidR="00827C0F" w:rsidRPr="00827C0F">
        <w:t xml:space="preserve"> </w:t>
      </w:r>
      <w:r w:rsidR="0064586C">
        <w:t>viewed</w:t>
      </w:r>
      <w:r w:rsidR="00827C0F" w:rsidRPr="00827C0F">
        <w:t xml:space="preserve"> the auto-pause</w:t>
      </w:r>
      <w:r w:rsidR="00827C0F">
        <w:t xml:space="preserve"> system</w:t>
      </w:r>
      <w:r w:rsidR="00827C0F" w:rsidRPr="00827C0F">
        <w:t xml:space="preserve"> as a “</w:t>
      </w:r>
      <w:r w:rsidR="00140A89">
        <w:rPr>
          <w:lang w:eastAsia="zh-CN"/>
        </w:rPr>
        <w:t>highlighter</w:t>
      </w:r>
      <w:r w:rsidR="00827C0F" w:rsidRPr="00827C0F">
        <w:t>”</w:t>
      </w:r>
      <w:r w:rsidR="00827C0F">
        <w:t xml:space="preserve"> </w:t>
      </w:r>
      <w:r w:rsidR="00D60676">
        <w:t xml:space="preserve">that </w:t>
      </w:r>
      <w:r w:rsidR="0063501D">
        <w:t xml:space="preserve">marked many </w:t>
      </w:r>
      <w:r w:rsidR="00140A89">
        <w:t>potentially</w:t>
      </w:r>
      <w:r w:rsidR="0063501D">
        <w:t xml:space="preserve"> important</w:t>
      </w:r>
      <w:r w:rsidR="00140A89">
        <w:t xml:space="preserve"> point</w:t>
      </w:r>
      <w:r w:rsidR="0063501D">
        <w:t>s</w:t>
      </w:r>
      <w:r w:rsidR="00140A89">
        <w:t xml:space="preserve"> in the video. </w:t>
      </w:r>
      <w:r w:rsidR="00D60676">
        <w:t>For e</w:t>
      </w:r>
      <w:r w:rsidR="008D4062">
        <w:t>xample,</w:t>
      </w:r>
      <w:r w:rsidR="0009699C">
        <w:t xml:space="preserve"> </w:t>
      </w:r>
      <w:r w:rsidR="00D442CC">
        <w:t>P5 commented “…</w:t>
      </w:r>
      <w:r w:rsidR="00F10DCA">
        <w:t>t</w:t>
      </w:r>
      <w:r w:rsidR="0009699C">
        <w:t>o me the pause</w:t>
      </w:r>
      <w:r w:rsidR="00046585">
        <w:t>s</w:t>
      </w:r>
      <w:r w:rsidR="0063501D">
        <w:t xml:space="preserve"> </w:t>
      </w:r>
      <w:r w:rsidR="0009699C">
        <w:t>are</w:t>
      </w:r>
      <w:r w:rsidR="0063501D">
        <w:t xml:space="preserve"> like </w:t>
      </w:r>
      <w:r w:rsidR="0009699C">
        <w:t xml:space="preserve">the </w:t>
      </w:r>
      <w:r w:rsidR="0063501D">
        <w:t xml:space="preserve">video’s highlights </w:t>
      </w:r>
      <w:r w:rsidR="0009699C">
        <w:t>so I know where to look in the video</w:t>
      </w:r>
      <w:r w:rsidR="00FA3501">
        <w:t>…</w:t>
      </w:r>
      <w:r w:rsidR="0063501D">
        <w:t xml:space="preserve">I could </w:t>
      </w:r>
      <w:r w:rsidR="00F24E7A">
        <w:t>quickly find a particular step just by looking at the video’s timeline</w:t>
      </w:r>
      <w:r w:rsidR="00F10DCA">
        <w:t>.</w:t>
      </w:r>
      <w:r w:rsidR="00D442CC">
        <w:t>”</w:t>
      </w:r>
      <w:r w:rsidR="00046585">
        <w:t xml:space="preserve"> </w:t>
      </w:r>
      <w:r w:rsidR="006A620E">
        <w:t>Additionally</w:t>
      </w:r>
      <w:r w:rsidR="008D4062">
        <w:t xml:space="preserve">, the auto-pausing condition </w:t>
      </w:r>
      <w:r w:rsidR="00903B01">
        <w:t>made watching the instructional videos less stressful</w:t>
      </w:r>
      <w:r w:rsidR="008D4062">
        <w:t>. For example, P</w:t>
      </w:r>
      <w:r w:rsidR="009240B5">
        <w:t>9</w:t>
      </w:r>
      <w:r w:rsidR="008D4062">
        <w:t xml:space="preserve"> </w:t>
      </w:r>
      <w:r w:rsidR="00D82D01">
        <w:t>reported</w:t>
      </w:r>
      <w:r w:rsidR="00055AC7">
        <w:t>,</w:t>
      </w:r>
      <w:r w:rsidR="008D4062">
        <w:t xml:space="preserve"> “</w:t>
      </w:r>
      <w:r w:rsidR="00046585">
        <w:t>…</w:t>
      </w:r>
      <w:r w:rsidR="0097345D">
        <w:t xml:space="preserve">Trying to </w:t>
      </w:r>
      <w:r w:rsidR="00D82D01">
        <w:t xml:space="preserve">keep up with the video at its </w:t>
      </w:r>
      <w:r w:rsidR="00D1185B">
        <w:t>regular</w:t>
      </w:r>
      <w:r w:rsidR="00D82D01">
        <w:t xml:space="preserve"> speed stresses me out</w:t>
      </w:r>
      <w:r w:rsidR="00046585">
        <w:t>…</w:t>
      </w:r>
      <w:r w:rsidR="00D82D01">
        <w:t>auto-pause gives me some breathing room</w:t>
      </w:r>
      <w:r w:rsidR="00F10DCA">
        <w:t>.</w:t>
      </w:r>
      <w:r w:rsidR="008D4062">
        <w:t xml:space="preserve">” </w:t>
      </w:r>
      <w:r w:rsidR="006A620E">
        <w:t>However, the auto-pausing conditions were not without problems. For example</w:t>
      </w:r>
      <w:r w:rsidR="00D1185B">
        <w:t xml:space="preserve">, </w:t>
      </w:r>
      <w:r w:rsidR="00CF60A8">
        <w:t>partic</w:t>
      </w:r>
      <w:r w:rsidR="00D1185B">
        <w:t>ip</w:t>
      </w:r>
      <w:r w:rsidR="00CF60A8">
        <w:t xml:space="preserve">ants had divided opinions on the suitable number of auto-generated pauses in the videos. </w:t>
      </w:r>
      <w:r w:rsidR="009240B5">
        <w:t>P4</w:t>
      </w:r>
      <w:r w:rsidR="00A92E18">
        <w:t xml:space="preserve"> desired fewer pauses. She</w:t>
      </w:r>
      <w:r w:rsidR="009240B5">
        <w:t xml:space="preserve"> </w:t>
      </w:r>
      <w:r w:rsidR="007A417F">
        <w:t>said, “</w:t>
      </w:r>
      <w:r w:rsidR="00A92E18">
        <w:t>…There are way too many pauses</w:t>
      </w:r>
      <w:r w:rsidR="00866283">
        <w:t>…</w:t>
      </w:r>
      <w:r w:rsidR="00A92E18">
        <w:t xml:space="preserve">I can memorize </w:t>
      </w:r>
      <w:r w:rsidR="00866283">
        <w:t>many of the</w:t>
      </w:r>
      <w:r w:rsidR="00A92E18">
        <w:t xml:space="preserve"> steps so </w:t>
      </w:r>
      <w:r w:rsidR="00866283">
        <w:t>most</w:t>
      </w:r>
      <w:r w:rsidR="00A92E18">
        <w:t xml:space="preserve"> of the pauses</w:t>
      </w:r>
      <w:r w:rsidR="00D442CC">
        <w:t xml:space="preserve"> </w:t>
      </w:r>
      <w:r w:rsidR="00A92E18">
        <w:t xml:space="preserve">are </w:t>
      </w:r>
      <w:r w:rsidR="00E37774">
        <w:t>un</w:t>
      </w:r>
      <w:r w:rsidR="00A92E18">
        <w:t>necessary to me…I’d say five pauses are more than enough for a five-minute video</w:t>
      </w:r>
      <w:r w:rsidR="00F10DCA">
        <w:t>.</w:t>
      </w:r>
      <w:r w:rsidR="00D442CC">
        <w:t>”</w:t>
      </w:r>
      <w:r w:rsidR="00D92770">
        <w:t xml:space="preserve"> </w:t>
      </w:r>
      <w:r w:rsidR="00903B01">
        <w:t xml:space="preserve">In contrast </w:t>
      </w:r>
      <w:r w:rsidR="00D92770">
        <w:t>to P4,</w:t>
      </w:r>
      <w:r w:rsidR="00866283">
        <w:t xml:space="preserve"> P11 requested more pauses. He commented</w:t>
      </w:r>
      <w:r w:rsidR="00055AC7">
        <w:t>,</w:t>
      </w:r>
      <w:r w:rsidR="00866283">
        <w:t xml:space="preserve"> “…I’d suggest adding more paus</w:t>
      </w:r>
      <w:r w:rsidR="00C0051C">
        <w:t>es…</w:t>
      </w:r>
      <w:r w:rsidR="00616B5C">
        <w:t xml:space="preserve"> </w:t>
      </w:r>
      <w:r w:rsidR="00C0051C">
        <w:t>one for every single action like a mouse click or pressing</w:t>
      </w:r>
      <w:r w:rsidR="00616B5C">
        <w:t xml:space="preserve"> a key</w:t>
      </w:r>
      <w:r w:rsidR="00F10DCA">
        <w:t>.</w:t>
      </w:r>
      <w:r w:rsidR="00D92770">
        <w:t xml:space="preserve">” </w:t>
      </w:r>
      <w:r w:rsidR="00D1185B">
        <w:t>Furthermore, t</w:t>
      </w:r>
      <w:r w:rsidR="00D60676">
        <w:t>he effort associated with manually unpausing the video after each pause</w:t>
      </w:r>
      <w:r w:rsidR="00046585">
        <w:t xml:space="preserve"> might be a bit of </w:t>
      </w:r>
      <w:r w:rsidR="00055AC7">
        <w:t xml:space="preserve">an </w:t>
      </w:r>
      <w:r w:rsidR="009C3E11">
        <w:t>issue</w:t>
      </w:r>
      <w:r w:rsidR="00046585">
        <w:t xml:space="preserve"> to the participants</w:t>
      </w:r>
      <w:r w:rsidR="00D60676">
        <w:t xml:space="preserve">. </w:t>
      </w:r>
      <w:r w:rsidR="00046585">
        <w:t xml:space="preserve">For example, </w:t>
      </w:r>
      <w:r w:rsidR="00D92770">
        <w:t xml:space="preserve">P8 </w:t>
      </w:r>
      <w:r w:rsidR="00E06087">
        <w:t>commented</w:t>
      </w:r>
      <w:r w:rsidR="00055AC7">
        <w:t>,</w:t>
      </w:r>
      <w:r w:rsidR="009C3E11">
        <w:t xml:space="preserve"> </w:t>
      </w:r>
      <w:r w:rsidR="00D92770">
        <w:t>“…I wish the video could just auto</w:t>
      </w:r>
      <w:r w:rsidR="00055AC7">
        <w:t>-</w:t>
      </w:r>
      <w:r w:rsidR="00D92770">
        <w:t>play after two seconds</w:t>
      </w:r>
      <w:r w:rsidR="009C3E11">
        <w:t xml:space="preserve"> to save me some effort</w:t>
      </w:r>
      <w:r w:rsidR="007A417F">
        <w:t>.</w:t>
      </w:r>
      <w:r w:rsidR="00D92770">
        <w:t>”</w:t>
      </w:r>
    </w:p>
    <w:p w14:paraId="4091FA84" w14:textId="6720487C" w:rsidR="00DC5D7C" w:rsidRDefault="00DC5D7C" w:rsidP="00F50E46">
      <w:pPr>
        <w:pStyle w:val="TableCaption"/>
      </w:pPr>
      <w:bookmarkStart w:id="21" w:name="_Ref78138546"/>
      <w:r>
        <w:t xml:space="preserve">Table </w:t>
      </w:r>
      <w:r w:rsidR="004022DF">
        <w:fldChar w:fldCharType="begin"/>
      </w:r>
      <w:r w:rsidR="004022DF">
        <w:instrText xml:space="preserve"> SEQ Table \* ARABIC </w:instrText>
      </w:r>
      <w:r w:rsidR="004022DF">
        <w:fldChar w:fldCharType="separate"/>
      </w:r>
      <w:r w:rsidR="007607C6">
        <w:rPr>
          <w:noProof/>
        </w:rPr>
        <w:t>10</w:t>
      </w:r>
      <w:r w:rsidR="004022DF">
        <w:fldChar w:fldCharType="end"/>
      </w:r>
      <w:r>
        <w:t xml:space="preserve">. </w:t>
      </w:r>
      <w:r w:rsidRPr="007B3564">
        <w:t xml:space="preserve">Summary of comparison results </w:t>
      </w:r>
      <w:r w:rsidR="006C57D2">
        <w:t>after</w:t>
      </w:r>
      <w:r w:rsidR="00AE06B2">
        <w:t xml:space="preserve"> </w:t>
      </w:r>
      <w:r w:rsidR="006C57D2">
        <w:t>the n</w:t>
      </w:r>
      <w:r w:rsidR="006C57D2" w:rsidRPr="00CF5DC6">
        <w:rPr>
          <w:vertAlign w:val="superscript"/>
        </w:rPr>
        <w:t>th</w:t>
      </w:r>
      <w:r w:rsidR="006C57D2">
        <w:t xml:space="preserve"> </w:t>
      </w:r>
      <w:r w:rsidR="0018718B">
        <w:t>trial with each condition</w:t>
      </w:r>
      <w:r w:rsidRPr="007B3564">
        <w:t xml:space="preserve"> (* indicates significance)</w:t>
      </w:r>
      <w:bookmarkEnd w:id="21"/>
    </w:p>
    <w:tbl>
      <w:tblPr>
        <w:tblStyle w:val="TableGrid"/>
        <w:tblW w:w="72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1668"/>
        <w:gridCol w:w="2159"/>
        <w:gridCol w:w="1307"/>
      </w:tblGrid>
      <w:tr w:rsidR="000F3399" w14:paraId="05A039BF" w14:textId="39D4C40B" w:rsidTr="003877FB">
        <w:trPr>
          <w:tblHeader/>
          <w:jc w:val="center"/>
        </w:trPr>
        <w:tc>
          <w:tcPr>
            <w:tcW w:w="2160" w:type="dxa"/>
            <w:tcBorders>
              <w:top w:val="single" w:sz="4" w:space="0" w:color="auto"/>
              <w:left w:val="nil"/>
              <w:bottom w:val="single" w:sz="4" w:space="0" w:color="auto"/>
              <w:right w:val="nil"/>
            </w:tcBorders>
            <w:hideMark/>
          </w:tcPr>
          <w:p w14:paraId="4C663699" w14:textId="5E4046AC" w:rsidR="000F3399" w:rsidRDefault="000F3399" w:rsidP="00182C0D">
            <w:pPr>
              <w:pStyle w:val="TableCell"/>
              <w:jc w:val="center"/>
            </w:pPr>
            <w:r>
              <w:t>Variable</w:t>
            </w:r>
          </w:p>
        </w:tc>
        <w:tc>
          <w:tcPr>
            <w:tcW w:w="1668" w:type="dxa"/>
            <w:tcBorders>
              <w:top w:val="single" w:sz="4" w:space="0" w:color="auto"/>
              <w:left w:val="nil"/>
              <w:bottom w:val="single" w:sz="4" w:space="0" w:color="auto"/>
              <w:right w:val="nil"/>
            </w:tcBorders>
            <w:hideMark/>
          </w:tcPr>
          <w:p w14:paraId="08497682" w14:textId="0F29F899" w:rsidR="000F3399" w:rsidRDefault="000F3399" w:rsidP="00182C0D">
            <w:pPr>
              <w:pStyle w:val="TableCell"/>
              <w:ind w:firstLine="0"/>
              <w:jc w:val="center"/>
            </w:pPr>
            <w:r>
              <w:t>Trial 1</w:t>
            </w:r>
          </w:p>
        </w:tc>
        <w:tc>
          <w:tcPr>
            <w:tcW w:w="2159" w:type="dxa"/>
            <w:tcBorders>
              <w:top w:val="single" w:sz="4" w:space="0" w:color="auto"/>
              <w:left w:val="nil"/>
              <w:bottom w:val="single" w:sz="4" w:space="0" w:color="auto"/>
              <w:right w:val="nil"/>
            </w:tcBorders>
            <w:hideMark/>
          </w:tcPr>
          <w:p w14:paraId="0554146C" w14:textId="5832B336" w:rsidR="000F3399" w:rsidRDefault="000F3399" w:rsidP="00182C0D">
            <w:pPr>
              <w:pStyle w:val="TableCell"/>
              <w:ind w:firstLine="0"/>
              <w:jc w:val="center"/>
            </w:pPr>
            <w:r>
              <w:t>Trial 2</w:t>
            </w:r>
          </w:p>
        </w:tc>
        <w:tc>
          <w:tcPr>
            <w:tcW w:w="1307" w:type="dxa"/>
            <w:tcBorders>
              <w:top w:val="single" w:sz="4" w:space="0" w:color="auto"/>
              <w:left w:val="nil"/>
              <w:bottom w:val="single" w:sz="4" w:space="0" w:color="auto"/>
              <w:right w:val="nil"/>
            </w:tcBorders>
          </w:tcPr>
          <w:p w14:paraId="3271BE07" w14:textId="438C462C" w:rsidR="000F3399" w:rsidRDefault="000F3399" w:rsidP="00182C0D">
            <w:pPr>
              <w:pStyle w:val="TableCell"/>
              <w:ind w:firstLine="0"/>
              <w:jc w:val="center"/>
            </w:pPr>
            <w:r>
              <w:t>Trial 3</w:t>
            </w:r>
          </w:p>
        </w:tc>
      </w:tr>
      <w:tr w:rsidR="000F3399" w14:paraId="08F4EE67" w14:textId="5093D8D3" w:rsidTr="003877FB">
        <w:trPr>
          <w:trHeight w:val="1136"/>
          <w:jc w:val="center"/>
        </w:trPr>
        <w:tc>
          <w:tcPr>
            <w:tcW w:w="2160" w:type="dxa"/>
            <w:tcBorders>
              <w:top w:val="single" w:sz="4" w:space="0" w:color="auto"/>
              <w:left w:val="nil"/>
              <w:bottom w:val="nil"/>
              <w:right w:val="nil"/>
            </w:tcBorders>
            <w:hideMark/>
          </w:tcPr>
          <w:p w14:paraId="6ED404F0" w14:textId="0BA4E976" w:rsidR="000F3399" w:rsidRDefault="000F3399" w:rsidP="00182C0D">
            <w:pPr>
              <w:pStyle w:val="TableCell"/>
              <w:jc w:val="center"/>
            </w:pPr>
            <w:r>
              <w:t>Completion time</w:t>
            </w:r>
          </w:p>
          <w:p w14:paraId="56CE6000" w14:textId="2743BFB2" w:rsidR="000F3399" w:rsidRDefault="00672F3C" w:rsidP="00182C0D">
            <w:pPr>
              <w:pStyle w:val="TableCell"/>
              <w:jc w:val="center"/>
            </w:pPr>
            <w:r>
              <w:t>#</w:t>
            </w:r>
            <w:r w:rsidR="000F3399">
              <w:t xml:space="preserve"> </w:t>
            </w:r>
            <w:proofErr w:type="gramStart"/>
            <w:r w:rsidR="000F3399">
              <w:t>of</w:t>
            </w:r>
            <w:proofErr w:type="gramEnd"/>
            <w:r w:rsidR="000F3399">
              <w:t xml:space="preserve"> pauses</w:t>
            </w:r>
          </w:p>
          <w:p w14:paraId="7CFFB2E0" w14:textId="2B833A5A" w:rsidR="000F3399" w:rsidRDefault="00672F3C" w:rsidP="00182C0D">
            <w:pPr>
              <w:pStyle w:val="TableCell"/>
              <w:jc w:val="center"/>
            </w:pPr>
            <w:r>
              <w:t>#</w:t>
            </w:r>
            <w:r w:rsidR="000F3399">
              <w:t xml:space="preserve"> </w:t>
            </w:r>
            <w:proofErr w:type="gramStart"/>
            <w:r w:rsidR="000F3399">
              <w:t>of</w:t>
            </w:r>
            <w:proofErr w:type="gramEnd"/>
            <w:r w:rsidR="000F3399">
              <w:t xml:space="preserve"> replays</w:t>
            </w:r>
          </w:p>
          <w:p w14:paraId="29DD9C30" w14:textId="44FEC584" w:rsidR="000F3399" w:rsidRDefault="000F3399" w:rsidP="00182C0D">
            <w:pPr>
              <w:pStyle w:val="TableCell"/>
              <w:jc w:val="center"/>
            </w:pPr>
            <w:commentRangeStart w:id="22"/>
            <w:commentRangeStart w:id="23"/>
            <w:commentRangeStart w:id="24"/>
            <w:r>
              <w:t>Replay time</w:t>
            </w:r>
            <w:commentRangeEnd w:id="22"/>
            <w:r w:rsidR="00C11F0B">
              <w:rPr>
                <w:rStyle w:val="CommentReference"/>
                <w:rFonts w:asciiTheme="minorHAnsi" w:eastAsiaTheme="minorEastAsia" w:hAnsiTheme="minorHAnsi" w:cstheme="minorBidi"/>
                <w:lang w:val="en-CA" w:eastAsia="zh-CN"/>
              </w:rPr>
              <w:commentReference w:id="22"/>
            </w:r>
            <w:commentRangeEnd w:id="23"/>
            <w:r w:rsidR="00726A0B">
              <w:rPr>
                <w:rStyle w:val="CommentReference"/>
                <w:rFonts w:asciiTheme="minorHAnsi" w:eastAsiaTheme="minorEastAsia" w:hAnsiTheme="minorHAnsi" w:cstheme="minorBidi"/>
                <w:lang w:val="en-CA" w:eastAsia="zh-CN"/>
              </w:rPr>
              <w:commentReference w:id="23"/>
            </w:r>
            <w:commentRangeEnd w:id="24"/>
            <w:r w:rsidR="002A02FD">
              <w:rPr>
                <w:rStyle w:val="CommentReference"/>
                <w:rFonts w:asciiTheme="minorHAnsi" w:eastAsiaTheme="minorEastAsia" w:hAnsiTheme="minorHAnsi" w:cstheme="minorBidi"/>
                <w:lang w:val="en-CA" w:eastAsia="zh-CN"/>
              </w:rPr>
              <w:commentReference w:id="24"/>
            </w:r>
          </w:p>
          <w:p w14:paraId="35BDA359" w14:textId="411EB377" w:rsidR="000F3399" w:rsidRDefault="000F3399" w:rsidP="00182C0D">
            <w:pPr>
              <w:pStyle w:val="TableCell"/>
              <w:jc w:val="center"/>
            </w:pPr>
          </w:p>
        </w:tc>
        <w:tc>
          <w:tcPr>
            <w:tcW w:w="1668" w:type="dxa"/>
            <w:tcBorders>
              <w:top w:val="single" w:sz="4" w:space="0" w:color="auto"/>
              <w:left w:val="nil"/>
              <w:bottom w:val="nil"/>
              <w:right w:val="nil"/>
            </w:tcBorders>
            <w:hideMark/>
          </w:tcPr>
          <w:p w14:paraId="47306081" w14:textId="3E3D30AB" w:rsidR="000F3399" w:rsidRDefault="000F3399" w:rsidP="00182C0D">
            <w:pPr>
              <w:pStyle w:val="TableCell"/>
              <w:ind w:firstLine="0"/>
              <w:jc w:val="center"/>
            </w:pPr>
            <w:r>
              <w:t>n.s.</w:t>
            </w:r>
          </w:p>
          <w:p w14:paraId="4C80ECF5" w14:textId="452E786B" w:rsidR="000F3399" w:rsidRDefault="000F3399" w:rsidP="00182C0D">
            <w:pPr>
              <w:pStyle w:val="TableCell"/>
              <w:ind w:firstLine="0"/>
              <w:jc w:val="center"/>
            </w:pPr>
            <w:r>
              <w:t>pause&lt;control *</w:t>
            </w:r>
          </w:p>
          <w:p w14:paraId="765A3A26" w14:textId="65B0F083" w:rsidR="000F3399" w:rsidRDefault="000F3399" w:rsidP="00182C0D">
            <w:pPr>
              <w:pStyle w:val="TableCell"/>
              <w:ind w:firstLine="0"/>
              <w:jc w:val="center"/>
            </w:pPr>
            <w:r>
              <w:t>pause&lt;control *</w:t>
            </w:r>
          </w:p>
          <w:p w14:paraId="5A410859" w14:textId="295D3FCC" w:rsidR="000F3399" w:rsidRDefault="009969FA" w:rsidP="003877FB">
            <w:pPr>
              <w:pStyle w:val="TableCell"/>
              <w:ind w:firstLine="0"/>
              <w:jc w:val="center"/>
            </w:pPr>
            <w:r>
              <w:t>n.s.</w:t>
            </w:r>
          </w:p>
        </w:tc>
        <w:tc>
          <w:tcPr>
            <w:tcW w:w="2159" w:type="dxa"/>
            <w:tcBorders>
              <w:top w:val="single" w:sz="4" w:space="0" w:color="auto"/>
              <w:left w:val="nil"/>
              <w:bottom w:val="nil"/>
              <w:right w:val="nil"/>
            </w:tcBorders>
            <w:hideMark/>
          </w:tcPr>
          <w:p w14:paraId="3F221855" w14:textId="77777777" w:rsidR="008C0696" w:rsidRDefault="008C0696" w:rsidP="008C0696">
            <w:pPr>
              <w:pStyle w:val="TableCell"/>
              <w:ind w:firstLine="0"/>
              <w:jc w:val="center"/>
            </w:pPr>
            <w:r>
              <w:t>n.s.</w:t>
            </w:r>
          </w:p>
          <w:p w14:paraId="3234B90D" w14:textId="1F7DF739" w:rsidR="000F3399" w:rsidRDefault="000F3399" w:rsidP="00182C0D">
            <w:pPr>
              <w:pStyle w:val="TableCell"/>
              <w:ind w:firstLine="0"/>
              <w:jc w:val="center"/>
            </w:pPr>
            <w:r>
              <w:t>pause&lt;control*</w:t>
            </w:r>
          </w:p>
          <w:p w14:paraId="7C807420" w14:textId="6A68936A" w:rsidR="000F3399" w:rsidRDefault="000F3399" w:rsidP="00182C0D">
            <w:pPr>
              <w:pStyle w:val="TableCell"/>
              <w:ind w:firstLine="0"/>
              <w:jc w:val="center"/>
            </w:pPr>
            <w:r>
              <w:t>pause&lt;control *</w:t>
            </w:r>
          </w:p>
          <w:p w14:paraId="66F3E87B" w14:textId="284E0566" w:rsidR="000F3399" w:rsidRDefault="000F3399" w:rsidP="00182C0D">
            <w:pPr>
              <w:pStyle w:val="TableCell"/>
              <w:ind w:firstLine="0"/>
              <w:jc w:val="center"/>
            </w:pPr>
            <w:r>
              <w:t>pause&lt;control *</w:t>
            </w:r>
          </w:p>
          <w:p w14:paraId="04032D7E" w14:textId="77777777" w:rsidR="000F3399" w:rsidRDefault="000F3399">
            <w:pPr>
              <w:pStyle w:val="TableCell"/>
              <w:ind w:firstLine="0"/>
              <w:jc w:val="center"/>
            </w:pPr>
          </w:p>
        </w:tc>
        <w:tc>
          <w:tcPr>
            <w:tcW w:w="1307" w:type="dxa"/>
            <w:tcBorders>
              <w:top w:val="single" w:sz="4" w:space="0" w:color="auto"/>
              <w:left w:val="nil"/>
              <w:bottom w:val="nil"/>
              <w:right w:val="nil"/>
            </w:tcBorders>
          </w:tcPr>
          <w:p w14:paraId="0D6CB40B" w14:textId="77777777" w:rsidR="009969FA" w:rsidRDefault="009969FA" w:rsidP="009969FA">
            <w:pPr>
              <w:pStyle w:val="TableCell"/>
              <w:ind w:firstLine="0"/>
              <w:jc w:val="center"/>
            </w:pPr>
            <w:r>
              <w:t>pause&lt;control*</w:t>
            </w:r>
          </w:p>
          <w:p w14:paraId="1E43B66E" w14:textId="77777777" w:rsidR="009969FA" w:rsidRDefault="009969FA" w:rsidP="009969FA">
            <w:pPr>
              <w:pStyle w:val="TableCell"/>
              <w:ind w:firstLine="0"/>
              <w:jc w:val="center"/>
            </w:pPr>
            <w:r>
              <w:t>pause&lt;control*</w:t>
            </w:r>
          </w:p>
          <w:p w14:paraId="240A5E9F" w14:textId="77777777" w:rsidR="009969FA" w:rsidRDefault="009969FA" w:rsidP="009969FA">
            <w:pPr>
              <w:pStyle w:val="TableCell"/>
              <w:ind w:firstLine="0"/>
              <w:jc w:val="center"/>
            </w:pPr>
            <w:r>
              <w:t>pause&lt;control *</w:t>
            </w:r>
          </w:p>
          <w:p w14:paraId="52F1FF07" w14:textId="7C4A4829" w:rsidR="000F3399" w:rsidRPr="009969FA" w:rsidRDefault="009969FA" w:rsidP="009969FA">
            <w:pPr>
              <w:pStyle w:val="TableCell"/>
              <w:ind w:firstLine="0"/>
              <w:jc w:val="center"/>
            </w:pPr>
            <w:r>
              <w:t>pause&lt;control *</w:t>
            </w:r>
          </w:p>
        </w:tc>
      </w:tr>
    </w:tbl>
    <w:p w14:paraId="6233348D" w14:textId="4EEC32FE"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877FB">
        <w:t>third</w:t>
      </w:r>
      <w:r w:rsidR="003A25E6">
        <w:t xml:space="preserve"> </w:t>
      </w:r>
      <w:r w:rsidR="003464D4">
        <w:t xml:space="preserve">trial </w:t>
      </w:r>
      <w:r w:rsidR="003A25E6">
        <w:t>(</w:t>
      </w:r>
      <w:r w:rsidR="003A25E6" w:rsidRPr="00D20560">
        <w:t>F (1,</w:t>
      </w:r>
      <w:r w:rsidR="003A25E6">
        <w:t>2</w:t>
      </w:r>
      <w:r w:rsidR="003877FB">
        <w:t>2</w:t>
      </w:r>
      <w:r w:rsidR="003A25E6" w:rsidRPr="00D20560">
        <w:t xml:space="preserve">) = </w:t>
      </w:r>
      <w:r w:rsidR="003A25E6">
        <w:t>5.</w:t>
      </w:r>
      <w:r w:rsidR="003877FB">
        <w:t>46</w:t>
      </w:r>
      <w:r w:rsidR="003A25E6">
        <w:t>,</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w:t>
      </w:r>
      <w:r w:rsidR="003877FB">
        <w:t>19</w:t>
      </w:r>
      <w:r w:rsidR="003A25E6">
        <w:t>)</w:t>
      </w:r>
      <w:r w:rsidR="00616B5C">
        <w:t xml:space="preserve">, shown in </w:t>
      </w:r>
      <w:r w:rsidR="00616B5C">
        <w:fldChar w:fldCharType="begin"/>
      </w:r>
      <w:r w:rsidR="00616B5C">
        <w:instrText xml:space="preserve"> REF _Ref78138546 \h </w:instrText>
      </w:r>
      <w:r w:rsidR="00616B5C">
        <w:fldChar w:fldCharType="separate"/>
      </w:r>
      <w:r w:rsidR="00616B5C">
        <w:t>Table 9.</w:t>
      </w:r>
      <w:r w:rsidR="00616B5C">
        <w:fldChar w:fldCharType="end"/>
      </w:r>
      <w:r w:rsidR="00E66C83">
        <w:t xml:space="preserve"> They spent less time with the </w:t>
      </w:r>
      <w:r w:rsidR="003464D4">
        <w:t>Auto-P</w:t>
      </w:r>
      <w:r w:rsidR="00CB5CC5">
        <w:t>ausing condition</w:t>
      </w:r>
      <w:r w:rsidR="00E66C83">
        <w:t xml:space="preserve"> (M = </w:t>
      </w:r>
      <w:r w:rsidR="003877FB">
        <w:t>452.50</w:t>
      </w:r>
      <w:r w:rsidR="00E66C83">
        <w:t xml:space="preserve">, SD = </w:t>
      </w:r>
      <w:r w:rsidR="003877FB">
        <w:lastRenderedPageBreak/>
        <w:t>118.41</w:t>
      </w:r>
      <w:r w:rsidR="00E66C83">
        <w:t xml:space="preserve">) than with the </w:t>
      </w:r>
      <w:r w:rsidR="003464D4">
        <w:t xml:space="preserve">Control </w:t>
      </w:r>
      <w:r w:rsidR="00E66C83">
        <w:t xml:space="preserve">condition (M = </w:t>
      </w:r>
      <w:r w:rsidR="003877FB">
        <w:t>580.17</w:t>
      </w:r>
      <w:r w:rsidR="00E66C83">
        <w:t xml:space="preserve">, SD = </w:t>
      </w:r>
      <w:r w:rsidR="003877FB">
        <w:t>147.64</w:t>
      </w:r>
      <w:r w:rsidR="00E66C83">
        <w:t xml:space="preserve">). </w:t>
      </w:r>
      <w:r w:rsidR="003877FB">
        <w:t xml:space="preserve"> T</w:t>
      </w:r>
      <w:r w:rsidR="002358F5">
        <w:t xml:space="preserve">his meant that </w:t>
      </w:r>
      <w:r w:rsidR="00220F72">
        <w:t>participants</w:t>
      </w:r>
      <w:r w:rsidR="002358F5">
        <w:t xml:space="preserve"> bec</w:t>
      </w:r>
      <w:r w:rsidR="00220F72">
        <w:t>a</w:t>
      </w:r>
      <w:r w:rsidR="002358F5">
        <w:t>me expert</w:t>
      </w:r>
      <w:r w:rsidR="00220F72">
        <w:t>s</w:t>
      </w:r>
      <w:r w:rsidR="002358F5">
        <w:t xml:space="preserve"> with the </w:t>
      </w:r>
      <w:r w:rsidR="003877FB">
        <w:t xml:space="preserve">auto-pausing </w:t>
      </w:r>
      <w:r w:rsidR="002358F5">
        <w:t>method</w:t>
      </w:r>
      <w:r w:rsidR="002358F5" w:rsidRPr="003877FB">
        <w:t xml:space="preserve"> </w:t>
      </w:r>
      <w:r w:rsidR="00D53B6C" w:rsidRPr="003877FB">
        <w:t xml:space="preserve">by </w:t>
      </w:r>
      <w:r w:rsidR="002358F5" w:rsidRPr="003877FB">
        <w:t>the third time they used it</w:t>
      </w:r>
      <w:r w:rsidR="003877FB">
        <w:t xml:space="preserve">. </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3BAC89FB"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w:t>
      </w:r>
      <w:r w:rsidR="00C441EB">
        <w:t xml:space="preserve">content </w:t>
      </w:r>
      <w:r w:rsidR="00241341">
        <w:t xml:space="preserve">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773D055B" w:rsidR="00E8516A" w:rsidRDefault="00164E14" w:rsidP="00CF4549">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r w:rsidR="007A417F">
        <w:rPr>
          <w:lang w:eastAsia="en-US"/>
        </w:rPr>
        <w:t>study, our</w:t>
      </w:r>
      <w:r w:rsidR="00F679F2">
        <w:rPr>
          <w:lang w:eastAsia="en-US"/>
        </w:rPr>
        <w:t xml:space="preserve"> approach for </w:t>
      </w:r>
      <w:r w:rsidR="00CF4549">
        <w:rPr>
          <w:lang w:eastAsia="en-US"/>
        </w:rPr>
        <w:t xml:space="preserve">identifying where to insert automatic </w:t>
      </w:r>
      <w:r w:rsidR="00F679F2">
        <w:rPr>
          <w:lang w:eastAsia="en-US"/>
        </w:rPr>
        <w:t>pauses</w:t>
      </w:r>
      <w:r w:rsidR="005B41A7">
        <w:rPr>
          <w:lang w:eastAsia="en-US"/>
        </w:rPr>
        <w:t xml:space="preserve"> might not </w:t>
      </w:r>
      <w:r w:rsidR="00CF4549">
        <w:rPr>
          <w:lang w:eastAsia="en-US"/>
        </w:rPr>
        <w:t xml:space="preserve">generalize </w:t>
      </w:r>
      <w:r w:rsidR="005B41A7">
        <w:rPr>
          <w:lang w:eastAsia="en-US"/>
        </w:rPr>
        <w:t>to other videos</w:t>
      </w:r>
      <w:r w:rsidR="00CF4549">
        <w:rPr>
          <w:lang w:eastAsia="en-US"/>
        </w:rPr>
        <w:t xml:space="preserve"> well</w:t>
      </w:r>
      <w:r w:rsidR="005B41A7">
        <w:rPr>
          <w:lang w:eastAsia="en-US"/>
        </w:rPr>
        <w:t xml:space="preserve">. </w:t>
      </w:r>
      <w:r w:rsidR="00F679F2">
        <w:rPr>
          <w:lang w:eastAsia="en-US"/>
        </w:rPr>
        <w:t>For example,</w:t>
      </w:r>
      <w:r w:rsidR="00687411">
        <w:rPr>
          <w:lang w:eastAsia="en-US"/>
        </w:rPr>
        <w:t xml:space="preserve"> </w:t>
      </w:r>
      <w:r w:rsidR="00477EFF">
        <w:rPr>
          <w:lang w:eastAsia="en-US"/>
        </w:rPr>
        <w:t xml:space="preserve">some speakers </w:t>
      </w:r>
      <w:r w:rsidR="00CF4549">
        <w:rPr>
          <w:lang w:eastAsia="en-US"/>
        </w:rPr>
        <w:t xml:space="preserve">may </w:t>
      </w:r>
      <w:r w:rsidR="00477EFF">
        <w:rPr>
          <w:lang w:eastAsia="en-US"/>
        </w:rPr>
        <w:t>read through their scripts with almost no natural pauses</w:t>
      </w:r>
      <w:r w:rsidR="00CF4549">
        <w:rPr>
          <w:lang w:eastAsia="en-US"/>
        </w:rPr>
        <w:t xml:space="preserve"> or may speak with a lot of unintended pauses</w:t>
      </w:r>
      <w:r w:rsidR="00477EFF">
        <w:rPr>
          <w:lang w:eastAsia="en-US"/>
        </w:rPr>
        <w:t xml:space="preserve">, which </w:t>
      </w:r>
      <w:r w:rsidR="00CF4549">
        <w:rPr>
          <w:lang w:eastAsia="en-US"/>
        </w:rPr>
        <w:t xml:space="preserve">will make </w:t>
      </w:r>
      <w:r w:rsidR="00477EFF">
        <w:rPr>
          <w:lang w:eastAsia="en-US"/>
        </w:rPr>
        <w:t xml:space="preserve">it difficult for the algorithm to </w:t>
      </w:r>
      <w:r w:rsidR="00CF4549">
        <w:rPr>
          <w:lang w:eastAsia="en-US"/>
        </w:rPr>
        <w:t xml:space="preserve">accurately </w:t>
      </w:r>
      <w:r w:rsidR="00477EFF">
        <w:rPr>
          <w:lang w:eastAsia="en-US"/>
        </w:rPr>
        <w:t xml:space="preserve">identify gaps of silence within the speech.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CF4549">
        <w:rPr>
          <w:lang w:eastAsia="en-US"/>
        </w:rPr>
        <w:t xml:space="preserve">will </w:t>
      </w:r>
      <w:r w:rsidR="00DB4168">
        <w:rPr>
          <w:lang w:eastAsia="en-US"/>
        </w:rPr>
        <w:t xml:space="preserve">exacerbated the technical challenge. </w:t>
      </w:r>
      <w:r w:rsidR="00CF4549">
        <w:rPr>
          <w:lang w:eastAsia="en-US"/>
        </w:rPr>
        <w:t>Thus, a natural way to improve upon our auto-pause method is to analyze other aspects of the instructional video beyond the audio stream, such as</w:t>
      </w:r>
      <w:r w:rsidR="00252C4B">
        <w:rPr>
          <w:lang w:eastAsia="en-US"/>
        </w:rPr>
        <w:t xml:space="preserve"> </w:t>
      </w:r>
      <w:r w:rsidR="00055AC7">
        <w:rPr>
          <w:lang w:eastAsia="en-US"/>
        </w:rPr>
        <w:t xml:space="preserve">the </w:t>
      </w:r>
      <w:r w:rsidR="00714DAD">
        <w:rPr>
          <w:lang w:eastAsia="en-US"/>
        </w:rPr>
        <w:t>visual components</w:t>
      </w:r>
      <w:r w:rsidR="00261D5E">
        <w:rPr>
          <w:lang w:eastAsia="en-US"/>
        </w:rPr>
        <w:t xml:space="preserve">.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 xml:space="preserve">steps </w:t>
      </w:r>
      <w:r w:rsidR="00215BD4">
        <w:rPr>
          <w:lang w:eastAsia="en-US"/>
        </w:rPr>
        <w:t xml:space="preserve">(and therefore changes on the screen) happening </w:t>
      </w:r>
      <w:r w:rsidR="00252C4B">
        <w:rPr>
          <w:lang w:eastAsia="en-US"/>
        </w:rPr>
        <w:t>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smaller number </w:t>
      </w:r>
      <w:r w:rsidR="00055AC7">
        <w:rPr>
          <w:lang w:eastAsia="en-US"/>
        </w:rPr>
        <w:t xml:space="preserve">of </w:t>
      </w:r>
      <w:r w:rsidR="00252C4B">
        <w:rPr>
          <w:lang w:eastAsia="en-US"/>
        </w:rPr>
        <w:t>steps at a time</w:t>
      </w:r>
      <w:r w:rsidR="001614BA">
        <w:rPr>
          <w:lang w:eastAsia="en-US"/>
        </w:rPr>
        <w:t xml:space="preserve">. </w:t>
      </w:r>
    </w:p>
    <w:p w14:paraId="1297DE82" w14:textId="6C73DEA1" w:rsidR="00EB38C6" w:rsidRDefault="00667C1B" w:rsidP="00ED7BEE">
      <w:pPr>
        <w:pStyle w:val="ParaContinue"/>
        <w:rPr>
          <w:lang w:eastAsia="en-US"/>
        </w:rPr>
      </w:pPr>
      <w:r>
        <w:rPr>
          <w:i/>
          <w:iCs/>
          <w:lang w:eastAsia="en-US"/>
        </w:rPr>
        <w:t>Notifying viewers of an incoming pause</w:t>
      </w:r>
      <w:r w:rsidR="009D6297">
        <w:rPr>
          <w:i/>
          <w:iCs/>
          <w:lang w:eastAsia="en-US"/>
        </w:rPr>
        <w:t>.</w:t>
      </w:r>
      <w:r w:rsidR="00491141">
        <w:rPr>
          <w:lang w:eastAsia="en-US"/>
        </w:rPr>
        <w:t xml:space="preserve"> Although the small triangles on the video seek bar were supposed to indicate a pause point to the older adults, the auto-generated pauses still surprise</w:t>
      </w:r>
      <w:r w:rsidR="003B488A">
        <w:rPr>
          <w:lang w:eastAsia="en-US"/>
        </w:rPr>
        <w:t>d</w:t>
      </w:r>
      <w:r w:rsidR="00491141">
        <w:rPr>
          <w:lang w:eastAsia="en-US"/>
        </w:rPr>
        <w:t xml:space="preserve"> </w:t>
      </w:r>
      <w:r w:rsidR="003B488A">
        <w:rPr>
          <w:lang w:eastAsia="en-US"/>
        </w:rPr>
        <w:t>some of the participants</w:t>
      </w:r>
      <w:r w:rsidR="00602C06">
        <w:rPr>
          <w:lang w:eastAsia="en-US"/>
        </w:rPr>
        <w:t xml:space="preserve"> during the video playback</w:t>
      </w:r>
      <w:r w:rsidR="00491141">
        <w:rPr>
          <w:lang w:eastAsia="en-US"/>
        </w:rPr>
        <w:t>.</w:t>
      </w:r>
      <w:r w:rsidR="009D6297">
        <w:rPr>
          <w:lang w:eastAsia="en-US"/>
        </w:rPr>
        <w:t xml:space="preserve"> For example, a</w:t>
      </w:r>
      <w:r w:rsidR="003B488A">
        <w:rPr>
          <w:lang w:eastAsia="en-US"/>
        </w:rPr>
        <w:t xml:space="preserve"> participant </w:t>
      </w:r>
      <w:r w:rsidR="009D6297">
        <w:rPr>
          <w:lang w:eastAsia="en-US"/>
        </w:rPr>
        <w:t xml:space="preserve">in </w:t>
      </w:r>
      <w:r w:rsidR="003B488A">
        <w:rPr>
          <w:lang w:eastAsia="en-US"/>
        </w:rPr>
        <w:t xml:space="preserve">Study </w:t>
      </w:r>
      <w:r w:rsidR="009D6297">
        <w:rPr>
          <w:lang w:eastAsia="en-US"/>
        </w:rPr>
        <w:t xml:space="preserve">2 complained about the auto-pause system stopping the video too suddenly (P5: “…sometimes when I was watching the video, all of a sudden, the video stopped, </w:t>
      </w:r>
      <w:commentRangeStart w:id="25"/>
      <w:r w:rsidR="009D6297">
        <w:rPr>
          <w:lang w:eastAsia="en-US"/>
        </w:rPr>
        <w:t>and it caught me off guard…</w:t>
      </w:r>
      <w:commentRangeEnd w:id="25"/>
      <w:r w:rsidR="003B488A">
        <w:rPr>
          <w:rStyle w:val="CommentReference"/>
          <w:rFonts w:asciiTheme="minorHAnsi" w:eastAsiaTheme="minorEastAsia" w:hAnsiTheme="minorHAnsi" w:cstheme="minorBidi"/>
          <w:lang w:val="en-CA" w:eastAsia="zh-CN"/>
        </w:rPr>
        <w:commentReference w:id="25"/>
      </w:r>
      <w:r w:rsidR="009D6297">
        <w:rPr>
          <w:lang w:eastAsia="en-US"/>
        </w:rPr>
        <w:t xml:space="preserve">”). </w:t>
      </w:r>
      <w:r w:rsidR="00F55076">
        <w:rPr>
          <w:lang w:eastAsia="en-US"/>
        </w:rPr>
        <w:t xml:space="preserve">One of the </w:t>
      </w:r>
      <w:r w:rsidR="00651648">
        <w:rPr>
          <w:lang w:eastAsia="en-US"/>
        </w:rPr>
        <w:t>participant</w:t>
      </w:r>
      <w:r w:rsidR="00F55076">
        <w:rPr>
          <w:lang w:eastAsia="en-US"/>
        </w:rPr>
        <w:t>s</w:t>
      </w:r>
      <w:r w:rsidR="00602C06">
        <w:rPr>
          <w:lang w:eastAsia="en-US"/>
        </w:rPr>
        <w:t xml:space="preserve"> suggested adding some kind of </w:t>
      </w:r>
      <w:r w:rsidR="00706578">
        <w:rPr>
          <w:lang w:eastAsia="en-US"/>
        </w:rPr>
        <w:t>notification</w:t>
      </w:r>
      <w:r w:rsidR="00602C06">
        <w:rPr>
          <w:lang w:eastAsia="en-US"/>
        </w:rPr>
        <w:t xml:space="preserve"> ahead of a</w:t>
      </w:r>
      <w:r w:rsidR="00055AC7">
        <w:rPr>
          <w:lang w:eastAsia="en-US"/>
        </w:rPr>
        <w:t>n</w:t>
      </w:r>
      <w:r w:rsidR="00602C06">
        <w:rPr>
          <w:lang w:eastAsia="en-US"/>
        </w:rPr>
        <w:t xml:space="preserve"> incoming pause (P7</w:t>
      </w:r>
      <w:r w:rsidR="007A417F">
        <w:rPr>
          <w:lang w:eastAsia="en-US"/>
        </w:rPr>
        <w:t>:” …</w:t>
      </w:r>
      <w:r w:rsidR="00706578">
        <w:rPr>
          <w:lang w:eastAsia="en-US"/>
        </w:rPr>
        <w:t>It would be nice to have some kind of notification. Otherwise</w:t>
      </w:r>
      <w:r w:rsidR="00F55076">
        <w:rPr>
          <w:lang w:eastAsia="en-US"/>
        </w:rPr>
        <w:t>,</w:t>
      </w:r>
      <w:r w:rsidR="00706578">
        <w:rPr>
          <w:lang w:eastAsia="en-US"/>
        </w:rPr>
        <w:t xml:space="preserve"> I’d think there’s something wrong with my internet connection</w:t>
      </w:r>
      <w:r w:rsidR="00602C06">
        <w:rPr>
          <w:lang w:eastAsia="en-US"/>
        </w:rPr>
        <w:t>…”)</w:t>
      </w:r>
      <w:r w:rsidR="00706578">
        <w:rPr>
          <w:lang w:eastAsia="en-US"/>
        </w:rPr>
        <w:t xml:space="preserve">. </w:t>
      </w:r>
      <w:r w:rsidR="009D6297">
        <w:rPr>
          <w:lang w:eastAsia="en-US"/>
        </w:rPr>
        <w:t>To eliminate the element of surprise</w:t>
      </w:r>
      <w:r w:rsidR="00706578">
        <w:rPr>
          <w:lang w:eastAsia="en-US"/>
        </w:rPr>
        <w:t xml:space="preserve"> and </w:t>
      </w:r>
      <w:r w:rsidR="00F55076">
        <w:rPr>
          <w:lang w:eastAsia="en-US"/>
        </w:rPr>
        <w:t xml:space="preserve">help </w:t>
      </w:r>
      <w:r w:rsidR="00706578">
        <w:rPr>
          <w:lang w:eastAsia="en-US"/>
        </w:rPr>
        <w:t xml:space="preserve">y </w:t>
      </w:r>
      <w:r w:rsidR="00F55076">
        <w:rPr>
          <w:lang w:eastAsia="en-US"/>
        </w:rPr>
        <w:t xml:space="preserve">prepare users </w:t>
      </w:r>
      <w:r w:rsidR="00706578">
        <w:rPr>
          <w:lang w:eastAsia="en-US"/>
        </w:rPr>
        <w:t xml:space="preserve">for an </w:t>
      </w:r>
      <w:r w:rsidR="00F55076">
        <w:rPr>
          <w:lang w:eastAsia="en-US"/>
        </w:rPr>
        <w:t xml:space="preserve">upcoming </w:t>
      </w:r>
      <w:r w:rsidR="00706578">
        <w:rPr>
          <w:lang w:eastAsia="en-US"/>
        </w:rPr>
        <w:t>pause</w:t>
      </w:r>
      <w:r w:rsidR="009D6297">
        <w:rPr>
          <w:lang w:eastAsia="en-US"/>
        </w:rPr>
        <w:t xml:space="preserve">, </w:t>
      </w:r>
      <w:r w:rsidR="00F55076">
        <w:rPr>
          <w:lang w:eastAsia="en-US"/>
        </w:rPr>
        <w:t>visual notifications should be included shortly before automatic pauses will occur</w:t>
      </w:r>
      <w:r w:rsidR="00706578">
        <w:rPr>
          <w:lang w:eastAsia="en-US"/>
        </w:rPr>
        <w:t xml:space="preserve">. </w:t>
      </w:r>
    </w:p>
    <w:p w14:paraId="2878D0F0" w14:textId="05527E11" w:rsidR="00E235B9" w:rsidRDefault="00E235B9" w:rsidP="00E235B9">
      <w:pPr>
        <w:pStyle w:val="ParaContinue"/>
        <w:rPr>
          <w:lang w:eastAsia="en-US"/>
        </w:rPr>
      </w:pPr>
      <w:r w:rsidRPr="00CF5DC6">
        <w:rPr>
          <w:i/>
          <w:iCs/>
          <w:lang w:eastAsia="en-US"/>
        </w:rPr>
        <w:t>Encouraging adoption of the auto-pause method.</w:t>
      </w:r>
      <w:r>
        <w:rPr>
          <w:lang w:eastAsia="en-US"/>
        </w:rPr>
        <w:t xml:space="preserve"> </w:t>
      </w:r>
      <w:r>
        <w:t>Study 2 shows that automatically pausing instructional videos was helpful to older adults. Our analysis shows that Auto-Pausing resulted in faster task completion time over the Control condition</w:t>
      </w:r>
      <w:r w:rsidRPr="00E558AD">
        <w:t xml:space="preserve"> after participants use it a third time</w:t>
      </w:r>
      <w:r>
        <w:t>. Thus, participants need multiple exposures to auto-pausing before becoming proficient with the method. However, if the method were to be deployed, it is possible that users might abandon the method after only trying it once or twice. Therefore, further research and design effort is needed to explore how to encourage users to continue to use the method enough times for them to become proficient with the method and adopt it.</w:t>
      </w:r>
    </w:p>
    <w:p w14:paraId="752208BC" w14:textId="402DCC0F" w:rsidR="00241341" w:rsidRDefault="00241341" w:rsidP="00241341">
      <w:pPr>
        <w:pStyle w:val="Head2"/>
      </w:pPr>
      <w:r>
        <w:t>Improving the slowing method for viewing instructional videos</w:t>
      </w:r>
      <w:r w:rsidR="00B831C4">
        <w:t xml:space="preserve"> </w:t>
      </w:r>
    </w:p>
    <w:p w14:paraId="6A971CB9" w14:textId="5A9E984B" w:rsidR="0036591F" w:rsidRDefault="0036591F" w:rsidP="007A7BFB">
      <w:pPr>
        <w:pStyle w:val="PostHeadPara"/>
      </w:pPr>
      <w:r>
        <w:t>Although t</w:t>
      </w:r>
      <w:r w:rsidR="00241341" w:rsidRPr="00182C0D">
        <w:t xml:space="preserve">he results </w:t>
      </w:r>
      <w:r w:rsidR="00241341">
        <w:t>from the ex</w:t>
      </w:r>
      <w:r w:rsidR="00055AC7">
        <w:t>per</w:t>
      </w:r>
      <w:r w:rsidR="00241341">
        <w:t xml:space="preserve">iments suggested that uniformly slowing down the instructional videos was </w:t>
      </w:r>
      <w:r w:rsidR="00AE7780">
        <w:t xml:space="preserve">not as </w:t>
      </w:r>
      <w:r w:rsidR="00241341">
        <w:t xml:space="preserve">helpful to the older adults </w:t>
      </w:r>
      <w:r>
        <w:t>in terms of reducing the task completion time, it did not mean that slowing down</w:t>
      </w:r>
      <w:r w:rsidR="00D40CED">
        <w:t xml:space="preserve"> the instructional v</w:t>
      </w:r>
      <w:r w:rsidR="00055AC7">
        <w:t>id</w:t>
      </w:r>
      <w:r w:rsidR="00D40CED">
        <w:t>eos</w:t>
      </w:r>
      <w:r>
        <w:t xml:space="preserve"> should be completely abandoned as a method for moder</w:t>
      </w:r>
      <w:r w:rsidR="00B47474">
        <w:t>at</w:t>
      </w:r>
      <w:r>
        <w:t xml:space="preserve">ing the </w:t>
      </w:r>
      <w:r w:rsidR="00C441EB">
        <w:t xml:space="preserve">content </w:t>
      </w:r>
      <w:r>
        <w:t xml:space="preserve">delivery </w:t>
      </w:r>
      <w:r>
        <w:lastRenderedPageBreak/>
        <w:t>rate</w:t>
      </w:r>
      <w:r w:rsidR="00241341">
        <w:t xml:space="preserve">. </w:t>
      </w:r>
      <w:r w:rsidR="00D40CED">
        <w:t>The results</w:t>
      </w:r>
      <w:r>
        <w:t xml:space="preserve"> merely</w:t>
      </w:r>
      <w:r w:rsidR="00241341">
        <w:t xml:space="preserve"> indicated that applying a constant slowing factor over the </w:t>
      </w:r>
      <w:r w:rsidR="008812F8">
        <w:t>whole</w:t>
      </w:r>
      <w:r w:rsidR="00241341">
        <w:t xml:space="preserve"> video</w:t>
      </w:r>
      <w:r w:rsidR="007A7BFB">
        <w:t xml:space="preserve"> (like </w:t>
      </w:r>
      <w:r w:rsidR="009341AD">
        <w:t>the slowing option on</w:t>
      </w:r>
      <w:r w:rsidR="007A7BFB">
        <w:t xml:space="preserve"> YouTube)</w:t>
      </w:r>
      <w:r w:rsidR="00241341">
        <w:t xml:space="preserve"> might not be an ideal way of</w:t>
      </w:r>
      <w:r w:rsidR="00D40CED">
        <w:t xml:space="preserve"> implementing the slowing condition</w:t>
      </w:r>
      <w:r w:rsidR="00241341">
        <w:t>.</w:t>
      </w:r>
      <w:r>
        <w:t xml:space="preserve"> </w:t>
      </w:r>
      <w:r w:rsidR="003B7C5E">
        <w:t xml:space="preserve">It </w:t>
      </w:r>
      <w:r w:rsidR="00A73BB1">
        <w:t xml:space="preserve">is </w:t>
      </w:r>
      <w:r w:rsidR="00FC7F2D">
        <w:t>possible</w:t>
      </w:r>
      <w:r w:rsidR="003B7C5E">
        <w:t xml:space="preserve"> that </w:t>
      </w:r>
      <w:r w:rsidR="00241341">
        <w:t xml:space="preserve">there </w:t>
      </w:r>
      <w:r w:rsidR="003B7C5E">
        <w:t>were</w:t>
      </w:r>
      <w:r w:rsidR="00241341">
        <w:t xml:space="preserve"> parts of </w:t>
      </w:r>
      <w:r w:rsidR="00055AC7">
        <w:t xml:space="preserve">the </w:t>
      </w:r>
      <w:r w:rsidR="00241341">
        <w:t>video that might not have been slowed enough and other parts that were slowed too much</w:t>
      </w:r>
      <w:r w:rsidR="007A7BFB">
        <w:t>. For future research, i</w:t>
      </w:r>
      <w:r w:rsidR="00241341">
        <w:t xml:space="preserve">t could be worth revisiting whether just slowing down the video </w:t>
      </w:r>
      <w:r w:rsidR="007A7BFB">
        <w:t>would</w:t>
      </w:r>
      <w:r w:rsidR="00241341">
        <w:t xml:space="preserve"> </w:t>
      </w:r>
      <w:r w:rsidR="00055AC7">
        <w:t xml:space="preserve">be </w:t>
      </w:r>
      <w:r w:rsidR="00241341">
        <w:t>effective</w:t>
      </w:r>
      <w:r w:rsidR="007C33E2">
        <w:t xml:space="preserve"> </w:t>
      </w:r>
      <w:r w:rsidR="00241341">
        <w:t>by exploring better ways of doing it</w:t>
      </w:r>
      <w:r>
        <w:t>. F</w:t>
      </w:r>
      <w:r w:rsidR="007C33E2">
        <w:t xml:space="preserve">or example, </w:t>
      </w:r>
      <w:r>
        <w:t xml:space="preserve">one could consider </w:t>
      </w:r>
      <w:r w:rsidR="007C33E2">
        <w:t xml:space="preserve">applying a slowing factor to a locally fast-paced segment instead of applying the factor over the whole video. </w:t>
      </w:r>
    </w:p>
    <w:p w14:paraId="14413127" w14:textId="494FE243" w:rsidR="007458A1" w:rsidRDefault="00F909B2" w:rsidP="0036591F">
      <w:pPr>
        <w:pStyle w:val="ParaContinue"/>
        <w:rPr>
          <w:lang w:eastAsia="zh-CN"/>
        </w:rPr>
      </w:pPr>
      <w:r>
        <w:rPr>
          <w:lang w:eastAsia="en-US"/>
        </w:rPr>
        <w:t xml:space="preserve">Additionally, we </w:t>
      </w:r>
      <w:r w:rsidR="00D40CED">
        <w:rPr>
          <w:lang w:eastAsia="en-US"/>
        </w:rPr>
        <w:t xml:space="preserve">believe </w:t>
      </w:r>
      <w:r w:rsidR="009D6297">
        <w:rPr>
          <w:lang w:eastAsia="en-US"/>
        </w:rPr>
        <w:t xml:space="preserve">there are </w:t>
      </w:r>
      <w:r>
        <w:rPr>
          <w:lang w:eastAsia="en-US"/>
        </w:rPr>
        <w:t xml:space="preserve">also specific </w:t>
      </w:r>
      <w:r w:rsidR="009D6297">
        <w:rPr>
          <w:lang w:eastAsia="en-US"/>
        </w:rPr>
        <w:t xml:space="preserve">situations where slowing could be </w:t>
      </w:r>
      <w:r w:rsidR="0047767F">
        <w:rPr>
          <w:lang w:eastAsia="en-US"/>
        </w:rPr>
        <w:t>useful.</w:t>
      </w:r>
      <w:r w:rsidR="007458A1">
        <w:rPr>
          <w:lang w:eastAsia="en-US"/>
        </w:rPr>
        <w:t xml:space="preserve"> For example, if a certain step</w:t>
      </w:r>
      <w:r w:rsidR="00FC7F2D">
        <w:rPr>
          <w:lang w:eastAsia="en-US"/>
        </w:rPr>
        <w:t xml:space="preserve"> (like </w:t>
      </w:r>
      <w:r w:rsidR="00055AC7">
        <w:rPr>
          <w:lang w:eastAsia="en-US"/>
        </w:rPr>
        <w:t>the</w:t>
      </w:r>
      <w:r w:rsidR="00FC7F2D">
        <w:rPr>
          <w:lang w:eastAsia="en-US"/>
        </w:rPr>
        <w:t xml:space="preserve"> clicking </w:t>
      </w:r>
      <w:r w:rsidR="00055AC7">
        <w:rPr>
          <w:lang w:eastAsia="en-US"/>
        </w:rPr>
        <w:t xml:space="preserve">of </w:t>
      </w:r>
      <w:r w:rsidR="00FC7F2D">
        <w:rPr>
          <w:lang w:eastAsia="en-US"/>
        </w:rPr>
        <w:t>a button)</w:t>
      </w:r>
      <w:r w:rsidR="007458A1">
        <w:rPr>
          <w:lang w:eastAsia="en-US"/>
        </w:rPr>
        <w:t xml:space="preserve"> was carried</w:t>
      </w:r>
      <w:r w:rsidR="00C1705B">
        <w:rPr>
          <w:lang w:eastAsia="en-US"/>
        </w:rPr>
        <w:t xml:space="preserve"> out</w:t>
      </w:r>
      <w:r w:rsidR="007458A1">
        <w:rPr>
          <w:lang w:eastAsia="en-US"/>
        </w:rPr>
        <w:t xml:space="preserve"> </w:t>
      </w:r>
      <w:r w:rsidR="00ED53E1">
        <w:rPr>
          <w:lang w:eastAsia="en-US"/>
        </w:rPr>
        <w:t>too quickly, a “</w:t>
      </w:r>
      <w:r w:rsidR="00FC7F2D">
        <w:rPr>
          <w:lang w:eastAsia="zh-CN"/>
        </w:rPr>
        <w:t>slow</w:t>
      </w:r>
      <w:r w:rsidR="00055AC7">
        <w:rPr>
          <w:lang w:eastAsia="zh-CN"/>
        </w:rPr>
        <w:t>-</w:t>
      </w:r>
      <w:r w:rsidR="00FC7F2D">
        <w:rPr>
          <w:lang w:eastAsia="zh-CN"/>
        </w:rPr>
        <w:t>motion</w:t>
      </w:r>
      <w:r w:rsidR="00ED53E1">
        <w:rPr>
          <w:lang w:eastAsia="en-US"/>
        </w:rPr>
        <w:t xml:space="preserve">” effect could be applied to </w:t>
      </w:r>
      <w:r w:rsidR="00FC7F2D">
        <w:rPr>
          <w:lang w:eastAsia="en-US"/>
        </w:rPr>
        <w:t xml:space="preserve">the associated frames to give the older adults </w:t>
      </w:r>
      <w:r w:rsidR="00C1705B">
        <w:rPr>
          <w:lang w:eastAsia="en-US"/>
        </w:rPr>
        <w:t xml:space="preserve">longer exposure to that step and </w:t>
      </w:r>
      <w:r w:rsidR="00055AC7">
        <w:rPr>
          <w:lang w:eastAsia="en-US"/>
        </w:rPr>
        <w:t xml:space="preserve">a </w:t>
      </w:r>
      <w:r w:rsidR="00F90853">
        <w:rPr>
          <w:lang w:eastAsia="en-US"/>
        </w:rPr>
        <w:t>clearer view of the step</w:t>
      </w:r>
      <w:r w:rsidR="00C1705B">
        <w:rPr>
          <w:lang w:eastAsia="en-US"/>
        </w:rPr>
        <w:t>.</w:t>
      </w:r>
    </w:p>
    <w:p w14:paraId="4FCFF530" w14:textId="1C743417" w:rsidR="006578C1" w:rsidRDefault="00E235B9" w:rsidP="00612BF6">
      <w:pPr>
        <w:pStyle w:val="PostHeadPara"/>
      </w:pPr>
      <w:commentRangeStart w:id="26"/>
      <w:commentRangeEnd w:id="26"/>
      <w:r>
        <w:rPr>
          <w:rStyle w:val="CommentReference"/>
          <w:rFonts w:asciiTheme="minorHAnsi" w:eastAsiaTheme="minorEastAsia" w:hAnsiTheme="minorHAnsi" w:cstheme="minorBidi"/>
          <w:lang w:val="en-CA" w:eastAsia="zh-CN"/>
        </w:rPr>
        <w:commentReference w:id="26"/>
      </w:r>
    </w:p>
    <w:p w14:paraId="47418CB6" w14:textId="63CA7096" w:rsidR="00CC660A" w:rsidRDefault="00CC660A" w:rsidP="007A7BFB">
      <w:pPr>
        <w:pStyle w:val="Head2"/>
      </w:pPr>
      <w:r w:rsidRPr="005B2F9F">
        <w:t>Limitation</w:t>
      </w:r>
    </w:p>
    <w:p w14:paraId="52EED091" w14:textId="0840FE0D"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w:t>
      </w:r>
      <w:r w:rsidR="00C441EB">
        <w:t xml:space="preserve">content </w:t>
      </w:r>
      <w:r w:rsidR="009C1068">
        <w:t>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xml:space="preserve">, our recruitment process </w:t>
      </w:r>
      <w:r w:rsidR="00B04AE3">
        <w:rPr>
          <w:rFonts w:eastAsiaTheme="minorEastAsia"/>
          <w:lang w:eastAsia="zh-CN"/>
        </w:rPr>
        <w:t xml:space="preserve">focused on </w:t>
      </w:r>
      <w:r w:rsidR="002049E5">
        <w:rPr>
          <w:rFonts w:eastAsiaTheme="minorEastAsia"/>
          <w:lang w:eastAsia="zh-CN"/>
        </w:rPr>
        <w:t>older adults who possess a computer</w:t>
      </w:r>
      <w:r w:rsidR="00B04AE3">
        <w:rPr>
          <w:rFonts w:eastAsiaTheme="minorEastAsia"/>
          <w:lang w:eastAsia="zh-CN"/>
        </w:rPr>
        <w:t xml:space="preserve"> and therefore the results might be biased towards users who have a particular level of familiarity and knowledge with technolog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0836F208" w14:textId="1421183A" w:rsidR="000E6F58"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 xml:space="preserve">the </w:t>
      </w:r>
      <w:r w:rsidR="00C441EB">
        <w:rPr>
          <w:rFonts w:eastAsiaTheme="minorEastAsia"/>
          <w:lang w:eastAsia="zh-CN"/>
        </w:rPr>
        <w:t xml:space="preserve">content </w:t>
      </w:r>
      <w:r w:rsidR="0011125D">
        <w:rPr>
          <w:rFonts w:eastAsiaTheme="minorEastAsia"/>
          <w:lang w:eastAsia="zh-CN"/>
        </w:rPr>
        <w:t>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w:t>
      </w:r>
      <w:r w:rsidR="00641EFA">
        <w:rPr>
          <w:rFonts w:eastAsiaTheme="minorEastAsia"/>
          <w:lang w:eastAsia="zh-CN"/>
        </w:rPr>
        <w:t>)</w:t>
      </w:r>
      <w:r w:rsidR="00E64599">
        <w:rPr>
          <w:rFonts w:eastAsiaTheme="minorEastAsia"/>
          <w:lang w:eastAsia="zh-CN"/>
        </w:rPr>
        <w:t xml:space="preserve">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w:t>
      </w:r>
      <w:r w:rsidR="00C441EB">
        <w:rPr>
          <w:rFonts w:eastAsiaTheme="minorEastAsia"/>
          <w:lang w:eastAsia="zh-CN"/>
        </w:rPr>
        <w:t xml:space="preserve">content </w:t>
      </w:r>
      <w:r w:rsidR="00FD3467">
        <w:rPr>
          <w:rFonts w:eastAsiaTheme="minorEastAsia"/>
          <w:lang w:eastAsia="zh-CN"/>
        </w:rPr>
        <w:t xml:space="preserve">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2</w:t>
      </w:r>
      <w:r w:rsidR="00641EFA">
        <w:rPr>
          <w:rFonts w:eastAsiaTheme="minorEastAsia"/>
          <w:lang w:eastAsia="zh-CN"/>
        </w:rPr>
        <w:t>)</w:t>
      </w:r>
      <w:r w:rsidR="00E64599">
        <w:rPr>
          <w:rFonts w:eastAsiaTheme="minorEastAsia"/>
          <w:lang w:eastAsia="zh-CN"/>
        </w:rPr>
        <w:t xml:space="preserve">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The results indicated that</w:t>
      </w:r>
      <w:r w:rsidR="00C11F0B">
        <w:rPr>
          <w:rFonts w:eastAsiaTheme="minorEastAsia"/>
          <w:lang w:eastAsia="zh-CN"/>
        </w:rPr>
        <w:t xml:space="preserve"> participants prefer auto-pausing over watching the video at a normal rate and that</w:t>
      </w:r>
      <w:r w:rsidR="002A2293">
        <w:rPr>
          <w:rFonts w:eastAsiaTheme="minorEastAsia"/>
          <w:lang w:eastAsia="zh-CN"/>
        </w:rPr>
        <w:t xml:space="preserve">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5A5E5B">
        <w:rPr>
          <w:rFonts w:eastAsiaTheme="minorEastAsia"/>
          <w:lang w:eastAsia="zh-CN"/>
        </w:rPr>
        <w:t>helped participants</w:t>
      </w:r>
      <w:r w:rsidR="00AF2887">
        <w:rPr>
          <w:rFonts w:eastAsiaTheme="minorEastAsia"/>
          <w:lang w:eastAsia="zh-CN"/>
        </w:rPr>
        <w:t xml:space="preserve"> complete tasks faster than when they watch the video at a normal or </w:t>
      </w:r>
      <w:r w:rsidR="00055AC7">
        <w:rPr>
          <w:rFonts w:eastAsiaTheme="minorEastAsia"/>
          <w:lang w:eastAsia="zh-CN"/>
        </w:rPr>
        <w:t xml:space="preserve">uniformly </w:t>
      </w:r>
      <w:r w:rsidR="00AF2887">
        <w:rPr>
          <w:rFonts w:eastAsiaTheme="minorEastAsia"/>
          <w:lang w:eastAsia="zh-CN"/>
        </w:rPr>
        <w:t>slowed</w:t>
      </w:r>
      <w:r w:rsidR="00055AC7">
        <w:rPr>
          <w:rFonts w:eastAsiaTheme="minorEastAsia"/>
          <w:lang w:eastAsia="zh-CN"/>
        </w:rPr>
        <w:t>-</w:t>
      </w:r>
      <w:r w:rsidR="00AF2887">
        <w:rPr>
          <w:rFonts w:eastAsiaTheme="minorEastAsia"/>
          <w:lang w:eastAsia="zh-CN"/>
        </w:rPr>
        <w:t>down rate</w:t>
      </w:r>
      <w:r w:rsidR="002E0FC3">
        <w:rPr>
          <w:rFonts w:eastAsiaTheme="minorEastAsia"/>
          <w:lang w:eastAsia="zh-CN"/>
        </w:rPr>
        <w:t>.</w:t>
      </w:r>
      <w:r w:rsidR="00405710">
        <w:rPr>
          <w:rFonts w:eastAsiaTheme="minorEastAsia"/>
          <w:lang w:eastAsia="zh-CN"/>
        </w:rPr>
        <w:t xml:space="preserve"> </w:t>
      </w:r>
      <w:r w:rsidR="005A5E5B" w:rsidRPr="005A5E5B">
        <w:t xml:space="preserve"> </w:t>
      </w:r>
      <w:r w:rsidR="005A5E5B" w:rsidRPr="005A5E5B">
        <w:rPr>
          <w:rFonts w:eastAsiaTheme="minorEastAsia"/>
          <w:lang w:eastAsia="zh-CN"/>
        </w:rPr>
        <w:t>When using the auto-pausing method for the first time, participants paused the video manually fewer times with the method than with normal playback and replayed the video less as well. When using the method for the second time, participants also needed to replay less of the content than when they watched it at normal speed. By their third time using the method, participants completed tasks faster with the Auto-Pausing condition than with the Control condition.</w:t>
      </w:r>
      <w:r w:rsidR="005A5E5B">
        <w:rPr>
          <w:rFonts w:eastAsiaTheme="minorEastAsia"/>
          <w:lang w:eastAsia="zh-CN"/>
        </w:rPr>
        <w:t xml:space="preserve"> Overall, auto-pausing can help older </w:t>
      </w:r>
      <w:r w:rsidR="005B0A79">
        <w:rPr>
          <w:rFonts w:eastAsiaTheme="minorEastAsia"/>
          <w:lang w:eastAsia="zh-CN"/>
        </w:rPr>
        <w:t>adults follow</w:t>
      </w:r>
      <w:r w:rsidR="005A5E5B">
        <w:rPr>
          <w:rFonts w:eastAsiaTheme="minorEastAsia"/>
          <w:lang w:eastAsia="zh-CN"/>
        </w:rPr>
        <w:t xml:space="preserve"> and use instructional videos to complete their tasks, and users can become proficient with the method after using it three times.</w:t>
      </w:r>
    </w:p>
    <w:p w14:paraId="70D812AA" w14:textId="77777777" w:rsidR="005B434B" w:rsidRDefault="005B434B" w:rsidP="005B434B">
      <w:pPr>
        <w:pStyle w:val="ReferenceHead"/>
      </w:pPr>
      <w:r>
        <w:t>REFERENCES</w:t>
      </w:r>
    </w:p>
    <w:p w14:paraId="78632072" w14:textId="6B133B85" w:rsidR="000E7FBE" w:rsidRPr="000E7FBE" w:rsidRDefault="00DF1F52"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0E7FBE" w:rsidRPr="000E7FBE">
        <w:rPr>
          <w:rFonts w:ascii="Linux Biolinum O" w:hAnsi="Linux Biolinum O" w:cs="Linux Biolinum O"/>
          <w:noProof/>
          <w:sz w:val="18"/>
          <w:szCs w:val="24"/>
        </w:rPr>
        <w:t>1.</w:t>
      </w:r>
      <w:r w:rsidR="000E7FBE" w:rsidRPr="000E7FBE">
        <w:rPr>
          <w:rFonts w:ascii="Linux Biolinum O" w:hAnsi="Linux Biolinum O" w:cs="Linux Biolinum O"/>
          <w:noProof/>
          <w:sz w:val="18"/>
          <w:szCs w:val="24"/>
        </w:rPr>
        <w:tab/>
        <w:t xml:space="preserve">Yvonne Barnard, Mike D. Bradley, Frances Hodgson, and Ashley D. Lloyd. 2013. Learning to use new technologies by older adults: Perceived difficulties, experimentation behaviour and usability. </w:t>
      </w:r>
      <w:r w:rsidR="000E7FBE" w:rsidRPr="000E7FBE">
        <w:rPr>
          <w:rFonts w:ascii="Linux Biolinum O" w:hAnsi="Linux Biolinum O" w:cs="Linux Biolinum O"/>
          <w:i/>
          <w:iCs/>
          <w:noProof/>
          <w:sz w:val="18"/>
          <w:szCs w:val="24"/>
        </w:rPr>
        <w:t>Computers in Human Behavior</w:t>
      </w:r>
      <w:r w:rsidR="000E7FBE" w:rsidRPr="000E7FBE">
        <w:rPr>
          <w:rFonts w:ascii="Linux Biolinum O" w:hAnsi="Linux Biolinum O" w:cs="Linux Biolinum O"/>
          <w:noProof/>
          <w:sz w:val="18"/>
          <w:szCs w:val="24"/>
        </w:rPr>
        <w:t xml:space="preserve"> 29, 4: 1715–1724. https://doi.org/10.1016/j.chb.2013.02.006</w:t>
      </w:r>
    </w:p>
    <w:p w14:paraId="0DE0B65E"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w:t>
      </w:r>
      <w:r w:rsidRPr="000E7FBE">
        <w:rPr>
          <w:rFonts w:ascii="Linux Biolinum O" w:hAnsi="Linux Biolinum O" w:cs="Linux Biolinum O"/>
          <w:noProof/>
          <w:sz w:val="18"/>
          <w:szCs w:val="24"/>
        </w:rPr>
        <w:tab/>
        <w:t xml:space="preserve">M. Bergman. 1971. Hearing and aging: Implications of recent Research findings. </w:t>
      </w:r>
      <w:r w:rsidRPr="000E7FBE">
        <w:rPr>
          <w:rFonts w:ascii="Linux Biolinum O" w:hAnsi="Linux Biolinum O" w:cs="Linux Biolinum O"/>
          <w:i/>
          <w:iCs/>
          <w:noProof/>
          <w:sz w:val="18"/>
          <w:szCs w:val="24"/>
        </w:rPr>
        <w:t>International Journal of Audiology</w:t>
      </w:r>
      <w:r w:rsidRPr="000E7FBE">
        <w:rPr>
          <w:rFonts w:ascii="Linux Biolinum O" w:hAnsi="Linux Biolinum O" w:cs="Linux Biolinum O"/>
          <w:noProof/>
          <w:sz w:val="18"/>
          <w:szCs w:val="24"/>
        </w:rPr>
        <w:t xml:space="preserve"> 10, 3: 164–171. https://doi.org/10.3109/00206097109072554</w:t>
      </w:r>
    </w:p>
    <w:p w14:paraId="00C0FED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lastRenderedPageBreak/>
        <w:t>3.</w:t>
      </w:r>
      <w:r w:rsidRPr="000E7FBE">
        <w:rPr>
          <w:rFonts w:ascii="Linux Biolinum O" w:hAnsi="Linux Biolinum O" w:cs="Linux Biolinum O"/>
          <w:noProof/>
          <w:sz w:val="18"/>
          <w:szCs w:val="24"/>
        </w:rPr>
        <w:tab/>
        <w:t xml:space="preserve">C. Bruder, H. Wandke, and L. Blessing. 2006. Improving mobile phone instruction manuals for seniors. </w:t>
      </w:r>
      <w:r w:rsidRPr="000E7FBE">
        <w:rPr>
          <w:rFonts w:ascii="Linux Biolinum O" w:hAnsi="Linux Biolinum O" w:cs="Linux Biolinum O"/>
          <w:i/>
          <w:iCs/>
          <w:noProof/>
          <w:sz w:val="18"/>
          <w:szCs w:val="24"/>
        </w:rPr>
        <w:t>Gerontechnology</w:t>
      </w:r>
      <w:r w:rsidRPr="000E7FBE">
        <w:rPr>
          <w:rFonts w:ascii="Linux Biolinum O" w:hAnsi="Linux Biolinum O" w:cs="Linux Biolinum O"/>
          <w:noProof/>
          <w:sz w:val="18"/>
          <w:szCs w:val="24"/>
        </w:rPr>
        <w:t xml:space="preserve"> 5, 1. https://doi.org/10.4017/gt.2006.05.01.006.00</w:t>
      </w:r>
    </w:p>
    <w:p w14:paraId="06FDCEB6"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4.</w:t>
      </w:r>
      <w:r w:rsidRPr="000E7FBE">
        <w:rPr>
          <w:rFonts w:ascii="Linux Biolinum O" w:hAnsi="Linux Biolinum O" w:cs="Linux Biolinum O"/>
          <w:noProof/>
          <w:sz w:val="18"/>
          <w:szCs w:val="24"/>
        </w:rPr>
        <w:tab/>
        <w:t xml:space="preserve">C. Caleako and A. Lazzaroni. 1957. SPEECH INTELLIGIBILITY IN RELATION TO THE SPEED OF THE MESSAGE. </w:t>
      </w:r>
      <w:r w:rsidRPr="000E7FBE">
        <w:rPr>
          <w:rFonts w:ascii="Linux Biolinum O" w:hAnsi="Linux Biolinum O" w:cs="Linux Biolinum O"/>
          <w:i/>
          <w:iCs/>
          <w:noProof/>
          <w:sz w:val="18"/>
          <w:szCs w:val="24"/>
        </w:rPr>
        <w:t>The Laryngoscope</w:t>
      </w:r>
      <w:r w:rsidRPr="000E7FBE">
        <w:rPr>
          <w:rFonts w:ascii="Linux Biolinum O" w:hAnsi="Linux Biolinum O" w:cs="Linux Biolinum O"/>
          <w:noProof/>
          <w:sz w:val="18"/>
          <w:szCs w:val="24"/>
        </w:rPr>
        <w:t xml:space="preserve"> 67, 5: 410???419. https://doi.org/10.1288/00005537-195705000-00003</w:t>
      </w:r>
    </w:p>
    <w:p w14:paraId="51EFC39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5.</w:t>
      </w:r>
      <w:r w:rsidRPr="000E7FBE">
        <w:rPr>
          <w:rFonts w:ascii="Linux Biolinum O" w:hAnsi="Linux Biolinum O" w:cs="Linux Biolinum O"/>
          <w:noProof/>
          <w:sz w:val="18"/>
          <w:szCs w:val="24"/>
        </w:rPr>
        <w:tab/>
        <w:t xml:space="preserve">Gillian Cohen. 1987. Review article: Speech comprehension in the elderly: The effects of cognitive changes. </w:t>
      </w:r>
      <w:r w:rsidRPr="000E7FBE">
        <w:rPr>
          <w:rFonts w:ascii="Linux Biolinum O" w:hAnsi="Linux Biolinum O" w:cs="Linux Biolinum O"/>
          <w:i/>
          <w:iCs/>
          <w:noProof/>
          <w:sz w:val="18"/>
          <w:szCs w:val="24"/>
        </w:rPr>
        <w:t>British Journal of Audiology</w:t>
      </w:r>
      <w:r w:rsidRPr="000E7FBE">
        <w:rPr>
          <w:rFonts w:ascii="Linux Biolinum O" w:hAnsi="Linux Biolinum O" w:cs="Linux Biolinum O"/>
          <w:noProof/>
          <w:sz w:val="18"/>
          <w:szCs w:val="24"/>
        </w:rPr>
        <w:t xml:space="preserve"> 21, 3: 221–226. https://doi.org/10.3109/03005368709076408</w:t>
      </w:r>
    </w:p>
    <w:p w14:paraId="762FEC15"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6.</w:t>
      </w:r>
      <w:r w:rsidRPr="000E7FBE">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0E7FBE">
        <w:rPr>
          <w:rFonts w:ascii="Linux Biolinum O" w:hAnsi="Linux Biolinum O" w:cs="Linux Biolinum O"/>
          <w:i/>
          <w:iCs/>
          <w:noProof/>
          <w:sz w:val="18"/>
          <w:szCs w:val="24"/>
        </w:rPr>
        <w:t>Psychology and Aging</w:t>
      </w:r>
      <w:r w:rsidRPr="000E7FBE">
        <w:rPr>
          <w:rFonts w:ascii="Linux Biolinum O" w:hAnsi="Linux Biolinum O" w:cs="Linux Biolinum O"/>
          <w:noProof/>
          <w:sz w:val="18"/>
          <w:szCs w:val="24"/>
        </w:rPr>
        <w:t xml:space="preserve"> 21, 2: 333–352. https://doi.org/10.1037/0882-7974.21.2.333</w:t>
      </w:r>
    </w:p>
    <w:p w14:paraId="2780D0D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7.</w:t>
      </w:r>
      <w:r w:rsidRPr="000E7FBE">
        <w:rPr>
          <w:rFonts w:ascii="Linux Biolinum O" w:hAnsi="Linux Biolinum O" w:cs="Linux Biolinum O"/>
          <w:noProof/>
          <w:sz w:val="18"/>
          <w:szCs w:val="24"/>
        </w:rPr>
        <w:tab/>
        <w:t xml:space="preserve">Sara J. Czaja and Joseph Sharit. 1998. Age differences in attitudes toward computers. </w:t>
      </w:r>
      <w:r w:rsidRPr="000E7FBE">
        <w:rPr>
          <w:rFonts w:ascii="Linux Biolinum O" w:hAnsi="Linux Biolinum O" w:cs="Linux Biolinum O"/>
          <w:i/>
          <w:iCs/>
          <w:noProof/>
          <w:sz w:val="18"/>
          <w:szCs w:val="24"/>
        </w:rPr>
        <w:t>Journals of Gerontology - Series B Psychological Sciences and Social Sciences</w:t>
      </w:r>
      <w:r w:rsidRPr="000E7FBE">
        <w:rPr>
          <w:rFonts w:ascii="Linux Biolinum O" w:hAnsi="Linux Biolinum O" w:cs="Linux Biolinum O"/>
          <w:noProof/>
          <w:sz w:val="18"/>
          <w:szCs w:val="24"/>
        </w:rPr>
        <w:t xml:space="preserve"> 53, 5: 329–340. https://doi.org/10.1093/geronb/53B.5.P329</w:t>
      </w:r>
    </w:p>
    <w:p w14:paraId="13D7F769"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8.</w:t>
      </w:r>
      <w:r w:rsidRPr="000E7FBE">
        <w:rPr>
          <w:rFonts w:ascii="Linux Biolinum O" w:hAnsi="Linux Biolinum O" w:cs="Linux Biolinum O"/>
          <w:noProof/>
          <w:sz w:val="18"/>
          <w:szCs w:val="24"/>
        </w:rPr>
        <w:tab/>
        <w:t xml:space="preserve">Deena Ebaid and Sheila G. Crewther. 2019. Visual information processing in young and older adults. </w:t>
      </w:r>
      <w:r w:rsidRPr="000E7FBE">
        <w:rPr>
          <w:rFonts w:ascii="Linux Biolinum O" w:hAnsi="Linux Biolinum O" w:cs="Linux Biolinum O"/>
          <w:i/>
          <w:iCs/>
          <w:noProof/>
          <w:sz w:val="18"/>
          <w:szCs w:val="24"/>
        </w:rPr>
        <w:t>Frontiers in Aging Neuroscience</w:t>
      </w:r>
      <w:r w:rsidRPr="000E7FBE">
        <w:rPr>
          <w:rFonts w:ascii="Linux Biolinum O" w:hAnsi="Linux Biolinum O" w:cs="Linux Biolinum O"/>
          <w:noProof/>
          <w:sz w:val="18"/>
          <w:szCs w:val="24"/>
        </w:rPr>
        <w:t xml:space="preserve"> 11, MAY: 1–12. https://doi.org/10.3389/fnagi.2019.00116</w:t>
      </w:r>
    </w:p>
    <w:p w14:paraId="5F3B38EE"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9.</w:t>
      </w:r>
      <w:r w:rsidRPr="000E7FBE">
        <w:rPr>
          <w:rFonts w:ascii="Linux Biolinum O" w:hAnsi="Linux Biolinum O" w:cs="Linux Biolinum O"/>
          <w:noProof/>
          <w:sz w:val="18"/>
          <w:szCs w:val="24"/>
        </w:rPr>
        <w:tab/>
        <w:t xml:space="preserve">Beno Ît Encelle, Magali Ollagnier Beldame, and Yannick Prié. 2013. Towards the usage of pauses in audio-described videos. </w:t>
      </w:r>
      <w:r w:rsidRPr="000E7FBE">
        <w:rPr>
          <w:rFonts w:ascii="Linux Biolinum O" w:hAnsi="Linux Biolinum O" w:cs="Linux Biolinum O"/>
          <w:i/>
          <w:iCs/>
          <w:noProof/>
          <w:sz w:val="18"/>
          <w:szCs w:val="24"/>
        </w:rPr>
        <w:t>W4A 2013 - International Cross-Disciplinary Conference on Web Accessibility</w:t>
      </w:r>
      <w:r w:rsidRPr="000E7FBE">
        <w:rPr>
          <w:rFonts w:ascii="Linux Biolinum O" w:hAnsi="Linux Biolinum O" w:cs="Linux Biolinum O"/>
          <w:noProof/>
          <w:sz w:val="18"/>
          <w:szCs w:val="24"/>
        </w:rPr>
        <w:t>: 0–3. https://doi.org/10.1145/2461121.2461130</w:t>
      </w:r>
    </w:p>
    <w:p w14:paraId="7E03EEB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0.</w:t>
      </w:r>
      <w:r w:rsidRPr="000E7FBE">
        <w:rPr>
          <w:rFonts w:ascii="Linux Biolinum O" w:hAnsi="Linux Biolinum O" w:cs="Linux Biolinum O"/>
          <w:noProof/>
          <w:sz w:val="18"/>
          <w:szCs w:val="24"/>
        </w:rPr>
        <w:tab/>
        <w:t xml:space="preserve">Cara Bailey Fausset, Linda Harley, Sarah Farmer, and Brad Fain. 2013. Older Adults’ Perceptions and Use of Technology: A Novel Approach. </w:t>
      </w:r>
      <w:r w:rsidRPr="000E7FBE">
        <w:rPr>
          <w:rFonts w:ascii="Linux Biolinum O" w:hAnsi="Linux Biolinum O" w:cs="Linux Biolinum O"/>
          <w:i/>
          <w:iCs/>
          <w:noProof/>
          <w:sz w:val="18"/>
          <w:szCs w:val="24"/>
        </w:rPr>
        <w:t>Lecture Notes in Computer Science (including subseries Lecture Notes in Artificial Intelligence and Lecture Notes in Bioinformatics)</w:t>
      </w:r>
      <w:r w:rsidRPr="000E7FBE">
        <w:rPr>
          <w:rFonts w:ascii="Linux Biolinum O" w:hAnsi="Linux Biolinum O" w:cs="Linux Biolinum O"/>
          <w:noProof/>
          <w:sz w:val="18"/>
          <w:szCs w:val="24"/>
        </w:rPr>
        <w:t xml:space="preserve"> 8010 LNCS, PART 2: 51–58. https://doi.org/10.1007/978-3-642-39191-0_6</w:t>
      </w:r>
    </w:p>
    <w:p w14:paraId="77EA67D4"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1.</w:t>
      </w:r>
      <w:r w:rsidRPr="000E7FBE">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0E7FBE">
        <w:rPr>
          <w:rFonts w:ascii="Linux Biolinum O" w:hAnsi="Linux Biolinum O" w:cs="Linux Biolinum O"/>
          <w:i/>
          <w:iCs/>
          <w:noProof/>
          <w:sz w:val="18"/>
          <w:szCs w:val="24"/>
        </w:rPr>
        <w:t>Educational Psychology Review</w:t>
      </w:r>
      <w:r w:rsidRPr="000E7FBE">
        <w:rPr>
          <w:rFonts w:ascii="Linux Biolinum O" w:hAnsi="Linux Biolinum O" w:cs="Linux Biolinum O"/>
          <w:noProof/>
          <w:sz w:val="18"/>
          <w:szCs w:val="24"/>
        </w:rPr>
        <w:t xml:space="preserve"> 18, 2: 141–157. https://doi.org/10.1007/s10648-006-9005-4</w:t>
      </w:r>
    </w:p>
    <w:p w14:paraId="769E1F6E"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2.</w:t>
      </w:r>
      <w:r w:rsidRPr="000E7FBE">
        <w:rPr>
          <w:rFonts w:ascii="Linux Biolinum O" w:hAnsi="Linux Biolinum O" w:cs="Linux Biolinum O"/>
          <w:noProof/>
          <w:sz w:val="18"/>
          <w:szCs w:val="24"/>
        </w:rPr>
        <w:tab/>
        <w:t xml:space="preserve">Denise Gramss and Doreen Struve. 2009. Instructional videos for supporting older adults who use interactive systems. </w:t>
      </w:r>
      <w:r w:rsidRPr="000E7FBE">
        <w:rPr>
          <w:rFonts w:ascii="Linux Biolinum O" w:hAnsi="Linux Biolinum O" w:cs="Linux Biolinum O"/>
          <w:i/>
          <w:iCs/>
          <w:noProof/>
          <w:sz w:val="18"/>
          <w:szCs w:val="24"/>
        </w:rPr>
        <w:t>Educational Gerontology</w:t>
      </w:r>
      <w:r w:rsidRPr="000E7FBE">
        <w:rPr>
          <w:rFonts w:ascii="Linux Biolinum O" w:hAnsi="Linux Biolinum O" w:cs="Linux Biolinum O"/>
          <w:noProof/>
          <w:sz w:val="18"/>
          <w:szCs w:val="24"/>
        </w:rPr>
        <w:t xml:space="preserve"> 35, 2: 164–176. https://doi.org/10.1080/03601270802421434</w:t>
      </w:r>
    </w:p>
    <w:p w14:paraId="2B28C310"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3.</w:t>
      </w:r>
      <w:r w:rsidRPr="000E7FBE">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0E7FBE">
        <w:rPr>
          <w:rFonts w:ascii="Linux Biolinum O" w:hAnsi="Linux Biolinum O" w:cs="Linux Biolinum O"/>
          <w:i/>
          <w:iCs/>
          <w:noProof/>
          <w:sz w:val="18"/>
          <w:szCs w:val="24"/>
        </w:rPr>
        <w:t>Australian Journal of Psychology</w:t>
      </w:r>
      <w:r w:rsidRPr="000E7FBE">
        <w:rPr>
          <w:rFonts w:ascii="Linux Biolinum O" w:hAnsi="Linux Biolinum O" w:cs="Linux Biolinum O"/>
          <w:noProof/>
          <w:sz w:val="18"/>
          <w:szCs w:val="24"/>
        </w:rPr>
        <w:t xml:space="preserve"> 52, 3: 149–154. https://doi.org/10.1080/00049530008255382</w:t>
      </w:r>
    </w:p>
    <w:p w14:paraId="55CFF947"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4.</w:t>
      </w:r>
      <w:r w:rsidRPr="000E7FBE">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0E7FBE">
        <w:rPr>
          <w:rFonts w:ascii="Linux Biolinum O" w:hAnsi="Linux Biolinum O" w:cs="Linux Biolinum O"/>
          <w:i/>
          <w:iCs/>
          <w:noProof/>
          <w:sz w:val="18"/>
          <w:szCs w:val="24"/>
        </w:rPr>
        <w:t>Computers in Human Behavior</w:t>
      </w:r>
      <w:r w:rsidRPr="000E7FBE">
        <w:rPr>
          <w:rFonts w:ascii="Linux Biolinum O" w:hAnsi="Linux Biolinum O" w:cs="Linux Biolinum O"/>
          <w:noProof/>
          <w:sz w:val="18"/>
          <w:szCs w:val="24"/>
        </w:rPr>
        <w:t xml:space="preserve"> 13, 3: 317–326. https://doi.org/10.1016/S0747-5632(97)00012-5</w:t>
      </w:r>
    </w:p>
    <w:p w14:paraId="269B090A"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lastRenderedPageBreak/>
        <w:t>15.</w:t>
      </w:r>
      <w:r w:rsidRPr="000E7FBE">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0E7FBE">
        <w:rPr>
          <w:rFonts w:ascii="Linux Biolinum O" w:hAnsi="Linux Biolinum O" w:cs="Linux Biolinum O"/>
          <w:i/>
          <w:iCs/>
          <w:noProof/>
          <w:sz w:val="18"/>
          <w:szCs w:val="24"/>
        </w:rPr>
        <w:t>ACM Transactions on Accessible Computing</w:t>
      </w:r>
      <w:r w:rsidRPr="000E7FBE">
        <w:rPr>
          <w:rFonts w:ascii="Linux Biolinum O" w:hAnsi="Linux Biolinum O" w:cs="Linux Biolinum O"/>
          <w:noProof/>
          <w:sz w:val="18"/>
          <w:szCs w:val="24"/>
        </w:rPr>
        <w:t xml:space="preserve"> 4, 3. https://doi.org/10.1145/2399193.2399195</w:t>
      </w:r>
    </w:p>
    <w:p w14:paraId="24B67BDB"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6.</w:t>
      </w:r>
      <w:r w:rsidRPr="000E7FBE">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0E7FBE">
        <w:rPr>
          <w:rFonts w:ascii="Linux Biolinum O" w:hAnsi="Linux Biolinum O" w:cs="Linux Biolinum O"/>
          <w:i/>
          <w:iCs/>
          <w:noProof/>
          <w:sz w:val="18"/>
          <w:szCs w:val="24"/>
        </w:rPr>
        <w:t>Gerontechnology</w:t>
      </w:r>
      <w:r w:rsidRPr="000E7FBE">
        <w:rPr>
          <w:rFonts w:ascii="Linux Biolinum O" w:hAnsi="Linux Biolinum O" w:cs="Linux Biolinum O"/>
          <w:noProof/>
          <w:sz w:val="18"/>
          <w:szCs w:val="24"/>
        </w:rPr>
        <w:t xml:space="preserve"> 5, 2. https://doi.org/10.4017/gt.2006.05.02.003.00</w:t>
      </w:r>
    </w:p>
    <w:p w14:paraId="07BA5562"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7.</w:t>
      </w:r>
      <w:r w:rsidRPr="000E7FBE">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0E7FBE">
        <w:rPr>
          <w:rFonts w:ascii="Linux Biolinum O" w:hAnsi="Linux Biolinum O" w:cs="Linux Biolinum O"/>
          <w:i/>
          <w:iCs/>
          <w:noProof/>
          <w:sz w:val="18"/>
          <w:szCs w:val="24"/>
        </w:rPr>
        <w:t>Acceptance and use of technological solutions by the elderly in the outdoor environment: findings from a European survey</w:t>
      </w:r>
      <w:r w:rsidRPr="000E7FBE">
        <w:rPr>
          <w:rFonts w:ascii="Linux Biolinum O" w:hAnsi="Linux Biolinum O" w:cs="Linux Biolinum O"/>
          <w:noProof/>
          <w:sz w:val="18"/>
          <w:szCs w:val="24"/>
        </w:rPr>
        <w:t xml:space="preserve">. </w:t>
      </w:r>
    </w:p>
    <w:p w14:paraId="126A3565"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8.</w:t>
      </w:r>
      <w:r w:rsidRPr="000E7FBE">
        <w:rPr>
          <w:rFonts w:ascii="Linux Biolinum O" w:hAnsi="Linux Biolinum O" w:cs="Linux Biolinum O"/>
          <w:noProof/>
          <w:sz w:val="18"/>
          <w:szCs w:val="24"/>
        </w:rPr>
        <w:tab/>
        <w:t xml:space="preserve">Richard E. Mayer. 2014. Cognitive theory of multimedia learning. In </w:t>
      </w:r>
      <w:r w:rsidRPr="000E7FBE">
        <w:rPr>
          <w:rFonts w:ascii="Linux Biolinum O" w:hAnsi="Linux Biolinum O" w:cs="Linux Biolinum O"/>
          <w:i/>
          <w:iCs/>
          <w:noProof/>
          <w:sz w:val="18"/>
          <w:szCs w:val="24"/>
        </w:rPr>
        <w:t>The Cambridge Handbook of Multimedia Learning, Second Edition</w:t>
      </w:r>
      <w:r w:rsidRPr="000E7FBE">
        <w:rPr>
          <w:rFonts w:ascii="Linux Biolinum O" w:hAnsi="Linux Biolinum O" w:cs="Linux Biolinum O"/>
          <w:noProof/>
          <w:sz w:val="18"/>
          <w:szCs w:val="24"/>
        </w:rPr>
        <w:t>. Cambridge University Press, 43–71. https://doi.org/10.1017/CBO9781139547369.005</w:t>
      </w:r>
    </w:p>
    <w:p w14:paraId="0F8F1E4A"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19.</w:t>
      </w:r>
      <w:r w:rsidRPr="000E7FBE">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0E7FBE">
        <w:rPr>
          <w:rFonts w:ascii="Linux Biolinum O" w:hAnsi="Linux Biolinum O" w:cs="Linux Biolinum O"/>
          <w:i/>
          <w:iCs/>
          <w:noProof/>
          <w:sz w:val="18"/>
          <w:szCs w:val="24"/>
        </w:rPr>
        <w:t>e-Learning and the Science of Instruction</w:t>
      </w:r>
      <w:r w:rsidRPr="000E7FBE">
        <w:rPr>
          <w:rFonts w:ascii="Linux Biolinum O" w:hAnsi="Linux Biolinum O" w:cs="Linux Biolinum O"/>
          <w:noProof/>
          <w:sz w:val="18"/>
          <w:szCs w:val="24"/>
        </w:rPr>
        <w:t>. John Wiley &amp; Sons, Inc., Hoboken, NJ, USA, 67–87. https://doi.org/10.1002/9781119239086.ch4</w:t>
      </w:r>
    </w:p>
    <w:p w14:paraId="0089B20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0.</w:t>
      </w:r>
      <w:r w:rsidRPr="000E7FBE">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0E7FBE">
        <w:rPr>
          <w:rFonts w:ascii="Linux Biolinum O" w:hAnsi="Linux Biolinum O" w:cs="Linux Biolinum O"/>
          <w:i/>
          <w:iCs/>
          <w:noProof/>
          <w:sz w:val="18"/>
          <w:szCs w:val="24"/>
        </w:rPr>
        <w:t>Neurobiology of Aging</w:t>
      </w:r>
      <w:r w:rsidRPr="000E7FBE">
        <w:rPr>
          <w:rFonts w:ascii="Linux Biolinum O" w:hAnsi="Linux Biolinum O" w:cs="Linux Biolinum O"/>
          <w:noProof/>
          <w:sz w:val="18"/>
          <w:szCs w:val="24"/>
        </w:rPr>
        <w:t xml:space="preserve"> 22, 5: 787–796. https://doi.org/10.1016/S0197-4580(01)00251-2</w:t>
      </w:r>
    </w:p>
    <w:p w14:paraId="3D7EC840"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1.</w:t>
      </w:r>
      <w:r w:rsidRPr="000E7FBE">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0E7FBE">
        <w:rPr>
          <w:rFonts w:ascii="Linux Biolinum O" w:hAnsi="Linux Biolinum O" w:cs="Linux Biolinum O"/>
          <w:i/>
          <w:iCs/>
          <w:noProof/>
          <w:sz w:val="18"/>
          <w:szCs w:val="24"/>
        </w:rPr>
        <w:t>Human Factors</w:t>
      </w:r>
      <w:r w:rsidRPr="000E7FBE">
        <w:rPr>
          <w:rFonts w:ascii="Linux Biolinum O" w:hAnsi="Linux Biolinum O" w:cs="Linux Biolinum O"/>
          <w:noProof/>
          <w:sz w:val="18"/>
          <w:szCs w:val="24"/>
        </w:rPr>
        <w:t xml:space="preserve"> 44, 3: 354–364. https://doi.org/10.1518/0018720024497727</w:t>
      </w:r>
    </w:p>
    <w:p w14:paraId="43D50AB4"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2.</w:t>
      </w:r>
      <w:r w:rsidRPr="000E7FBE">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0E7FBE">
        <w:rPr>
          <w:rFonts w:ascii="Linux Biolinum O" w:hAnsi="Linux Biolinum O" w:cs="Linux Biolinum O"/>
          <w:i/>
          <w:iCs/>
          <w:noProof/>
          <w:sz w:val="18"/>
          <w:szCs w:val="24"/>
        </w:rPr>
        <w:t>Proceedings of the Human Factors and Ergonomics Society</w:t>
      </w:r>
      <w:r w:rsidRPr="000E7FBE">
        <w:rPr>
          <w:rFonts w:ascii="Linux Biolinum O" w:hAnsi="Linux Biolinum O" w:cs="Linux Biolinum O"/>
          <w:noProof/>
          <w:sz w:val="18"/>
          <w:szCs w:val="24"/>
        </w:rPr>
        <w:t>: 154–157. https://doi.org/10.1177/154193120504900201</w:t>
      </w:r>
    </w:p>
    <w:p w14:paraId="5F087D52"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3.</w:t>
      </w:r>
      <w:r w:rsidRPr="000E7FBE">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0E7FBE">
        <w:rPr>
          <w:rFonts w:ascii="Linux Biolinum O" w:hAnsi="Linux Biolinum O" w:cs="Linux Biolinum O"/>
          <w:i/>
          <w:iCs/>
          <w:noProof/>
          <w:sz w:val="18"/>
          <w:szCs w:val="24"/>
        </w:rPr>
        <w:t>Conference on Human Factors in Computing Systems - Proceedings</w:t>
      </w:r>
      <w:r w:rsidRPr="000E7FBE">
        <w:rPr>
          <w:rFonts w:ascii="Linux Biolinum O" w:hAnsi="Linux Biolinum O" w:cs="Linux Biolinum O"/>
          <w:noProof/>
          <w:sz w:val="18"/>
          <w:szCs w:val="24"/>
        </w:rPr>
        <w:t>: 155–162. https://doi.org/10.1145/1357054.1357081</w:t>
      </w:r>
    </w:p>
    <w:p w14:paraId="63BC9C2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4.</w:t>
      </w:r>
      <w:r w:rsidRPr="000E7FBE">
        <w:rPr>
          <w:rFonts w:ascii="Linux Biolinum O" w:hAnsi="Linux Biolinum O" w:cs="Linux Biolinum O"/>
          <w:noProof/>
          <w:sz w:val="18"/>
          <w:szCs w:val="24"/>
        </w:rPr>
        <w:tab/>
        <w:t xml:space="preserve">Katherine E. Olson, Marita A. O’Brien, Wendy A. Rogers, and Neil Charness. 2011. Diffusion of technology: Frequency of use for younger and older adults. </w:t>
      </w:r>
      <w:r w:rsidRPr="000E7FBE">
        <w:rPr>
          <w:rFonts w:ascii="Linux Biolinum O" w:hAnsi="Linux Biolinum O" w:cs="Linux Biolinum O"/>
          <w:i/>
          <w:iCs/>
          <w:noProof/>
          <w:sz w:val="18"/>
          <w:szCs w:val="24"/>
        </w:rPr>
        <w:t>Ageing International</w:t>
      </w:r>
      <w:r w:rsidRPr="000E7FBE">
        <w:rPr>
          <w:rFonts w:ascii="Linux Biolinum O" w:hAnsi="Linux Biolinum O" w:cs="Linux Biolinum O"/>
          <w:noProof/>
          <w:sz w:val="18"/>
          <w:szCs w:val="24"/>
        </w:rPr>
        <w:t xml:space="preserve"> 36, 1: 123–145. https://doi.org/10.1007/s12126-010-9077-9</w:t>
      </w:r>
    </w:p>
    <w:p w14:paraId="55BED36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5.</w:t>
      </w:r>
      <w:r w:rsidRPr="000E7FBE">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0E7FBE">
        <w:rPr>
          <w:rFonts w:ascii="Linux Biolinum O" w:hAnsi="Linux Biolinum O" w:cs="Linux Biolinum O"/>
          <w:i/>
          <w:iCs/>
          <w:noProof/>
          <w:sz w:val="18"/>
          <w:szCs w:val="24"/>
        </w:rPr>
        <w:t>Human Factors</w:t>
      </w:r>
      <w:r w:rsidRPr="000E7FBE">
        <w:rPr>
          <w:rFonts w:ascii="Linux Biolinum O" w:hAnsi="Linux Biolinum O" w:cs="Linux Biolinum O"/>
          <w:noProof/>
          <w:sz w:val="18"/>
          <w:szCs w:val="24"/>
        </w:rPr>
        <w:t xml:space="preserve"> 48, 1: 154–165. https://doi.org/10.1518/001872006776412180</w:t>
      </w:r>
    </w:p>
    <w:p w14:paraId="14C073A7"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6.</w:t>
      </w:r>
      <w:r w:rsidRPr="000E7FBE">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36219CB8"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lastRenderedPageBreak/>
        <w:t>27.</w:t>
      </w:r>
      <w:r w:rsidRPr="000E7FBE">
        <w:rPr>
          <w:rFonts w:ascii="Linux Biolinum O" w:hAnsi="Linux Biolinum O" w:cs="Linux Biolinum O"/>
          <w:noProof/>
          <w:sz w:val="18"/>
          <w:szCs w:val="24"/>
        </w:rPr>
        <w:tab/>
        <w:t xml:space="preserve">Edmundo A Sierra, Arthur D Fisk, and Wendy A Rogers. </w:t>
      </w:r>
      <w:r w:rsidRPr="000E7FBE">
        <w:rPr>
          <w:rFonts w:ascii="Linux Biolinum O" w:hAnsi="Linux Biolinum O" w:cs="Linux Biolinum O"/>
          <w:i/>
          <w:iCs/>
          <w:noProof/>
          <w:sz w:val="18"/>
          <w:szCs w:val="24"/>
        </w:rPr>
        <w:t>MATCHING INSTRUCTIONAL MEDIA WITH INSTRUCTIONAL DEMANDS</w:t>
      </w:r>
      <w:r w:rsidRPr="000E7FBE">
        <w:rPr>
          <w:rFonts w:ascii="Linux Biolinum O" w:hAnsi="Linux Biolinum O" w:cs="Linux Biolinum O"/>
          <w:noProof/>
          <w:sz w:val="18"/>
          <w:szCs w:val="24"/>
        </w:rPr>
        <w:t xml:space="preserve">. </w:t>
      </w:r>
    </w:p>
    <w:p w14:paraId="42860A86"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8.</w:t>
      </w:r>
      <w:r w:rsidRPr="000E7FBE">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0E7FBE">
        <w:rPr>
          <w:rFonts w:ascii="Linux Biolinum O" w:hAnsi="Linux Biolinum O" w:cs="Linux Biolinum O"/>
          <w:i/>
          <w:iCs/>
          <w:noProof/>
          <w:sz w:val="18"/>
          <w:szCs w:val="24"/>
        </w:rPr>
        <w:t>Aging, Neuropsychology, and Cognition</w:t>
      </w:r>
      <w:r w:rsidRPr="000E7FBE">
        <w:rPr>
          <w:rFonts w:ascii="Linux Biolinum O" w:hAnsi="Linux Biolinum O" w:cs="Linux Biolinum O"/>
          <w:noProof/>
          <w:sz w:val="18"/>
          <w:szCs w:val="24"/>
        </w:rPr>
        <w:t xml:space="preserve"> 4, 2: 126–139. https://doi.org/10.1080/13825589708256641</w:t>
      </w:r>
    </w:p>
    <w:p w14:paraId="2B4E7BB1"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29.</w:t>
      </w:r>
      <w:r w:rsidRPr="000E7FBE">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0E7FBE">
        <w:rPr>
          <w:rFonts w:ascii="Linux Biolinum O" w:hAnsi="Linux Biolinum O" w:cs="Linux Biolinum O"/>
          <w:i/>
          <w:iCs/>
          <w:noProof/>
          <w:sz w:val="18"/>
          <w:szCs w:val="24"/>
        </w:rPr>
        <w:t>Gerontechnology</w:t>
      </w:r>
      <w:r w:rsidRPr="000E7FBE">
        <w:rPr>
          <w:rFonts w:ascii="Linux Biolinum O" w:hAnsi="Linux Biolinum O" w:cs="Linux Biolinum O"/>
          <w:noProof/>
          <w:sz w:val="18"/>
          <w:szCs w:val="24"/>
        </w:rPr>
        <w:t xml:space="preserve"> 3, 3. https://doi.org/10.4017/gt.2005.03.03.002.00</w:t>
      </w:r>
    </w:p>
    <w:p w14:paraId="7CEBF3F0"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0.</w:t>
      </w:r>
      <w:r w:rsidRPr="000E7FBE">
        <w:rPr>
          <w:rFonts w:ascii="Linux Biolinum O" w:hAnsi="Linux Biolinum O" w:cs="Linux Biolinum O"/>
          <w:noProof/>
          <w:sz w:val="18"/>
          <w:szCs w:val="24"/>
        </w:rPr>
        <w:tab/>
        <w:t xml:space="preserve">N. Tubi and A. Calev. 1989. Verbal and visuospatial recall by younger and older subjects: use of matched tasks. </w:t>
      </w:r>
      <w:r w:rsidRPr="000E7FBE">
        <w:rPr>
          <w:rFonts w:ascii="Linux Biolinum O" w:hAnsi="Linux Biolinum O" w:cs="Linux Biolinum O"/>
          <w:i/>
          <w:iCs/>
          <w:noProof/>
          <w:sz w:val="18"/>
          <w:szCs w:val="24"/>
        </w:rPr>
        <w:t>Psychology and aging</w:t>
      </w:r>
      <w:r w:rsidRPr="000E7FBE">
        <w:rPr>
          <w:rFonts w:ascii="Linux Biolinum O" w:hAnsi="Linux Biolinum O" w:cs="Linux Biolinum O"/>
          <w:noProof/>
          <w:sz w:val="18"/>
          <w:szCs w:val="24"/>
        </w:rPr>
        <w:t xml:space="preserve"> 4, 4: 493–495. https://doi.org/10.1037/0882-7974.4.4.493</w:t>
      </w:r>
    </w:p>
    <w:p w14:paraId="02FA38B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1.</w:t>
      </w:r>
      <w:r w:rsidRPr="000E7FBE">
        <w:rPr>
          <w:rFonts w:ascii="Linux Biolinum O" w:hAnsi="Linux Biolinum O" w:cs="Linux Biolinum O"/>
          <w:noProof/>
          <w:sz w:val="18"/>
          <w:szCs w:val="24"/>
        </w:rPr>
        <w:tab/>
        <w:t>What They Watch Online | Pew Research Center. Retrieved October 23, 2020 from https://www.pewresearch.org/internet/2007/07/25/what-they-watch-online/</w:t>
      </w:r>
    </w:p>
    <w:p w14:paraId="545DDDE7"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2.</w:t>
      </w:r>
      <w:r w:rsidRPr="000E7FBE">
        <w:rPr>
          <w:rFonts w:ascii="Linux Biolinum O" w:hAnsi="Linux Biolinum O" w:cs="Linux Biolinum O"/>
          <w:noProof/>
          <w:sz w:val="18"/>
          <w:szCs w:val="24"/>
        </w:rPr>
        <w:tab/>
        <w:t xml:space="preserve">1997_-_Theodore_Bashore_-_TheDeclineofCognitiveProcessingSpeedinOldAge[retrieved_2021-02-18].pdf. </w:t>
      </w:r>
    </w:p>
    <w:p w14:paraId="3016CD93"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3.</w:t>
      </w:r>
      <w:r w:rsidRPr="000E7FBE">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75D94509"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4.</w:t>
      </w:r>
      <w:r w:rsidRPr="000E7FBE">
        <w:rPr>
          <w:rFonts w:ascii="Linux Biolinum O" w:hAnsi="Linux Biolinum O" w:cs="Linux Biolinum O"/>
          <w:noProof/>
          <w:sz w:val="18"/>
          <w:szCs w:val="24"/>
        </w:rPr>
        <w:tab/>
        <w:t xml:space="preserve">Social foundations of thought and action: A social cognitive theory. - PsycNET. </w:t>
      </w:r>
    </w:p>
    <w:p w14:paraId="2B3A52CC"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0E7FBE">
        <w:rPr>
          <w:rFonts w:ascii="Linux Biolinum O" w:hAnsi="Linux Biolinum O" w:cs="Linux Biolinum O"/>
          <w:noProof/>
          <w:sz w:val="18"/>
          <w:szCs w:val="24"/>
        </w:rPr>
        <w:t>35.</w:t>
      </w:r>
      <w:r w:rsidRPr="000E7FBE">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77871E91" w14:textId="77777777" w:rsidR="000E7FBE" w:rsidRPr="000E7FBE" w:rsidRDefault="000E7FBE" w:rsidP="000E7FBE">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0E7FBE">
        <w:rPr>
          <w:rFonts w:ascii="Linux Biolinum O" w:hAnsi="Linux Biolinum O" w:cs="Linux Biolinum O"/>
          <w:noProof/>
          <w:sz w:val="18"/>
          <w:szCs w:val="24"/>
        </w:rPr>
        <w:t>36.</w:t>
      </w:r>
      <w:r w:rsidRPr="000E7FBE">
        <w:rPr>
          <w:rFonts w:ascii="Linux Biolinum O" w:hAnsi="Linux Biolinum O" w:cs="Linux Biolinum O"/>
          <w:noProof/>
          <w:sz w:val="18"/>
          <w:szCs w:val="24"/>
        </w:rPr>
        <w:tab/>
        <w:t>Pauses can make or break a conversation -- ScienceDaily. Retrieved June 5, 2021 from https://www.sciencedaily.com/releases/2015/09/150930110555.htm</w:t>
      </w:r>
    </w:p>
    <w:p w14:paraId="70D812EA" w14:textId="04C40DA2" w:rsidR="005B434B" w:rsidRPr="00B1638F" w:rsidRDefault="00DF1F52" w:rsidP="005B2F9F">
      <w:pPr>
        <w:pStyle w:val="AppendixH2"/>
      </w:pPr>
      <w:r>
        <w:fldChar w:fldCharType="end"/>
      </w:r>
      <w:bookmarkStart w:id="27" w:name="sbmn"/>
      <w:bookmarkEnd w:id="27"/>
    </w:p>
    <w:sectPr w:rsidR="005B434B" w:rsidRPr="00B1638F" w:rsidSect="00C00D2D">
      <w:footerReference w:type="default" r:id="rId16"/>
      <w:footerReference w:type="first" r:id="rId17"/>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hai Truong" w:date="2021-08-06T14:46:00Z" w:initials="KT">
    <w:p w14:paraId="73EE3F76" w14:textId="64FEBAC2" w:rsidR="00724664" w:rsidRDefault="00724664">
      <w:pPr>
        <w:pStyle w:val="CommentText"/>
      </w:pPr>
      <w:r>
        <w:rPr>
          <w:rStyle w:val="CommentReference"/>
        </w:rPr>
        <w:annotationRef/>
      </w:r>
      <w:r>
        <w:t xml:space="preserve">How would you describe your pausing in terms of when it </w:t>
      </w:r>
      <w:proofErr w:type="gramStart"/>
      <w:r>
        <w:t>pauses..</w:t>
      </w:r>
      <w:proofErr w:type="gramEnd"/>
      <w:r>
        <w:t xml:space="preserve"> I think it’s important to differentiate it from pausing after every sentence.</w:t>
      </w:r>
      <w:r w:rsidR="00A6756D">
        <w:t xml:space="preserve"> Instead of pausing at sentence endings, it pauses [when?]</w:t>
      </w:r>
    </w:p>
    <w:p w14:paraId="6E8810DF" w14:textId="77777777" w:rsidR="00E74B9D" w:rsidRDefault="00E74B9D">
      <w:pPr>
        <w:pStyle w:val="CommentText"/>
      </w:pPr>
    </w:p>
    <w:p w14:paraId="3A26FD4E" w14:textId="7848D8DA" w:rsidR="00E74B9D" w:rsidRDefault="00E74B9D">
      <w:pPr>
        <w:pStyle w:val="CommentText"/>
      </w:pPr>
      <w:r>
        <w:t xml:space="preserve">After you make this modification, I want to make another pass on this sentence / paragraph. I want to basically restructure this to say that your two methods take inspiration from similar approaches in the literature, but also differ, and explain why/how. But don’t worry about that for now. Just focus on figuring out what you want to say about how your work pauses. </w:t>
      </w:r>
    </w:p>
  </w:comment>
  <w:comment w:id="1" w:author="Khai Truong" w:date="2021-08-06T18:38:00Z" w:initials="KT">
    <w:p w14:paraId="5512D8DE" w14:textId="7985D46B" w:rsidR="00502244" w:rsidRDefault="00502244">
      <w:pPr>
        <w:pStyle w:val="CommentText"/>
      </w:pPr>
      <w:r>
        <w:rPr>
          <w:rStyle w:val="CommentReference"/>
        </w:rPr>
        <w:annotationRef/>
      </w:r>
      <w:r>
        <w:t>Terrible last sentence.</w:t>
      </w:r>
    </w:p>
  </w:comment>
  <w:comment w:id="2" w:author="Khai Truong" w:date="2021-08-09T14:37:00Z" w:initials="KT">
    <w:p w14:paraId="196D96BB" w14:textId="77777777" w:rsidR="00032194" w:rsidRDefault="00032194">
      <w:pPr>
        <w:pStyle w:val="CommentText"/>
      </w:pPr>
      <w:r>
        <w:rPr>
          <w:rStyle w:val="CommentReference"/>
        </w:rPr>
        <w:annotationRef/>
      </w:r>
      <w:r>
        <w:t>This is the problem that I told you to look into. Not the one that you wrote here, which I’ve deleted.</w:t>
      </w:r>
    </w:p>
    <w:p w14:paraId="668AB3AE" w14:textId="77777777" w:rsidR="002B33CC" w:rsidRDefault="002B33CC" w:rsidP="002B33CC">
      <w:pPr>
        <w:pStyle w:val="CommentText"/>
      </w:pPr>
    </w:p>
    <w:p w14:paraId="37C72D5E" w14:textId="77777777" w:rsidR="002B33CC" w:rsidRDefault="002B33CC" w:rsidP="002B33CC">
      <w:pPr>
        <w:pStyle w:val="CommentText"/>
      </w:pPr>
    </w:p>
    <w:p w14:paraId="4717BD20" w14:textId="0C97A8AC" w:rsidR="00032194" w:rsidRDefault="002B33CC" w:rsidP="002B33CC">
      <w:pPr>
        <w:pStyle w:val="CommentText"/>
      </w:pPr>
      <w:r>
        <w:t>Here’s what you need to do to address this issue.</w:t>
      </w:r>
      <w:r w:rsidR="00032194">
        <w:t xml:space="preserve"> Can you do an analysis to look at </w:t>
      </w:r>
      <w:r>
        <w:t>the speech rate of the video using a sliding window?  I want you to slide the window 1 second at a time through the video, and compute the speech rate at every second for the last n seconds. Do this with a n of 5 seconds. Then when you’re done processing that video, repeat the process using an n of 10 seconds. Then when you’re done, repeat with 15 seconds, 20 seconds, 25 seconds, and lastly 30 seconds. Graph all 6 sets of values on the same graph. This should show whether or not for the videos you have selected, if there is any parts of it that is faster than 120 wpm.</w:t>
      </w:r>
    </w:p>
    <w:p w14:paraId="635BA816" w14:textId="77777777" w:rsidR="002B33CC" w:rsidRDefault="002B33CC" w:rsidP="002B33CC">
      <w:pPr>
        <w:pStyle w:val="CommentText"/>
      </w:pPr>
    </w:p>
    <w:p w14:paraId="08190060" w14:textId="77777777" w:rsidR="002B33CC" w:rsidRDefault="002B33CC" w:rsidP="002B33CC">
      <w:pPr>
        <w:pStyle w:val="CommentText"/>
      </w:pPr>
      <w:r>
        <w:t>So if the video is 60 seconds long, then you will have 60 values (for the 60 seconds of the video) where you computed each value using a window size (n) of 5 seconds. Then you should have another 60 values where you computed the values with n = 10; another 60 values for n=15; another 60 values for n=20, etc.</w:t>
      </w:r>
    </w:p>
    <w:p w14:paraId="48B1198F" w14:textId="77777777" w:rsidR="00D33E4D" w:rsidRDefault="00D33E4D" w:rsidP="002B33CC">
      <w:pPr>
        <w:pStyle w:val="CommentText"/>
      </w:pPr>
    </w:p>
    <w:p w14:paraId="065A06AE" w14:textId="77777777" w:rsidR="00D33E4D" w:rsidRDefault="00D33E4D" w:rsidP="002B33CC">
      <w:pPr>
        <w:pStyle w:val="CommentText"/>
      </w:pPr>
    </w:p>
    <w:p w14:paraId="7CC6DB13" w14:textId="59E9B0FA" w:rsidR="00D33E4D" w:rsidRDefault="00D33E4D" w:rsidP="002B33CC">
      <w:pPr>
        <w:pStyle w:val="CommentText"/>
      </w:pPr>
      <w:r>
        <w:t>You can do this computation/graphing with the video and transcript before the slowing factor is applied. I think it would be nice to include in general.</w:t>
      </w:r>
    </w:p>
  </w:comment>
  <w:comment w:id="4" w:author="Khai Truong" w:date="2021-08-09T20:50:00Z" w:initials="KT">
    <w:p w14:paraId="0CCF1FE9" w14:textId="753CC8F6" w:rsidR="006D1DBB" w:rsidRDefault="006D1DBB">
      <w:pPr>
        <w:pStyle w:val="CommentText"/>
      </w:pPr>
      <w:r>
        <w:rPr>
          <w:rStyle w:val="CommentReference"/>
        </w:rPr>
        <w:annotationRef/>
      </w:r>
      <w:r>
        <w:t xml:space="preserve">This would have already been computed earlier in this process, but you didn’t actually include it as a step above (I have </w:t>
      </w:r>
      <w:r w:rsidR="0039749C">
        <w:t xml:space="preserve">inserted it for you </w:t>
      </w:r>
      <w:r>
        <w:t>now)</w:t>
      </w:r>
    </w:p>
  </w:comment>
  <w:comment w:id="5" w:author="Khai Truong" w:date="2021-08-09T20:51:00Z" w:initials="KT">
    <w:p w14:paraId="26FF3986" w14:textId="5AA13D35" w:rsidR="0039749C" w:rsidRDefault="0039749C">
      <w:pPr>
        <w:pStyle w:val="CommentText"/>
      </w:pPr>
      <w:r>
        <w:rPr>
          <w:rStyle w:val="CommentReference"/>
        </w:rPr>
        <w:annotationRef/>
      </w:r>
      <w:r>
        <w:t>Rather than having this example here, have it in the figure</w:t>
      </w:r>
    </w:p>
  </w:comment>
  <w:comment w:id="3" w:author="Khai Truong" w:date="2021-08-09T20:28:00Z" w:initials="KT">
    <w:p w14:paraId="53227ADE" w14:textId="6DE32B23" w:rsidR="00F82E88" w:rsidRDefault="00F82E88">
      <w:pPr>
        <w:pStyle w:val="CommentText"/>
      </w:pPr>
      <w:r>
        <w:rPr>
          <w:rStyle w:val="CommentReference"/>
        </w:rPr>
        <w:annotationRef/>
      </w:r>
      <w:r>
        <w:t>I’m pretty sure I asked you to make a figure to show this whole process applied for one video.</w:t>
      </w:r>
      <w:r w:rsidR="00F67DF7">
        <w:t xml:space="preserve"> See the attached rough sketch of what I want you to make…and actually do it</w:t>
      </w:r>
      <w:r w:rsidR="00042484">
        <w:t xml:space="preserve"> with the actual data for that video</w:t>
      </w:r>
    </w:p>
  </w:comment>
  <w:comment w:id="6" w:author="Khai Truong" w:date="2021-08-09T20:51:00Z" w:initials="KT">
    <w:p w14:paraId="14A56FC3" w14:textId="77777777" w:rsidR="00D11ED8" w:rsidRDefault="00D11ED8">
      <w:pPr>
        <w:pStyle w:val="CommentText"/>
      </w:pPr>
      <w:r>
        <w:rPr>
          <w:rStyle w:val="CommentReference"/>
        </w:rPr>
        <w:annotationRef/>
      </w:r>
      <w:r>
        <w:t>Rather than having this example here, have it in the figure</w:t>
      </w:r>
    </w:p>
    <w:p w14:paraId="5AB7692B" w14:textId="77777777" w:rsidR="006F2BC8" w:rsidRDefault="006F2BC8">
      <w:pPr>
        <w:pStyle w:val="CommentText"/>
      </w:pPr>
    </w:p>
    <w:p w14:paraId="4B6D2C50" w14:textId="29BD356D" w:rsidR="006F2BC8" w:rsidRDefault="006F2BC8">
      <w:pPr>
        <w:pStyle w:val="CommentText"/>
      </w:pPr>
    </w:p>
  </w:comment>
  <w:comment w:id="9" w:author="Khai Truong" w:date="2021-08-10T00:24:00Z" w:initials="KT">
    <w:p w14:paraId="3C44ACF2" w14:textId="77777777" w:rsidR="00840FE8" w:rsidRDefault="00840FE8" w:rsidP="00840FE8">
      <w:pPr>
        <w:pStyle w:val="CommentText"/>
        <w:numPr>
          <w:ilvl w:val="0"/>
          <w:numId w:val="24"/>
        </w:numPr>
      </w:pPr>
      <w:r>
        <w:rPr>
          <w:rStyle w:val="CommentReference"/>
        </w:rPr>
        <w:annotationRef/>
      </w:r>
      <w:r>
        <w:t xml:space="preserve"> I’m assuming you’re referring to automatic pauses inserted by the system. If not, I’m not sure why this would be described here.</w:t>
      </w:r>
    </w:p>
    <w:p w14:paraId="2FDF52C5" w14:textId="77777777" w:rsidR="00840FE8" w:rsidRDefault="00840FE8" w:rsidP="00840FE8">
      <w:pPr>
        <w:pStyle w:val="CommentText"/>
        <w:numPr>
          <w:ilvl w:val="0"/>
          <w:numId w:val="24"/>
        </w:numPr>
      </w:pPr>
      <w:r>
        <w:t xml:space="preserve"> I think you should add a table that summarizes this information, the columns should probably include:</w:t>
      </w:r>
    </w:p>
    <w:p w14:paraId="04D93E87" w14:textId="149E0853" w:rsidR="00840FE8" w:rsidRDefault="00840FE8" w:rsidP="00840FE8">
      <w:pPr>
        <w:pStyle w:val="CommentText"/>
        <w:numPr>
          <w:ilvl w:val="0"/>
          <w:numId w:val="25"/>
        </w:numPr>
      </w:pPr>
      <w:r>
        <w:t xml:space="preserve"> Application</w:t>
      </w:r>
    </w:p>
    <w:p w14:paraId="46E1982C" w14:textId="7506E67A" w:rsidR="00840FE8" w:rsidRDefault="00840FE8" w:rsidP="00840FE8">
      <w:pPr>
        <w:pStyle w:val="CommentText"/>
        <w:numPr>
          <w:ilvl w:val="0"/>
          <w:numId w:val="25"/>
        </w:numPr>
      </w:pPr>
      <w:r>
        <w:t xml:space="preserve"> Video title &amp; URL</w:t>
      </w:r>
    </w:p>
    <w:p w14:paraId="7E386F9E" w14:textId="77777777" w:rsidR="00840FE8" w:rsidRDefault="00840FE8" w:rsidP="00840FE8">
      <w:pPr>
        <w:pStyle w:val="CommentText"/>
        <w:numPr>
          <w:ilvl w:val="0"/>
          <w:numId w:val="25"/>
        </w:numPr>
      </w:pPr>
      <w:r>
        <w:t xml:space="preserve"> Length of the video</w:t>
      </w:r>
    </w:p>
    <w:p w14:paraId="1C7D6882" w14:textId="77777777" w:rsidR="00840FE8" w:rsidRDefault="00840FE8" w:rsidP="00840FE8">
      <w:pPr>
        <w:pStyle w:val="CommentText"/>
        <w:numPr>
          <w:ilvl w:val="0"/>
          <w:numId w:val="25"/>
        </w:numPr>
      </w:pPr>
      <w:r>
        <w:t xml:space="preserve"> Number of automatic pauses inserted</w:t>
      </w:r>
    </w:p>
    <w:p w14:paraId="5E3497C9" w14:textId="51A68C23" w:rsidR="00840FE8" w:rsidRDefault="00840FE8" w:rsidP="00840FE8">
      <w:pPr>
        <w:pStyle w:val="CommentText"/>
        <w:numPr>
          <w:ilvl w:val="0"/>
          <w:numId w:val="25"/>
        </w:numPr>
      </w:pPr>
      <w:r>
        <w:t xml:space="preserve"> Automatic pause timepoints</w:t>
      </w:r>
    </w:p>
  </w:comment>
  <w:comment w:id="14" w:author="Khai Truong" w:date="2021-07-05T23:45:00Z" w:initials="KT">
    <w:p w14:paraId="4840DF4E" w14:textId="77777777" w:rsidR="000C7123" w:rsidRDefault="000C7123" w:rsidP="001D101D">
      <w:pPr>
        <w:pStyle w:val="CommentText"/>
      </w:pPr>
      <w:r>
        <w:rPr>
          <w:rStyle w:val="CommentReference"/>
        </w:rPr>
        <w:annotationRef/>
      </w:r>
      <w:r>
        <w:rPr>
          <w:rStyle w:val="CommentReference"/>
        </w:rPr>
        <w:annotationRef/>
      </w:r>
      <w:r>
        <w:t xml:space="preserve">We can come back to the </w:t>
      </w:r>
      <w:proofErr w:type="gramStart"/>
      <w:r>
        <w:t>title, but</w:t>
      </w:r>
      <w:proofErr w:type="gramEnd"/>
      <w:r>
        <w:t xml:space="preserve"> see next comment below for me take on how this section should be framed.</w:t>
      </w:r>
    </w:p>
    <w:p w14:paraId="356A0422" w14:textId="7BC39005" w:rsidR="000C7123" w:rsidRDefault="000C7123">
      <w:pPr>
        <w:pStyle w:val="CommentText"/>
      </w:pPr>
    </w:p>
  </w:comment>
  <w:comment w:id="16" w:author="Khai Truong" w:date="2021-08-11T17:53:00Z" w:initials="KT">
    <w:p w14:paraId="704ECB3C" w14:textId="77777777" w:rsidR="00113D34" w:rsidRDefault="00113D34" w:rsidP="00113D34">
      <w:pPr>
        <w:pStyle w:val="CommentText"/>
      </w:pPr>
      <w:r>
        <w:rPr>
          <w:rStyle w:val="CommentReference"/>
        </w:rPr>
        <w:annotationRef/>
      </w:r>
      <w:r>
        <w:t>I think you should add a table that summarizes this information, the columns should probably include:</w:t>
      </w:r>
    </w:p>
    <w:p w14:paraId="19D7AB05" w14:textId="77777777" w:rsidR="00113D34" w:rsidRDefault="00113D34" w:rsidP="00113D34">
      <w:pPr>
        <w:pStyle w:val="CommentText"/>
        <w:numPr>
          <w:ilvl w:val="0"/>
          <w:numId w:val="25"/>
        </w:numPr>
      </w:pPr>
      <w:r>
        <w:t xml:space="preserve"> Application</w:t>
      </w:r>
    </w:p>
    <w:p w14:paraId="01C899CA" w14:textId="77777777" w:rsidR="00113D34" w:rsidRDefault="00113D34" w:rsidP="00113D34">
      <w:pPr>
        <w:pStyle w:val="CommentText"/>
        <w:numPr>
          <w:ilvl w:val="0"/>
          <w:numId w:val="25"/>
        </w:numPr>
      </w:pPr>
      <w:r>
        <w:t xml:space="preserve"> Video title &amp; URL</w:t>
      </w:r>
    </w:p>
    <w:p w14:paraId="07C08BFD" w14:textId="77777777" w:rsidR="00113D34" w:rsidRDefault="00113D34" w:rsidP="00113D34">
      <w:pPr>
        <w:pStyle w:val="CommentText"/>
        <w:numPr>
          <w:ilvl w:val="0"/>
          <w:numId w:val="25"/>
        </w:numPr>
      </w:pPr>
      <w:r>
        <w:t xml:space="preserve"> Length of the video</w:t>
      </w:r>
    </w:p>
    <w:p w14:paraId="34297B74" w14:textId="77777777" w:rsidR="00113D34" w:rsidRDefault="00113D34" w:rsidP="003043A1">
      <w:pPr>
        <w:pStyle w:val="CommentText"/>
        <w:numPr>
          <w:ilvl w:val="0"/>
          <w:numId w:val="25"/>
        </w:numPr>
      </w:pPr>
      <w:r>
        <w:t xml:space="preserve"> Number of automatic pauses inserted</w:t>
      </w:r>
    </w:p>
    <w:p w14:paraId="0BE222C7" w14:textId="3671DBC5" w:rsidR="00113D34" w:rsidRDefault="00113D34" w:rsidP="003043A1">
      <w:pPr>
        <w:pStyle w:val="CommentText"/>
        <w:numPr>
          <w:ilvl w:val="0"/>
          <w:numId w:val="25"/>
        </w:numPr>
      </w:pPr>
      <w:r>
        <w:t xml:space="preserve"> Automatic pause timepoints</w:t>
      </w:r>
    </w:p>
  </w:comment>
  <w:comment w:id="17" w:author="Khai Truong" w:date="2021-08-11T18:13:00Z" w:initials="KT">
    <w:p w14:paraId="1C51CA76" w14:textId="1C423D19" w:rsidR="001348C7" w:rsidRDefault="001348C7">
      <w:pPr>
        <w:pStyle w:val="CommentText"/>
      </w:pPr>
      <w:r>
        <w:rPr>
          <w:rStyle w:val="CommentReference"/>
        </w:rPr>
        <w:annotationRef/>
      </w:r>
      <w:r>
        <w:t>Rationale?</w:t>
      </w:r>
      <w:r w:rsidR="00402357">
        <w:t xml:space="preserve"> Why did you do this if the 3 point scale already showed an effect in Study 1.</w:t>
      </w:r>
    </w:p>
  </w:comment>
  <w:comment w:id="18" w:author="Eric Lu" w:date="2021-08-14T22:55:00Z" w:initials="EL">
    <w:p w14:paraId="4CAF865F" w14:textId="79AC4E1B" w:rsidR="00ED0C90" w:rsidRDefault="00ED0C90">
      <w:pPr>
        <w:pStyle w:val="CommentText"/>
      </w:pPr>
      <w:r>
        <w:rPr>
          <w:rStyle w:val="CommentReference"/>
        </w:rPr>
        <w:annotationRef/>
      </w:r>
      <w:r w:rsidR="00D80A0E">
        <w:t>I guess y</w:t>
      </w:r>
      <w:r w:rsidR="001A1FDE">
        <w:t>ou are right</w:t>
      </w:r>
      <w:r w:rsidR="00D80A0E">
        <w:t>…</w:t>
      </w:r>
      <w:r>
        <w:t>there is really no need to use a 7-point scale because Friedman test will transform the ratings into rank data</w:t>
      </w:r>
      <w:r w:rsidR="001A1FDE">
        <w:t xml:space="preserve"> anyway</w:t>
      </w:r>
      <w:r>
        <w:t>.</w:t>
      </w:r>
    </w:p>
  </w:comment>
  <w:comment w:id="19" w:author="Eric Lu" w:date="2021-08-14T22:55:00Z" w:initials="EL">
    <w:p w14:paraId="57F86C59" w14:textId="06F25AEF" w:rsidR="00ED0C90" w:rsidRDefault="00ED0C90">
      <w:pPr>
        <w:pStyle w:val="CommentText"/>
      </w:pPr>
      <w:r>
        <w:rPr>
          <w:rStyle w:val="CommentReference"/>
        </w:rPr>
        <w:annotationRef/>
      </w:r>
      <w:r>
        <w:t xml:space="preserve">It might look </w:t>
      </w:r>
      <w:r w:rsidR="001A1FDE">
        <w:t>strange but the scale we used here did not affect the end results.</w:t>
      </w:r>
    </w:p>
  </w:comment>
  <w:comment w:id="22" w:author="Khai Truong" w:date="2021-08-11T20:41:00Z" w:initials="KT">
    <w:p w14:paraId="3362194E" w14:textId="04E1412E" w:rsidR="00C11F0B" w:rsidRDefault="00C11F0B">
      <w:pPr>
        <w:pStyle w:val="CommentText"/>
      </w:pPr>
      <w:r>
        <w:rPr>
          <w:rStyle w:val="CommentReference"/>
        </w:rPr>
        <w:annotationRef/>
      </w:r>
      <w:r>
        <w:t>Did you collect satisfaction rating only at the end of the study or did you do it after every trial?</w:t>
      </w:r>
    </w:p>
  </w:comment>
  <w:comment w:id="23" w:author="Eric Lu" w:date="2021-08-14T22:15:00Z" w:initials="EL">
    <w:p w14:paraId="073A6181" w14:textId="56AC3C17" w:rsidR="00726A0B" w:rsidRDefault="00726A0B">
      <w:pPr>
        <w:pStyle w:val="CommentText"/>
      </w:pPr>
      <w:r>
        <w:rPr>
          <w:rStyle w:val="CommentReference"/>
        </w:rPr>
        <w:annotationRef/>
      </w:r>
      <w:r>
        <w:t>I collected</w:t>
      </w:r>
      <w:r w:rsidR="00F4189D">
        <w:t xml:space="preserve"> </w:t>
      </w:r>
      <w:r w:rsidR="0021458D">
        <w:t>s</w:t>
      </w:r>
      <w:r w:rsidR="00263FCD">
        <w:t>atisfaction rating at the end of the study after participants exper</w:t>
      </w:r>
      <w:r w:rsidR="00936E75">
        <w:t xml:space="preserve">ienced all the tasks </w:t>
      </w:r>
      <w:r w:rsidR="00E505F9">
        <w:t xml:space="preserve">for both conditions. </w:t>
      </w:r>
    </w:p>
  </w:comment>
  <w:comment w:id="24" w:author="Eric Lu" w:date="2021-08-14T22:27:00Z" w:initials="EL">
    <w:p w14:paraId="00235BA8" w14:textId="1D7845BA" w:rsidR="002A02FD" w:rsidRDefault="002A02FD">
      <w:pPr>
        <w:pStyle w:val="CommentText"/>
      </w:pPr>
      <w:r>
        <w:rPr>
          <w:rStyle w:val="CommentReference"/>
        </w:rPr>
        <w:annotationRef/>
      </w:r>
      <w:r w:rsidR="002B606C">
        <w:t xml:space="preserve"> </w:t>
      </w:r>
      <w:r w:rsidR="00CB70BE">
        <w:t>The rating</w:t>
      </w:r>
      <w:r w:rsidR="00934B68">
        <w:t>s</w:t>
      </w:r>
      <w:r w:rsidR="00CB70BE">
        <w:t xml:space="preserve"> are essentially ranking</w:t>
      </w:r>
      <w:r w:rsidR="00934B68">
        <w:t xml:space="preserve"> of the two conditions.</w:t>
      </w:r>
    </w:p>
  </w:comment>
  <w:comment w:id="25" w:author="Khai Truong" w:date="2021-08-11T18:38:00Z" w:initials="KT">
    <w:p w14:paraId="286CFB54" w14:textId="478C2922" w:rsidR="003B488A" w:rsidRDefault="003B488A">
      <w:pPr>
        <w:pStyle w:val="CommentText"/>
      </w:pPr>
      <w:r>
        <w:rPr>
          <w:rStyle w:val="CommentReference"/>
        </w:rPr>
        <w:annotationRef/>
      </w:r>
      <w:r>
        <w:t xml:space="preserve">Can you give the rest of the </w:t>
      </w:r>
      <w:proofErr w:type="gramStart"/>
      <w:r>
        <w:t>quote.</w:t>
      </w:r>
      <w:proofErr w:type="gramEnd"/>
      <w:r>
        <w:t xml:space="preserve"> What was the impact of being caught off guard. That is more interesting to know than just that s/he was caught off guard</w:t>
      </w:r>
    </w:p>
  </w:comment>
  <w:comment w:id="26" w:author="Khai Truong" w:date="2021-08-11T20:20:00Z" w:initials="KT">
    <w:p w14:paraId="359D8CD5" w14:textId="14C3165E" w:rsidR="00E235B9" w:rsidRDefault="00E235B9">
      <w:pPr>
        <w:pStyle w:val="CommentText"/>
      </w:pPr>
      <w:r>
        <w:rPr>
          <w:rStyle w:val="CommentReference"/>
        </w:rPr>
        <w:annotationRef/>
      </w:r>
      <w:r>
        <w:t>Doesn’t make sense that this is its ow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26FD4E" w15:done="0"/>
  <w15:commentEx w15:paraId="5512D8DE" w15:done="0"/>
  <w15:commentEx w15:paraId="7CC6DB13" w15:done="0"/>
  <w15:commentEx w15:paraId="0CCF1FE9" w15:done="0"/>
  <w15:commentEx w15:paraId="26FF3986" w15:done="0"/>
  <w15:commentEx w15:paraId="53227ADE" w15:done="0"/>
  <w15:commentEx w15:paraId="4B6D2C50" w15:done="0"/>
  <w15:commentEx w15:paraId="5E3497C9" w15:done="0"/>
  <w15:commentEx w15:paraId="356A0422" w15:done="0"/>
  <w15:commentEx w15:paraId="0BE222C7" w15:done="0"/>
  <w15:commentEx w15:paraId="1C51CA76" w15:done="0"/>
  <w15:commentEx w15:paraId="4CAF865F" w15:paraIdParent="1C51CA76" w15:done="0"/>
  <w15:commentEx w15:paraId="57F86C59" w15:paraIdParent="1C51CA76" w15:done="0"/>
  <w15:commentEx w15:paraId="3362194E" w15:done="0"/>
  <w15:commentEx w15:paraId="073A6181" w15:paraIdParent="3362194E" w15:done="0"/>
  <w15:commentEx w15:paraId="00235BA8" w15:paraIdParent="3362194E" w15:done="0"/>
  <w15:commentEx w15:paraId="286CFB54" w15:done="0"/>
  <w15:commentEx w15:paraId="359D8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C9B7" w16cex:dateUtc="2021-08-06T18:46:00Z"/>
  <w16cex:commentExtensible w16cex:durableId="24B80031" w16cex:dateUtc="2021-08-06T22:38:00Z"/>
  <w16cex:commentExtensible w16cex:durableId="24BBBC24" w16cex:dateUtc="2021-08-09T18:37:00Z"/>
  <w16cex:commentExtensible w16cex:durableId="24BC137C" w16cex:dateUtc="2021-08-10T00:50:00Z"/>
  <w16cex:commentExtensible w16cex:durableId="24BC13D7" w16cex:dateUtc="2021-08-10T00:51:00Z"/>
  <w16cex:commentExtensible w16cex:durableId="24BC0E88" w16cex:dateUtc="2021-08-10T00:28:00Z"/>
  <w16cex:commentExtensible w16cex:durableId="24BC13ED" w16cex:dateUtc="2021-08-10T00:51:00Z"/>
  <w16cex:commentExtensible w16cex:durableId="24BC45C8" w16cex:dateUtc="2021-08-10T04:24:00Z"/>
  <w16cex:commentExtensible w16cex:durableId="248E181B" w16cex:dateUtc="2021-07-06T03:45:00Z"/>
  <w16cex:commentExtensible w16cex:durableId="24BE8D0E" w16cex:dateUtc="2021-08-11T21:53:00Z"/>
  <w16cex:commentExtensible w16cex:durableId="24BE91B0" w16cex:dateUtc="2021-08-11T22:13:00Z"/>
  <w16cex:commentExtensible w16cex:durableId="24C2C848" w16cex:dateUtc="2021-08-14T14:55:00Z"/>
  <w16cex:commentExtensible w16cex:durableId="24C2C872" w16cex:dateUtc="2021-08-14T14:55:00Z"/>
  <w16cex:commentExtensible w16cex:durableId="24BEB496" w16cex:dateUtc="2021-08-12T00:41:00Z"/>
  <w16cex:commentExtensible w16cex:durableId="24C2BEF7" w16cex:dateUtc="2021-08-14T14:15:00Z"/>
  <w16cex:commentExtensible w16cex:durableId="24C2C1CC" w16cex:dateUtc="2021-08-14T14:27:00Z"/>
  <w16cex:commentExtensible w16cex:durableId="24BE97C1" w16cex:dateUtc="2021-08-11T22:38:00Z"/>
  <w16cex:commentExtensible w16cex:durableId="24BEAF86" w16cex:dateUtc="2021-08-12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26FD4E" w16cid:durableId="24B7C9B7"/>
  <w16cid:commentId w16cid:paraId="5512D8DE" w16cid:durableId="24B80031"/>
  <w16cid:commentId w16cid:paraId="7CC6DB13" w16cid:durableId="24BBBC24"/>
  <w16cid:commentId w16cid:paraId="0CCF1FE9" w16cid:durableId="24BC137C"/>
  <w16cid:commentId w16cid:paraId="26FF3986" w16cid:durableId="24BC13D7"/>
  <w16cid:commentId w16cid:paraId="53227ADE" w16cid:durableId="24BC0E88"/>
  <w16cid:commentId w16cid:paraId="4B6D2C50" w16cid:durableId="24BC13ED"/>
  <w16cid:commentId w16cid:paraId="5E3497C9" w16cid:durableId="24BC45C8"/>
  <w16cid:commentId w16cid:paraId="356A0422" w16cid:durableId="248E181B"/>
  <w16cid:commentId w16cid:paraId="0BE222C7" w16cid:durableId="24BE8D0E"/>
  <w16cid:commentId w16cid:paraId="1C51CA76" w16cid:durableId="24BE91B0"/>
  <w16cid:commentId w16cid:paraId="4CAF865F" w16cid:durableId="24C2C848"/>
  <w16cid:commentId w16cid:paraId="57F86C59" w16cid:durableId="24C2C872"/>
  <w16cid:commentId w16cid:paraId="3362194E" w16cid:durableId="24BEB496"/>
  <w16cid:commentId w16cid:paraId="073A6181" w16cid:durableId="24C2BEF7"/>
  <w16cid:commentId w16cid:paraId="00235BA8" w16cid:durableId="24C2C1CC"/>
  <w16cid:commentId w16cid:paraId="286CFB54" w16cid:durableId="24BE97C1"/>
  <w16cid:commentId w16cid:paraId="359D8CD5" w16cid:durableId="24BEAF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46BE2" w14:textId="77777777" w:rsidR="004022DF" w:rsidRDefault="004022DF" w:rsidP="005B434B">
      <w:pPr>
        <w:spacing w:after="0" w:line="240" w:lineRule="auto"/>
      </w:pPr>
      <w:r>
        <w:separator/>
      </w:r>
    </w:p>
  </w:endnote>
  <w:endnote w:type="continuationSeparator" w:id="0">
    <w:p w14:paraId="7C405E9F" w14:textId="77777777" w:rsidR="004022DF" w:rsidRDefault="004022DF" w:rsidP="005B434B">
      <w:pPr>
        <w:spacing w:after="0" w:line="240" w:lineRule="auto"/>
      </w:pPr>
      <w:r>
        <w:continuationSeparator/>
      </w:r>
    </w:p>
  </w:endnote>
  <w:endnote w:type="continuationNotice" w:id="1">
    <w:p w14:paraId="24F6C8ED" w14:textId="77777777" w:rsidR="004022DF" w:rsidRDefault="004022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A00002EF" w:usb1="4000004B" w:usb2="00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B" w14:textId="5F76E4F2" w:rsidR="000C7123" w:rsidRDefault="000C7123"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D812FC" w14:textId="77777777" w:rsidR="000C7123" w:rsidRDefault="000C7123">
    <w:pPr>
      <w:pStyle w:val="Footer"/>
    </w:pPr>
  </w:p>
  <w:p w14:paraId="70D812FD" w14:textId="77777777" w:rsidR="000C7123" w:rsidRDefault="000C7123">
    <w:pPr>
      <w:pStyle w:val="Footer"/>
    </w:pPr>
  </w:p>
  <w:p w14:paraId="70D812FE" w14:textId="77777777" w:rsidR="000C7123" w:rsidRDefault="000C7123">
    <w:pPr>
      <w:pStyle w:val="Footer"/>
    </w:pPr>
  </w:p>
  <w:p w14:paraId="70D812FF" w14:textId="77777777" w:rsidR="000C7123" w:rsidRDefault="000C7123">
    <w:pPr>
      <w:pStyle w:val="Footer"/>
    </w:pPr>
  </w:p>
  <w:p w14:paraId="70D81300" w14:textId="77777777" w:rsidR="000C7123" w:rsidRDefault="000C7123">
    <w:pPr>
      <w:pStyle w:val="Footer"/>
    </w:pPr>
  </w:p>
  <w:p w14:paraId="70D81301" w14:textId="77777777" w:rsidR="000C7123" w:rsidRDefault="000C7123">
    <w:pPr>
      <w:pStyle w:val="Footer"/>
    </w:pPr>
  </w:p>
  <w:p w14:paraId="70D81302" w14:textId="77777777" w:rsidR="000C7123" w:rsidRDefault="000C7123">
    <w:pPr>
      <w:pStyle w:val="Footer"/>
    </w:pPr>
  </w:p>
  <w:p w14:paraId="70D81303" w14:textId="77777777" w:rsidR="000C7123" w:rsidRDefault="000C7123">
    <w:pPr>
      <w:pStyle w:val="Footer"/>
    </w:pPr>
  </w:p>
  <w:p w14:paraId="70D81304" w14:textId="77777777" w:rsidR="000C7123" w:rsidRDefault="000C7123">
    <w:pPr>
      <w:pStyle w:val="Footer"/>
    </w:pPr>
  </w:p>
  <w:p w14:paraId="70D81305" w14:textId="77777777" w:rsidR="000C7123" w:rsidRDefault="000C7123">
    <w:pPr>
      <w:pStyle w:val="Footer"/>
    </w:pPr>
  </w:p>
  <w:p w14:paraId="70D81306" w14:textId="77777777" w:rsidR="000C7123" w:rsidRDefault="000C7123">
    <w:pPr>
      <w:pStyle w:val="Footer"/>
    </w:pPr>
  </w:p>
  <w:p w14:paraId="70D81307" w14:textId="77777777" w:rsidR="000C7123" w:rsidRDefault="000C7123">
    <w:pPr>
      <w:pStyle w:val="Footer"/>
    </w:pPr>
  </w:p>
  <w:p w14:paraId="70D81308" w14:textId="77777777" w:rsidR="000C7123" w:rsidRDefault="000C7123">
    <w:pPr>
      <w:pStyle w:val="Footer"/>
    </w:pPr>
  </w:p>
  <w:p w14:paraId="70D81309" w14:textId="77777777" w:rsidR="000C7123" w:rsidRDefault="000C7123">
    <w:pPr>
      <w:pStyle w:val="Footer"/>
    </w:pPr>
  </w:p>
  <w:p w14:paraId="70D8130A" w14:textId="77777777" w:rsidR="000C7123" w:rsidRDefault="000C7123">
    <w:pPr>
      <w:pStyle w:val="Footer"/>
    </w:pPr>
  </w:p>
  <w:p w14:paraId="70D8130B" w14:textId="77777777" w:rsidR="000C7123" w:rsidRDefault="000C7123">
    <w:pPr>
      <w:pStyle w:val="Footer"/>
    </w:pPr>
  </w:p>
  <w:p w14:paraId="70D8130C" w14:textId="77777777" w:rsidR="000C7123" w:rsidRDefault="000C71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F82A8" w14:textId="77777777" w:rsidR="004022DF" w:rsidRDefault="004022DF" w:rsidP="005B434B">
      <w:pPr>
        <w:spacing w:after="0" w:line="240" w:lineRule="auto"/>
      </w:pPr>
      <w:r>
        <w:separator/>
      </w:r>
    </w:p>
  </w:footnote>
  <w:footnote w:type="continuationSeparator" w:id="0">
    <w:p w14:paraId="09939356" w14:textId="77777777" w:rsidR="004022DF" w:rsidRDefault="004022DF" w:rsidP="005B434B">
      <w:pPr>
        <w:spacing w:after="0" w:line="240" w:lineRule="auto"/>
      </w:pPr>
      <w:r>
        <w:continuationSeparator/>
      </w:r>
    </w:p>
  </w:footnote>
  <w:footnote w:type="continuationNotice" w:id="1">
    <w:p w14:paraId="64E3D01A" w14:textId="77777777" w:rsidR="004022DF" w:rsidRDefault="004022D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376C3"/>
    <w:multiLevelType w:val="multilevel"/>
    <w:tmpl w:val="B7FE2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6F44B0"/>
    <w:multiLevelType w:val="hybridMultilevel"/>
    <w:tmpl w:val="F20A1B20"/>
    <w:lvl w:ilvl="0" w:tplc="457AB2A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F713AB8"/>
    <w:multiLevelType w:val="hybridMultilevel"/>
    <w:tmpl w:val="048A62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8" w15:restartNumberingAfterBreak="0">
    <w:nsid w:val="36756063"/>
    <w:multiLevelType w:val="multilevel"/>
    <w:tmpl w:val="C4D4ACC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397EAD"/>
    <w:multiLevelType w:val="hybridMultilevel"/>
    <w:tmpl w:val="96C44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9D69A3"/>
    <w:multiLevelType w:val="hybridMultilevel"/>
    <w:tmpl w:val="025CFB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4"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5"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D30C96"/>
    <w:multiLevelType w:val="hybridMultilevel"/>
    <w:tmpl w:val="EB64089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4"/>
  </w:num>
  <w:num w:numId="3">
    <w:abstractNumId w:val="7"/>
  </w:num>
  <w:num w:numId="4">
    <w:abstractNumId w:val="8"/>
  </w:num>
  <w:num w:numId="5">
    <w:abstractNumId w:val="17"/>
  </w:num>
  <w:num w:numId="6">
    <w:abstractNumId w:val="4"/>
  </w:num>
  <w:num w:numId="7">
    <w:abstractNumId w:val="1"/>
  </w:num>
  <w:num w:numId="8">
    <w:abstractNumId w:val="3"/>
  </w:num>
  <w:num w:numId="9">
    <w:abstractNumId w:val="15"/>
  </w:num>
  <w:num w:numId="10">
    <w:abstractNumId w:val="18"/>
  </w:num>
  <w:num w:numId="11">
    <w:abstractNumId w:val="21"/>
  </w:num>
  <w:num w:numId="12">
    <w:abstractNumId w:val="19"/>
  </w:num>
  <w:num w:numId="13">
    <w:abstractNumId w:val="9"/>
  </w:num>
  <w:num w:numId="14">
    <w:abstractNumId w:val="2"/>
  </w:num>
  <w:num w:numId="15">
    <w:abstractNumId w:val="11"/>
  </w:num>
  <w:num w:numId="16">
    <w:abstractNumId w:val="8"/>
  </w:num>
  <w:num w:numId="17">
    <w:abstractNumId w:val="13"/>
  </w:num>
  <w:num w:numId="18">
    <w:abstractNumId w:val="8"/>
  </w:num>
  <w:num w:numId="19">
    <w:abstractNumId w:val="6"/>
  </w:num>
  <w:num w:numId="20">
    <w:abstractNumId w:val="10"/>
  </w:num>
  <w:num w:numId="21">
    <w:abstractNumId w:val="12"/>
  </w:num>
  <w:num w:numId="22">
    <w:abstractNumId w:val="8"/>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0"/>
  </w:num>
  <w:num w:numId="24">
    <w:abstractNumId w:val="20"/>
  </w:num>
  <w:num w:numId="25">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tqwFALzVHU8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933"/>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1B0"/>
    <w:rsid w:val="00012743"/>
    <w:rsid w:val="000127B4"/>
    <w:rsid w:val="00012985"/>
    <w:rsid w:val="00012B5F"/>
    <w:rsid w:val="000131CB"/>
    <w:rsid w:val="00013371"/>
    <w:rsid w:val="00013FAA"/>
    <w:rsid w:val="000140B0"/>
    <w:rsid w:val="00014492"/>
    <w:rsid w:val="0001462D"/>
    <w:rsid w:val="000147B9"/>
    <w:rsid w:val="00014820"/>
    <w:rsid w:val="00014A8C"/>
    <w:rsid w:val="00014CAD"/>
    <w:rsid w:val="000154C1"/>
    <w:rsid w:val="00015F30"/>
    <w:rsid w:val="000163B7"/>
    <w:rsid w:val="0001645F"/>
    <w:rsid w:val="0001713F"/>
    <w:rsid w:val="00017506"/>
    <w:rsid w:val="000178B5"/>
    <w:rsid w:val="00017F27"/>
    <w:rsid w:val="00017FC7"/>
    <w:rsid w:val="00020CCD"/>
    <w:rsid w:val="00020F9C"/>
    <w:rsid w:val="00021149"/>
    <w:rsid w:val="00021B39"/>
    <w:rsid w:val="0002264A"/>
    <w:rsid w:val="0002275A"/>
    <w:rsid w:val="00022CE3"/>
    <w:rsid w:val="00022DA7"/>
    <w:rsid w:val="0002366B"/>
    <w:rsid w:val="00023720"/>
    <w:rsid w:val="00023F56"/>
    <w:rsid w:val="000240DA"/>
    <w:rsid w:val="000251D0"/>
    <w:rsid w:val="00026637"/>
    <w:rsid w:val="0002699A"/>
    <w:rsid w:val="0002746E"/>
    <w:rsid w:val="00030929"/>
    <w:rsid w:val="00030983"/>
    <w:rsid w:val="00030D3E"/>
    <w:rsid w:val="00031081"/>
    <w:rsid w:val="0003113C"/>
    <w:rsid w:val="0003120B"/>
    <w:rsid w:val="000317A0"/>
    <w:rsid w:val="00031861"/>
    <w:rsid w:val="00031CA8"/>
    <w:rsid w:val="00032194"/>
    <w:rsid w:val="00032494"/>
    <w:rsid w:val="00032519"/>
    <w:rsid w:val="000325A4"/>
    <w:rsid w:val="00032BAA"/>
    <w:rsid w:val="000330CE"/>
    <w:rsid w:val="00033910"/>
    <w:rsid w:val="00033F12"/>
    <w:rsid w:val="00034220"/>
    <w:rsid w:val="00034559"/>
    <w:rsid w:val="00034AA6"/>
    <w:rsid w:val="00034E5F"/>
    <w:rsid w:val="00035044"/>
    <w:rsid w:val="0003671D"/>
    <w:rsid w:val="000367E6"/>
    <w:rsid w:val="00036B03"/>
    <w:rsid w:val="00036C03"/>
    <w:rsid w:val="0003703A"/>
    <w:rsid w:val="00037245"/>
    <w:rsid w:val="0003729E"/>
    <w:rsid w:val="00037724"/>
    <w:rsid w:val="00040E43"/>
    <w:rsid w:val="0004120D"/>
    <w:rsid w:val="000415C9"/>
    <w:rsid w:val="0004200D"/>
    <w:rsid w:val="00042484"/>
    <w:rsid w:val="000425DF"/>
    <w:rsid w:val="00042DA6"/>
    <w:rsid w:val="00042DC3"/>
    <w:rsid w:val="000431DA"/>
    <w:rsid w:val="00043730"/>
    <w:rsid w:val="00043B72"/>
    <w:rsid w:val="000440EE"/>
    <w:rsid w:val="0004452A"/>
    <w:rsid w:val="00044E3C"/>
    <w:rsid w:val="000455EB"/>
    <w:rsid w:val="00045C5A"/>
    <w:rsid w:val="00046107"/>
    <w:rsid w:val="00046585"/>
    <w:rsid w:val="00046717"/>
    <w:rsid w:val="00046DF6"/>
    <w:rsid w:val="00047069"/>
    <w:rsid w:val="00050230"/>
    <w:rsid w:val="00051491"/>
    <w:rsid w:val="00051E29"/>
    <w:rsid w:val="00052F5F"/>
    <w:rsid w:val="00052F97"/>
    <w:rsid w:val="000535D6"/>
    <w:rsid w:val="00053FB6"/>
    <w:rsid w:val="000543E1"/>
    <w:rsid w:val="00054E0A"/>
    <w:rsid w:val="00055236"/>
    <w:rsid w:val="000553C3"/>
    <w:rsid w:val="00055AC7"/>
    <w:rsid w:val="00056125"/>
    <w:rsid w:val="00057007"/>
    <w:rsid w:val="00057BE1"/>
    <w:rsid w:val="00060C43"/>
    <w:rsid w:val="00060F4C"/>
    <w:rsid w:val="00060F7F"/>
    <w:rsid w:val="00061BF6"/>
    <w:rsid w:val="00061F58"/>
    <w:rsid w:val="00061FA9"/>
    <w:rsid w:val="000621A2"/>
    <w:rsid w:val="000628F2"/>
    <w:rsid w:val="00063323"/>
    <w:rsid w:val="00064B96"/>
    <w:rsid w:val="00065531"/>
    <w:rsid w:val="00065825"/>
    <w:rsid w:val="00065867"/>
    <w:rsid w:val="00065888"/>
    <w:rsid w:val="00065BE7"/>
    <w:rsid w:val="00066AFD"/>
    <w:rsid w:val="0006766C"/>
    <w:rsid w:val="00067DEB"/>
    <w:rsid w:val="00067DF0"/>
    <w:rsid w:val="000701EF"/>
    <w:rsid w:val="000709B7"/>
    <w:rsid w:val="00070DEF"/>
    <w:rsid w:val="00070F03"/>
    <w:rsid w:val="00071009"/>
    <w:rsid w:val="000710DF"/>
    <w:rsid w:val="00071B8E"/>
    <w:rsid w:val="00073160"/>
    <w:rsid w:val="00073587"/>
    <w:rsid w:val="000764BE"/>
    <w:rsid w:val="00076BB9"/>
    <w:rsid w:val="000771EF"/>
    <w:rsid w:val="000771F8"/>
    <w:rsid w:val="00077300"/>
    <w:rsid w:val="00077C45"/>
    <w:rsid w:val="000804F9"/>
    <w:rsid w:val="0008086A"/>
    <w:rsid w:val="00080C59"/>
    <w:rsid w:val="00080C98"/>
    <w:rsid w:val="00081031"/>
    <w:rsid w:val="0008141C"/>
    <w:rsid w:val="000817FD"/>
    <w:rsid w:val="00081D1F"/>
    <w:rsid w:val="000823C5"/>
    <w:rsid w:val="00082773"/>
    <w:rsid w:val="00082D0A"/>
    <w:rsid w:val="00083081"/>
    <w:rsid w:val="0008358E"/>
    <w:rsid w:val="00083677"/>
    <w:rsid w:val="0008391F"/>
    <w:rsid w:val="00083B4A"/>
    <w:rsid w:val="00083C2C"/>
    <w:rsid w:val="00083CF3"/>
    <w:rsid w:val="00083F4A"/>
    <w:rsid w:val="00084246"/>
    <w:rsid w:val="000843F5"/>
    <w:rsid w:val="0008453F"/>
    <w:rsid w:val="0008455D"/>
    <w:rsid w:val="00084DAD"/>
    <w:rsid w:val="00085085"/>
    <w:rsid w:val="000853CE"/>
    <w:rsid w:val="00085918"/>
    <w:rsid w:val="00086244"/>
    <w:rsid w:val="0008630F"/>
    <w:rsid w:val="00086C19"/>
    <w:rsid w:val="00087822"/>
    <w:rsid w:val="00087FA4"/>
    <w:rsid w:val="00090D23"/>
    <w:rsid w:val="000923E0"/>
    <w:rsid w:val="0009272D"/>
    <w:rsid w:val="0009314B"/>
    <w:rsid w:val="000936A6"/>
    <w:rsid w:val="00094311"/>
    <w:rsid w:val="000947F9"/>
    <w:rsid w:val="00094E48"/>
    <w:rsid w:val="00095026"/>
    <w:rsid w:val="000954C1"/>
    <w:rsid w:val="00095C55"/>
    <w:rsid w:val="0009663F"/>
    <w:rsid w:val="00096672"/>
    <w:rsid w:val="0009699C"/>
    <w:rsid w:val="00096CFB"/>
    <w:rsid w:val="00097859"/>
    <w:rsid w:val="00097CCA"/>
    <w:rsid w:val="00097D25"/>
    <w:rsid w:val="000A0009"/>
    <w:rsid w:val="000A0265"/>
    <w:rsid w:val="000A0627"/>
    <w:rsid w:val="000A0B00"/>
    <w:rsid w:val="000A0B2C"/>
    <w:rsid w:val="000A2290"/>
    <w:rsid w:val="000A2647"/>
    <w:rsid w:val="000A27A0"/>
    <w:rsid w:val="000A2841"/>
    <w:rsid w:val="000A34C9"/>
    <w:rsid w:val="000A38A5"/>
    <w:rsid w:val="000A3E9A"/>
    <w:rsid w:val="000A41BF"/>
    <w:rsid w:val="000A4662"/>
    <w:rsid w:val="000A500E"/>
    <w:rsid w:val="000A5136"/>
    <w:rsid w:val="000A539B"/>
    <w:rsid w:val="000A53A2"/>
    <w:rsid w:val="000A5F83"/>
    <w:rsid w:val="000A5FEA"/>
    <w:rsid w:val="000A61D5"/>
    <w:rsid w:val="000A6292"/>
    <w:rsid w:val="000A6C50"/>
    <w:rsid w:val="000A7CCE"/>
    <w:rsid w:val="000A7D00"/>
    <w:rsid w:val="000A7E85"/>
    <w:rsid w:val="000B0AC9"/>
    <w:rsid w:val="000B0DC1"/>
    <w:rsid w:val="000B14B1"/>
    <w:rsid w:val="000B1AAB"/>
    <w:rsid w:val="000B1B09"/>
    <w:rsid w:val="000B2298"/>
    <w:rsid w:val="000B3020"/>
    <w:rsid w:val="000B30AD"/>
    <w:rsid w:val="000B3365"/>
    <w:rsid w:val="000B37F0"/>
    <w:rsid w:val="000B38BA"/>
    <w:rsid w:val="000B3DC1"/>
    <w:rsid w:val="000B3F73"/>
    <w:rsid w:val="000B3FF4"/>
    <w:rsid w:val="000B423E"/>
    <w:rsid w:val="000B45F2"/>
    <w:rsid w:val="000B46D8"/>
    <w:rsid w:val="000B493D"/>
    <w:rsid w:val="000B50AD"/>
    <w:rsid w:val="000B50C0"/>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2826"/>
    <w:rsid w:val="000C3575"/>
    <w:rsid w:val="000C3B44"/>
    <w:rsid w:val="000C44CF"/>
    <w:rsid w:val="000C48CD"/>
    <w:rsid w:val="000C4DED"/>
    <w:rsid w:val="000C56AA"/>
    <w:rsid w:val="000C56E0"/>
    <w:rsid w:val="000C6663"/>
    <w:rsid w:val="000C7123"/>
    <w:rsid w:val="000C7542"/>
    <w:rsid w:val="000C78A1"/>
    <w:rsid w:val="000C79F4"/>
    <w:rsid w:val="000C7E40"/>
    <w:rsid w:val="000C7E7C"/>
    <w:rsid w:val="000D0300"/>
    <w:rsid w:val="000D0447"/>
    <w:rsid w:val="000D0D97"/>
    <w:rsid w:val="000D0F6E"/>
    <w:rsid w:val="000D11A5"/>
    <w:rsid w:val="000D14AF"/>
    <w:rsid w:val="000D177B"/>
    <w:rsid w:val="000D245E"/>
    <w:rsid w:val="000D2683"/>
    <w:rsid w:val="000D31A6"/>
    <w:rsid w:val="000D31C2"/>
    <w:rsid w:val="000D32B1"/>
    <w:rsid w:val="000D565B"/>
    <w:rsid w:val="000D593A"/>
    <w:rsid w:val="000D5D50"/>
    <w:rsid w:val="000D5F57"/>
    <w:rsid w:val="000D64AA"/>
    <w:rsid w:val="000D6541"/>
    <w:rsid w:val="000D6999"/>
    <w:rsid w:val="000D702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6DF7"/>
    <w:rsid w:val="000E6F58"/>
    <w:rsid w:val="000E7163"/>
    <w:rsid w:val="000E73C3"/>
    <w:rsid w:val="000E7562"/>
    <w:rsid w:val="000E7605"/>
    <w:rsid w:val="000E7933"/>
    <w:rsid w:val="000E7FBE"/>
    <w:rsid w:val="000F00AA"/>
    <w:rsid w:val="000F0273"/>
    <w:rsid w:val="000F0360"/>
    <w:rsid w:val="000F0502"/>
    <w:rsid w:val="000F063F"/>
    <w:rsid w:val="000F126D"/>
    <w:rsid w:val="000F16CD"/>
    <w:rsid w:val="000F1F39"/>
    <w:rsid w:val="000F1F3F"/>
    <w:rsid w:val="000F21BC"/>
    <w:rsid w:val="000F2979"/>
    <w:rsid w:val="000F2ED0"/>
    <w:rsid w:val="000F31FE"/>
    <w:rsid w:val="000F3232"/>
    <w:rsid w:val="000F3399"/>
    <w:rsid w:val="000F417F"/>
    <w:rsid w:val="000F4219"/>
    <w:rsid w:val="000F44E1"/>
    <w:rsid w:val="000F4E3C"/>
    <w:rsid w:val="000F50C8"/>
    <w:rsid w:val="000F51A8"/>
    <w:rsid w:val="000F51F6"/>
    <w:rsid w:val="000F5660"/>
    <w:rsid w:val="000F57FD"/>
    <w:rsid w:val="000F66E2"/>
    <w:rsid w:val="000F66F7"/>
    <w:rsid w:val="000F6B98"/>
    <w:rsid w:val="000F6FC8"/>
    <w:rsid w:val="000F74A5"/>
    <w:rsid w:val="000F7543"/>
    <w:rsid w:val="0010002C"/>
    <w:rsid w:val="00100D93"/>
    <w:rsid w:val="00100FD1"/>
    <w:rsid w:val="001013EB"/>
    <w:rsid w:val="00101A11"/>
    <w:rsid w:val="00101A52"/>
    <w:rsid w:val="00102727"/>
    <w:rsid w:val="001028EB"/>
    <w:rsid w:val="00102AC5"/>
    <w:rsid w:val="00103E71"/>
    <w:rsid w:val="00104685"/>
    <w:rsid w:val="00104C62"/>
    <w:rsid w:val="0010547B"/>
    <w:rsid w:val="00105B2C"/>
    <w:rsid w:val="00105B57"/>
    <w:rsid w:val="00105C4E"/>
    <w:rsid w:val="001060E5"/>
    <w:rsid w:val="00106741"/>
    <w:rsid w:val="001067D2"/>
    <w:rsid w:val="00106A68"/>
    <w:rsid w:val="00106C0B"/>
    <w:rsid w:val="00106C9B"/>
    <w:rsid w:val="00106F0D"/>
    <w:rsid w:val="00107D58"/>
    <w:rsid w:val="00107F18"/>
    <w:rsid w:val="00111003"/>
    <w:rsid w:val="0011125D"/>
    <w:rsid w:val="00113961"/>
    <w:rsid w:val="00113AD9"/>
    <w:rsid w:val="00113D34"/>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636"/>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450"/>
    <w:rsid w:val="001265EF"/>
    <w:rsid w:val="001270C3"/>
    <w:rsid w:val="001274A3"/>
    <w:rsid w:val="00127948"/>
    <w:rsid w:val="00127CA1"/>
    <w:rsid w:val="00127FCE"/>
    <w:rsid w:val="00130234"/>
    <w:rsid w:val="0013036D"/>
    <w:rsid w:val="00130566"/>
    <w:rsid w:val="00130717"/>
    <w:rsid w:val="00130CA6"/>
    <w:rsid w:val="00131139"/>
    <w:rsid w:val="001313B9"/>
    <w:rsid w:val="00131A98"/>
    <w:rsid w:val="00131BAD"/>
    <w:rsid w:val="00131D86"/>
    <w:rsid w:val="0013212B"/>
    <w:rsid w:val="0013250F"/>
    <w:rsid w:val="00132906"/>
    <w:rsid w:val="00132F34"/>
    <w:rsid w:val="00133F13"/>
    <w:rsid w:val="00133F59"/>
    <w:rsid w:val="001348C7"/>
    <w:rsid w:val="00134967"/>
    <w:rsid w:val="001353C3"/>
    <w:rsid w:val="00135771"/>
    <w:rsid w:val="001357BA"/>
    <w:rsid w:val="00135D3E"/>
    <w:rsid w:val="0013666C"/>
    <w:rsid w:val="00136DF6"/>
    <w:rsid w:val="00137634"/>
    <w:rsid w:val="00137820"/>
    <w:rsid w:val="0013785E"/>
    <w:rsid w:val="00137A01"/>
    <w:rsid w:val="00137C59"/>
    <w:rsid w:val="00137D92"/>
    <w:rsid w:val="00140A89"/>
    <w:rsid w:val="00140B41"/>
    <w:rsid w:val="00141267"/>
    <w:rsid w:val="00141979"/>
    <w:rsid w:val="001424C4"/>
    <w:rsid w:val="001428B8"/>
    <w:rsid w:val="00142CF3"/>
    <w:rsid w:val="00142F5A"/>
    <w:rsid w:val="00143B7A"/>
    <w:rsid w:val="00144D0C"/>
    <w:rsid w:val="00144F5C"/>
    <w:rsid w:val="00145153"/>
    <w:rsid w:val="001457F2"/>
    <w:rsid w:val="00145C24"/>
    <w:rsid w:val="00146670"/>
    <w:rsid w:val="00146AE2"/>
    <w:rsid w:val="00146AE4"/>
    <w:rsid w:val="00146C81"/>
    <w:rsid w:val="00146F0F"/>
    <w:rsid w:val="00147314"/>
    <w:rsid w:val="00147489"/>
    <w:rsid w:val="00147636"/>
    <w:rsid w:val="00147B38"/>
    <w:rsid w:val="00147DF2"/>
    <w:rsid w:val="00147DFE"/>
    <w:rsid w:val="00150396"/>
    <w:rsid w:val="00150AAF"/>
    <w:rsid w:val="001526AD"/>
    <w:rsid w:val="001528AB"/>
    <w:rsid w:val="00152C95"/>
    <w:rsid w:val="00152D1E"/>
    <w:rsid w:val="00152E08"/>
    <w:rsid w:val="001536A9"/>
    <w:rsid w:val="00153B37"/>
    <w:rsid w:val="00153DBC"/>
    <w:rsid w:val="00153F32"/>
    <w:rsid w:val="00154CED"/>
    <w:rsid w:val="00154D5A"/>
    <w:rsid w:val="00155020"/>
    <w:rsid w:val="001551B0"/>
    <w:rsid w:val="00155549"/>
    <w:rsid w:val="001555BD"/>
    <w:rsid w:val="00155E64"/>
    <w:rsid w:val="0015677C"/>
    <w:rsid w:val="00156B6C"/>
    <w:rsid w:val="00156DDF"/>
    <w:rsid w:val="00156F46"/>
    <w:rsid w:val="001573FB"/>
    <w:rsid w:val="0015746B"/>
    <w:rsid w:val="001575A0"/>
    <w:rsid w:val="00157883"/>
    <w:rsid w:val="0015789F"/>
    <w:rsid w:val="00157F63"/>
    <w:rsid w:val="001607B2"/>
    <w:rsid w:val="001614BA"/>
    <w:rsid w:val="00161B92"/>
    <w:rsid w:val="00161C7E"/>
    <w:rsid w:val="00161CDD"/>
    <w:rsid w:val="00161FDE"/>
    <w:rsid w:val="001625AB"/>
    <w:rsid w:val="001628FA"/>
    <w:rsid w:val="001631B4"/>
    <w:rsid w:val="001635DE"/>
    <w:rsid w:val="0016389E"/>
    <w:rsid w:val="00163AE0"/>
    <w:rsid w:val="00163BA5"/>
    <w:rsid w:val="00163F75"/>
    <w:rsid w:val="0016423B"/>
    <w:rsid w:val="00164610"/>
    <w:rsid w:val="00164E14"/>
    <w:rsid w:val="00164EB6"/>
    <w:rsid w:val="0016509C"/>
    <w:rsid w:val="0016531F"/>
    <w:rsid w:val="00165350"/>
    <w:rsid w:val="001657D6"/>
    <w:rsid w:val="0016598C"/>
    <w:rsid w:val="00166273"/>
    <w:rsid w:val="001663CB"/>
    <w:rsid w:val="00166712"/>
    <w:rsid w:val="00166B76"/>
    <w:rsid w:val="00167BC2"/>
    <w:rsid w:val="00167BF4"/>
    <w:rsid w:val="001700EF"/>
    <w:rsid w:val="00170455"/>
    <w:rsid w:val="00170E22"/>
    <w:rsid w:val="00171135"/>
    <w:rsid w:val="0017183B"/>
    <w:rsid w:val="00171E5E"/>
    <w:rsid w:val="00172107"/>
    <w:rsid w:val="0017300D"/>
    <w:rsid w:val="001734B3"/>
    <w:rsid w:val="001735A9"/>
    <w:rsid w:val="001736B3"/>
    <w:rsid w:val="001737AE"/>
    <w:rsid w:val="001740D0"/>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8718B"/>
    <w:rsid w:val="001902EF"/>
    <w:rsid w:val="00190BC5"/>
    <w:rsid w:val="001917DE"/>
    <w:rsid w:val="001918CF"/>
    <w:rsid w:val="001922FD"/>
    <w:rsid w:val="0019247C"/>
    <w:rsid w:val="00193D85"/>
    <w:rsid w:val="00193DC2"/>
    <w:rsid w:val="00194C55"/>
    <w:rsid w:val="0019518B"/>
    <w:rsid w:val="00195482"/>
    <w:rsid w:val="00195569"/>
    <w:rsid w:val="00195B0B"/>
    <w:rsid w:val="0019656C"/>
    <w:rsid w:val="00196EEC"/>
    <w:rsid w:val="00197B64"/>
    <w:rsid w:val="00197E01"/>
    <w:rsid w:val="00197FD0"/>
    <w:rsid w:val="001A0A80"/>
    <w:rsid w:val="001A11AA"/>
    <w:rsid w:val="001A1625"/>
    <w:rsid w:val="001A17A4"/>
    <w:rsid w:val="001A19CB"/>
    <w:rsid w:val="001A1A63"/>
    <w:rsid w:val="001A1FDE"/>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663"/>
    <w:rsid w:val="001B0A93"/>
    <w:rsid w:val="001B0B5E"/>
    <w:rsid w:val="001B0B70"/>
    <w:rsid w:val="001B15E0"/>
    <w:rsid w:val="001B1A02"/>
    <w:rsid w:val="001B1A23"/>
    <w:rsid w:val="001B1ABA"/>
    <w:rsid w:val="001B1EA6"/>
    <w:rsid w:val="001B2015"/>
    <w:rsid w:val="001B270B"/>
    <w:rsid w:val="001B2982"/>
    <w:rsid w:val="001B2A84"/>
    <w:rsid w:val="001B2A96"/>
    <w:rsid w:val="001B2E13"/>
    <w:rsid w:val="001B2EC5"/>
    <w:rsid w:val="001B3545"/>
    <w:rsid w:val="001B3558"/>
    <w:rsid w:val="001B36A7"/>
    <w:rsid w:val="001B3810"/>
    <w:rsid w:val="001B4024"/>
    <w:rsid w:val="001B4465"/>
    <w:rsid w:val="001B5180"/>
    <w:rsid w:val="001B5AA7"/>
    <w:rsid w:val="001B5D20"/>
    <w:rsid w:val="001B633D"/>
    <w:rsid w:val="001B65DA"/>
    <w:rsid w:val="001B6716"/>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3DD5"/>
    <w:rsid w:val="001C41A8"/>
    <w:rsid w:val="001C46D7"/>
    <w:rsid w:val="001C4D60"/>
    <w:rsid w:val="001C6BA5"/>
    <w:rsid w:val="001C6BEB"/>
    <w:rsid w:val="001C6FC6"/>
    <w:rsid w:val="001C714B"/>
    <w:rsid w:val="001C725C"/>
    <w:rsid w:val="001D101D"/>
    <w:rsid w:val="001D207A"/>
    <w:rsid w:val="001D23B9"/>
    <w:rsid w:val="001D23F7"/>
    <w:rsid w:val="001D2678"/>
    <w:rsid w:val="001D2726"/>
    <w:rsid w:val="001D2852"/>
    <w:rsid w:val="001D28A4"/>
    <w:rsid w:val="001D2CDD"/>
    <w:rsid w:val="001D2F55"/>
    <w:rsid w:val="001D3A15"/>
    <w:rsid w:val="001D3D7B"/>
    <w:rsid w:val="001D3EA1"/>
    <w:rsid w:val="001D42D0"/>
    <w:rsid w:val="001D4739"/>
    <w:rsid w:val="001D4B71"/>
    <w:rsid w:val="001D4BDB"/>
    <w:rsid w:val="001D4F33"/>
    <w:rsid w:val="001D5348"/>
    <w:rsid w:val="001D5DA5"/>
    <w:rsid w:val="001D5DFE"/>
    <w:rsid w:val="001D66D2"/>
    <w:rsid w:val="001D6726"/>
    <w:rsid w:val="001D7337"/>
    <w:rsid w:val="001D7661"/>
    <w:rsid w:val="001D78A3"/>
    <w:rsid w:val="001D7B42"/>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E4"/>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4537"/>
    <w:rsid w:val="001F5B2F"/>
    <w:rsid w:val="001F69D3"/>
    <w:rsid w:val="001F6D78"/>
    <w:rsid w:val="001F6FC1"/>
    <w:rsid w:val="001F7355"/>
    <w:rsid w:val="001F7AA3"/>
    <w:rsid w:val="002001E4"/>
    <w:rsid w:val="002014EB"/>
    <w:rsid w:val="0020181B"/>
    <w:rsid w:val="00201A6A"/>
    <w:rsid w:val="00201B33"/>
    <w:rsid w:val="00201C6E"/>
    <w:rsid w:val="00203662"/>
    <w:rsid w:val="00203818"/>
    <w:rsid w:val="00203849"/>
    <w:rsid w:val="00203B87"/>
    <w:rsid w:val="00203BC4"/>
    <w:rsid w:val="0020437B"/>
    <w:rsid w:val="002047BB"/>
    <w:rsid w:val="002049E5"/>
    <w:rsid w:val="002058B5"/>
    <w:rsid w:val="002058EE"/>
    <w:rsid w:val="00206160"/>
    <w:rsid w:val="002063EB"/>
    <w:rsid w:val="00206A60"/>
    <w:rsid w:val="00206D58"/>
    <w:rsid w:val="00206DC9"/>
    <w:rsid w:val="00207562"/>
    <w:rsid w:val="002077D9"/>
    <w:rsid w:val="00210815"/>
    <w:rsid w:val="00210A2D"/>
    <w:rsid w:val="00210D3F"/>
    <w:rsid w:val="00210F78"/>
    <w:rsid w:val="0021114F"/>
    <w:rsid w:val="00211950"/>
    <w:rsid w:val="00211A53"/>
    <w:rsid w:val="0021228D"/>
    <w:rsid w:val="00212B75"/>
    <w:rsid w:val="00212EED"/>
    <w:rsid w:val="00213333"/>
    <w:rsid w:val="00213C3F"/>
    <w:rsid w:val="00213D3D"/>
    <w:rsid w:val="00213D9E"/>
    <w:rsid w:val="00213FE4"/>
    <w:rsid w:val="0021458D"/>
    <w:rsid w:val="002153F2"/>
    <w:rsid w:val="00215BD4"/>
    <w:rsid w:val="00216396"/>
    <w:rsid w:val="0021677B"/>
    <w:rsid w:val="00217A15"/>
    <w:rsid w:val="00217BD1"/>
    <w:rsid w:val="00217F28"/>
    <w:rsid w:val="00217F9E"/>
    <w:rsid w:val="0022078B"/>
    <w:rsid w:val="00220996"/>
    <w:rsid w:val="00220E35"/>
    <w:rsid w:val="00220EC0"/>
    <w:rsid w:val="00220F72"/>
    <w:rsid w:val="0022111E"/>
    <w:rsid w:val="00221DB4"/>
    <w:rsid w:val="002228D5"/>
    <w:rsid w:val="0022377C"/>
    <w:rsid w:val="00223B90"/>
    <w:rsid w:val="0022411B"/>
    <w:rsid w:val="0022466B"/>
    <w:rsid w:val="002250E2"/>
    <w:rsid w:val="002254D0"/>
    <w:rsid w:val="002259F7"/>
    <w:rsid w:val="00225D58"/>
    <w:rsid w:val="00225FC5"/>
    <w:rsid w:val="002262D8"/>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71"/>
    <w:rsid w:val="00233AD9"/>
    <w:rsid w:val="00234192"/>
    <w:rsid w:val="00235199"/>
    <w:rsid w:val="002355AD"/>
    <w:rsid w:val="002358F5"/>
    <w:rsid w:val="00235D60"/>
    <w:rsid w:val="00236276"/>
    <w:rsid w:val="00237355"/>
    <w:rsid w:val="00240EF2"/>
    <w:rsid w:val="00240FA7"/>
    <w:rsid w:val="00241341"/>
    <w:rsid w:val="00241A2F"/>
    <w:rsid w:val="002422D2"/>
    <w:rsid w:val="00242C29"/>
    <w:rsid w:val="00242D79"/>
    <w:rsid w:val="00242DC4"/>
    <w:rsid w:val="0024332C"/>
    <w:rsid w:val="0024338B"/>
    <w:rsid w:val="002437AE"/>
    <w:rsid w:val="0024394D"/>
    <w:rsid w:val="002440B7"/>
    <w:rsid w:val="00244582"/>
    <w:rsid w:val="00244841"/>
    <w:rsid w:val="00244EBD"/>
    <w:rsid w:val="00244F50"/>
    <w:rsid w:val="00245F5F"/>
    <w:rsid w:val="002468ED"/>
    <w:rsid w:val="00246993"/>
    <w:rsid w:val="00246B66"/>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5BE"/>
    <w:rsid w:val="00253C51"/>
    <w:rsid w:val="00254115"/>
    <w:rsid w:val="0025419A"/>
    <w:rsid w:val="00254765"/>
    <w:rsid w:val="00254ACC"/>
    <w:rsid w:val="00254D3D"/>
    <w:rsid w:val="00255048"/>
    <w:rsid w:val="002558CD"/>
    <w:rsid w:val="00255B81"/>
    <w:rsid w:val="00255FEC"/>
    <w:rsid w:val="002566C9"/>
    <w:rsid w:val="002567C0"/>
    <w:rsid w:val="00256A79"/>
    <w:rsid w:val="00257663"/>
    <w:rsid w:val="00257E85"/>
    <w:rsid w:val="00260046"/>
    <w:rsid w:val="002601C2"/>
    <w:rsid w:val="00260470"/>
    <w:rsid w:val="00260F31"/>
    <w:rsid w:val="002613F9"/>
    <w:rsid w:val="00261791"/>
    <w:rsid w:val="002619D8"/>
    <w:rsid w:val="00261D5E"/>
    <w:rsid w:val="0026209F"/>
    <w:rsid w:val="002624CC"/>
    <w:rsid w:val="002628A3"/>
    <w:rsid w:val="00262BEE"/>
    <w:rsid w:val="00262E18"/>
    <w:rsid w:val="00263FCD"/>
    <w:rsid w:val="00264196"/>
    <w:rsid w:val="002641F0"/>
    <w:rsid w:val="0026443F"/>
    <w:rsid w:val="0026465E"/>
    <w:rsid w:val="00264A93"/>
    <w:rsid w:val="00264B8F"/>
    <w:rsid w:val="00265699"/>
    <w:rsid w:val="002658A2"/>
    <w:rsid w:val="0026591D"/>
    <w:rsid w:val="00265CDD"/>
    <w:rsid w:val="00265EEB"/>
    <w:rsid w:val="0026720F"/>
    <w:rsid w:val="002704AB"/>
    <w:rsid w:val="0027093C"/>
    <w:rsid w:val="0027114F"/>
    <w:rsid w:val="00271390"/>
    <w:rsid w:val="00271C5D"/>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6EA"/>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4FD"/>
    <w:rsid w:val="00290609"/>
    <w:rsid w:val="00290676"/>
    <w:rsid w:val="00290E9C"/>
    <w:rsid w:val="0029123D"/>
    <w:rsid w:val="0029158F"/>
    <w:rsid w:val="0029177D"/>
    <w:rsid w:val="002925A2"/>
    <w:rsid w:val="002929BD"/>
    <w:rsid w:val="00292C1F"/>
    <w:rsid w:val="00292C4C"/>
    <w:rsid w:val="00292CC6"/>
    <w:rsid w:val="00292D62"/>
    <w:rsid w:val="00293328"/>
    <w:rsid w:val="00293E8B"/>
    <w:rsid w:val="00294303"/>
    <w:rsid w:val="002943EC"/>
    <w:rsid w:val="00294532"/>
    <w:rsid w:val="00294AAE"/>
    <w:rsid w:val="0029524B"/>
    <w:rsid w:val="0029596D"/>
    <w:rsid w:val="00295DAD"/>
    <w:rsid w:val="00295DD2"/>
    <w:rsid w:val="00296257"/>
    <w:rsid w:val="00296468"/>
    <w:rsid w:val="00296E24"/>
    <w:rsid w:val="00296F25"/>
    <w:rsid w:val="00297608"/>
    <w:rsid w:val="00297B3F"/>
    <w:rsid w:val="00297E88"/>
    <w:rsid w:val="002A003D"/>
    <w:rsid w:val="002A0058"/>
    <w:rsid w:val="002A02FD"/>
    <w:rsid w:val="002A1E40"/>
    <w:rsid w:val="002A2293"/>
    <w:rsid w:val="002A28FB"/>
    <w:rsid w:val="002A2D48"/>
    <w:rsid w:val="002A327F"/>
    <w:rsid w:val="002A33E5"/>
    <w:rsid w:val="002A3CB5"/>
    <w:rsid w:val="002A4002"/>
    <w:rsid w:val="002A406D"/>
    <w:rsid w:val="002A448B"/>
    <w:rsid w:val="002A4E50"/>
    <w:rsid w:val="002A4F6B"/>
    <w:rsid w:val="002A523C"/>
    <w:rsid w:val="002A53C9"/>
    <w:rsid w:val="002A5616"/>
    <w:rsid w:val="002A5736"/>
    <w:rsid w:val="002A5E76"/>
    <w:rsid w:val="002A60ED"/>
    <w:rsid w:val="002A6120"/>
    <w:rsid w:val="002A63D0"/>
    <w:rsid w:val="002A675E"/>
    <w:rsid w:val="002A6CE9"/>
    <w:rsid w:val="002A6F1C"/>
    <w:rsid w:val="002A713F"/>
    <w:rsid w:val="002A72AE"/>
    <w:rsid w:val="002A743F"/>
    <w:rsid w:val="002A7597"/>
    <w:rsid w:val="002A77BC"/>
    <w:rsid w:val="002A799D"/>
    <w:rsid w:val="002B0599"/>
    <w:rsid w:val="002B070E"/>
    <w:rsid w:val="002B0ACA"/>
    <w:rsid w:val="002B0EC3"/>
    <w:rsid w:val="002B1D79"/>
    <w:rsid w:val="002B1EEB"/>
    <w:rsid w:val="002B21A2"/>
    <w:rsid w:val="002B2C48"/>
    <w:rsid w:val="002B2E95"/>
    <w:rsid w:val="002B33A6"/>
    <w:rsid w:val="002B33CC"/>
    <w:rsid w:val="002B3990"/>
    <w:rsid w:val="002B3C6B"/>
    <w:rsid w:val="002B3EFD"/>
    <w:rsid w:val="002B480C"/>
    <w:rsid w:val="002B49BE"/>
    <w:rsid w:val="002B49FB"/>
    <w:rsid w:val="002B4BEE"/>
    <w:rsid w:val="002B4F9D"/>
    <w:rsid w:val="002B5259"/>
    <w:rsid w:val="002B55FD"/>
    <w:rsid w:val="002B56BD"/>
    <w:rsid w:val="002B5E10"/>
    <w:rsid w:val="002B6044"/>
    <w:rsid w:val="002B606C"/>
    <w:rsid w:val="002B7E76"/>
    <w:rsid w:val="002C062D"/>
    <w:rsid w:val="002C0699"/>
    <w:rsid w:val="002C0C02"/>
    <w:rsid w:val="002C0EF1"/>
    <w:rsid w:val="002C1242"/>
    <w:rsid w:val="002C16CF"/>
    <w:rsid w:val="002C1EE8"/>
    <w:rsid w:val="002C1F38"/>
    <w:rsid w:val="002C2B74"/>
    <w:rsid w:val="002C37C9"/>
    <w:rsid w:val="002C37CC"/>
    <w:rsid w:val="002C3B86"/>
    <w:rsid w:val="002C44B8"/>
    <w:rsid w:val="002C4BD2"/>
    <w:rsid w:val="002C4FE4"/>
    <w:rsid w:val="002C54FD"/>
    <w:rsid w:val="002C563F"/>
    <w:rsid w:val="002C56E2"/>
    <w:rsid w:val="002C5758"/>
    <w:rsid w:val="002C5855"/>
    <w:rsid w:val="002C587E"/>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3A8"/>
    <w:rsid w:val="002D76A9"/>
    <w:rsid w:val="002D7EBF"/>
    <w:rsid w:val="002E08D1"/>
    <w:rsid w:val="002E096C"/>
    <w:rsid w:val="002E099A"/>
    <w:rsid w:val="002E0AA4"/>
    <w:rsid w:val="002E0B26"/>
    <w:rsid w:val="002E0B29"/>
    <w:rsid w:val="002E0EB7"/>
    <w:rsid w:val="002E0ECF"/>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01"/>
    <w:rsid w:val="002F1E34"/>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1BA"/>
    <w:rsid w:val="002F6E80"/>
    <w:rsid w:val="002F77D5"/>
    <w:rsid w:val="00300010"/>
    <w:rsid w:val="00300B48"/>
    <w:rsid w:val="00300C52"/>
    <w:rsid w:val="00300D73"/>
    <w:rsid w:val="00301296"/>
    <w:rsid w:val="00301386"/>
    <w:rsid w:val="003029EF"/>
    <w:rsid w:val="00302A55"/>
    <w:rsid w:val="00302A8A"/>
    <w:rsid w:val="00302CA7"/>
    <w:rsid w:val="00303EE9"/>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26"/>
    <w:rsid w:val="00312D90"/>
    <w:rsid w:val="00312DBF"/>
    <w:rsid w:val="00312EB0"/>
    <w:rsid w:val="00312FC0"/>
    <w:rsid w:val="003132B5"/>
    <w:rsid w:val="0031331E"/>
    <w:rsid w:val="00313603"/>
    <w:rsid w:val="003136CD"/>
    <w:rsid w:val="00313C3F"/>
    <w:rsid w:val="00313ED3"/>
    <w:rsid w:val="003141D2"/>
    <w:rsid w:val="00314318"/>
    <w:rsid w:val="00315A3F"/>
    <w:rsid w:val="00315CA3"/>
    <w:rsid w:val="00315F22"/>
    <w:rsid w:val="003163FF"/>
    <w:rsid w:val="00316770"/>
    <w:rsid w:val="00316A2B"/>
    <w:rsid w:val="003173A9"/>
    <w:rsid w:val="00317AB4"/>
    <w:rsid w:val="003211E0"/>
    <w:rsid w:val="003216C4"/>
    <w:rsid w:val="00321F30"/>
    <w:rsid w:val="00322645"/>
    <w:rsid w:val="00322838"/>
    <w:rsid w:val="00323269"/>
    <w:rsid w:val="00323465"/>
    <w:rsid w:val="003238E1"/>
    <w:rsid w:val="00323A79"/>
    <w:rsid w:val="00323C10"/>
    <w:rsid w:val="00324970"/>
    <w:rsid w:val="00325D0C"/>
    <w:rsid w:val="00325DC0"/>
    <w:rsid w:val="00325FB2"/>
    <w:rsid w:val="00326749"/>
    <w:rsid w:val="0032676D"/>
    <w:rsid w:val="00326D00"/>
    <w:rsid w:val="003272B3"/>
    <w:rsid w:val="003275F5"/>
    <w:rsid w:val="0032776B"/>
    <w:rsid w:val="00327E09"/>
    <w:rsid w:val="00327FBF"/>
    <w:rsid w:val="003303F3"/>
    <w:rsid w:val="003305B3"/>
    <w:rsid w:val="00330D78"/>
    <w:rsid w:val="00331993"/>
    <w:rsid w:val="003319F7"/>
    <w:rsid w:val="0033312F"/>
    <w:rsid w:val="003331A3"/>
    <w:rsid w:val="0033333E"/>
    <w:rsid w:val="00334249"/>
    <w:rsid w:val="00334256"/>
    <w:rsid w:val="003343A6"/>
    <w:rsid w:val="003347DA"/>
    <w:rsid w:val="00334A29"/>
    <w:rsid w:val="00334A5D"/>
    <w:rsid w:val="00334CF2"/>
    <w:rsid w:val="00335238"/>
    <w:rsid w:val="00335B12"/>
    <w:rsid w:val="00335DDD"/>
    <w:rsid w:val="00336205"/>
    <w:rsid w:val="003362D7"/>
    <w:rsid w:val="003364EE"/>
    <w:rsid w:val="003369B5"/>
    <w:rsid w:val="003369BF"/>
    <w:rsid w:val="00336A20"/>
    <w:rsid w:val="00336A8B"/>
    <w:rsid w:val="00336C33"/>
    <w:rsid w:val="00336F8E"/>
    <w:rsid w:val="003373DB"/>
    <w:rsid w:val="003400F3"/>
    <w:rsid w:val="003403D0"/>
    <w:rsid w:val="003405E1"/>
    <w:rsid w:val="00340671"/>
    <w:rsid w:val="00340798"/>
    <w:rsid w:val="00341526"/>
    <w:rsid w:val="00341A46"/>
    <w:rsid w:val="003427ED"/>
    <w:rsid w:val="0034306A"/>
    <w:rsid w:val="003439A4"/>
    <w:rsid w:val="00343C4C"/>
    <w:rsid w:val="00343DB7"/>
    <w:rsid w:val="00343F1E"/>
    <w:rsid w:val="0034404C"/>
    <w:rsid w:val="00344067"/>
    <w:rsid w:val="00344389"/>
    <w:rsid w:val="00344EC6"/>
    <w:rsid w:val="00345592"/>
    <w:rsid w:val="00345623"/>
    <w:rsid w:val="00345719"/>
    <w:rsid w:val="003461D8"/>
    <w:rsid w:val="003464D4"/>
    <w:rsid w:val="003469A5"/>
    <w:rsid w:val="00346F77"/>
    <w:rsid w:val="00347EA2"/>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6C2D"/>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3FF"/>
    <w:rsid w:val="00363F60"/>
    <w:rsid w:val="00364597"/>
    <w:rsid w:val="0036467D"/>
    <w:rsid w:val="00364B0A"/>
    <w:rsid w:val="003651F8"/>
    <w:rsid w:val="0036524B"/>
    <w:rsid w:val="003656A7"/>
    <w:rsid w:val="0036591F"/>
    <w:rsid w:val="00365CDB"/>
    <w:rsid w:val="003669FF"/>
    <w:rsid w:val="0036738C"/>
    <w:rsid w:val="00367C1A"/>
    <w:rsid w:val="00367D16"/>
    <w:rsid w:val="00372043"/>
    <w:rsid w:val="003734B0"/>
    <w:rsid w:val="00374810"/>
    <w:rsid w:val="0037534D"/>
    <w:rsid w:val="003756DD"/>
    <w:rsid w:val="00376C0C"/>
    <w:rsid w:val="003801AA"/>
    <w:rsid w:val="0038031D"/>
    <w:rsid w:val="00381BF8"/>
    <w:rsid w:val="00381C50"/>
    <w:rsid w:val="00381EE4"/>
    <w:rsid w:val="0038226A"/>
    <w:rsid w:val="003822FC"/>
    <w:rsid w:val="00382A88"/>
    <w:rsid w:val="003830FE"/>
    <w:rsid w:val="00383BB8"/>
    <w:rsid w:val="00384110"/>
    <w:rsid w:val="003841F9"/>
    <w:rsid w:val="00384E13"/>
    <w:rsid w:val="00385B43"/>
    <w:rsid w:val="00386041"/>
    <w:rsid w:val="00386105"/>
    <w:rsid w:val="00386226"/>
    <w:rsid w:val="00386309"/>
    <w:rsid w:val="003865F9"/>
    <w:rsid w:val="003868E3"/>
    <w:rsid w:val="00386AFB"/>
    <w:rsid w:val="00386BE5"/>
    <w:rsid w:val="00386F99"/>
    <w:rsid w:val="003877C7"/>
    <w:rsid w:val="003877FB"/>
    <w:rsid w:val="00387B4C"/>
    <w:rsid w:val="00387EC4"/>
    <w:rsid w:val="00390316"/>
    <w:rsid w:val="00390568"/>
    <w:rsid w:val="0039067F"/>
    <w:rsid w:val="00390852"/>
    <w:rsid w:val="00390C38"/>
    <w:rsid w:val="00390E00"/>
    <w:rsid w:val="00390EF1"/>
    <w:rsid w:val="003924E4"/>
    <w:rsid w:val="0039270A"/>
    <w:rsid w:val="00392818"/>
    <w:rsid w:val="00392D1E"/>
    <w:rsid w:val="0039359E"/>
    <w:rsid w:val="0039363B"/>
    <w:rsid w:val="00394645"/>
    <w:rsid w:val="00395059"/>
    <w:rsid w:val="003952BC"/>
    <w:rsid w:val="00396817"/>
    <w:rsid w:val="0039696B"/>
    <w:rsid w:val="0039749C"/>
    <w:rsid w:val="0039787F"/>
    <w:rsid w:val="003A0031"/>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35E"/>
    <w:rsid w:val="003B0490"/>
    <w:rsid w:val="003B082A"/>
    <w:rsid w:val="003B089E"/>
    <w:rsid w:val="003B0B98"/>
    <w:rsid w:val="003B1478"/>
    <w:rsid w:val="003B26F7"/>
    <w:rsid w:val="003B2A02"/>
    <w:rsid w:val="003B2BA9"/>
    <w:rsid w:val="003B3D06"/>
    <w:rsid w:val="003B3D5A"/>
    <w:rsid w:val="003B3F14"/>
    <w:rsid w:val="003B4081"/>
    <w:rsid w:val="003B4179"/>
    <w:rsid w:val="003B488A"/>
    <w:rsid w:val="003B49FC"/>
    <w:rsid w:val="003B5377"/>
    <w:rsid w:val="003B55A8"/>
    <w:rsid w:val="003B55DB"/>
    <w:rsid w:val="003B5EA5"/>
    <w:rsid w:val="003B5EB3"/>
    <w:rsid w:val="003B5F1D"/>
    <w:rsid w:val="003B6EE3"/>
    <w:rsid w:val="003B7C5E"/>
    <w:rsid w:val="003C0021"/>
    <w:rsid w:val="003C0041"/>
    <w:rsid w:val="003C03C8"/>
    <w:rsid w:val="003C0981"/>
    <w:rsid w:val="003C11EA"/>
    <w:rsid w:val="003C1235"/>
    <w:rsid w:val="003C1805"/>
    <w:rsid w:val="003C180D"/>
    <w:rsid w:val="003C182B"/>
    <w:rsid w:val="003C1C06"/>
    <w:rsid w:val="003C1EB5"/>
    <w:rsid w:val="003C1F79"/>
    <w:rsid w:val="003C2B7F"/>
    <w:rsid w:val="003C2D60"/>
    <w:rsid w:val="003C2EDB"/>
    <w:rsid w:val="003C32E7"/>
    <w:rsid w:val="003C3806"/>
    <w:rsid w:val="003C4327"/>
    <w:rsid w:val="003C4348"/>
    <w:rsid w:val="003C50C4"/>
    <w:rsid w:val="003C54B9"/>
    <w:rsid w:val="003C5B0E"/>
    <w:rsid w:val="003C5B4B"/>
    <w:rsid w:val="003C689A"/>
    <w:rsid w:val="003C6957"/>
    <w:rsid w:val="003C6ADB"/>
    <w:rsid w:val="003C7694"/>
    <w:rsid w:val="003C7834"/>
    <w:rsid w:val="003C7A83"/>
    <w:rsid w:val="003D0086"/>
    <w:rsid w:val="003D00D9"/>
    <w:rsid w:val="003D0153"/>
    <w:rsid w:val="003D0EF5"/>
    <w:rsid w:val="003D1560"/>
    <w:rsid w:val="003D16BF"/>
    <w:rsid w:val="003D1E02"/>
    <w:rsid w:val="003D2C83"/>
    <w:rsid w:val="003D4108"/>
    <w:rsid w:val="003D43D4"/>
    <w:rsid w:val="003D4471"/>
    <w:rsid w:val="003D4906"/>
    <w:rsid w:val="003D52F1"/>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1B39"/>
    <w:rsid w:val="003F2202"/>
    <w:rsid w:val="003F253E"/>
    <w:rsid w:val="003F379E"/>
    <w:rsid w:val="003F3B78"/>
    <w:rsid w:val="003F3E88"/>
    <w:rsid w:val="003F49AA"/>
    <w:rsid w:val="003F4D19"/>
    <w:rsid w:val="003F5CC8"/>
    <w:rsid w:val="003F6C1E"/>
    <w:rsid w:val="003F77F2"/>
    <w:rsid w:val="003F7B12"/>
    <w:rsid w:val="003F7DAC"/>
    <w:rsid w:val="003F7EEB"/>
    <w:rsid w:val="00400413"/>
    <w:rsid w:val="00400815"/>
    <w:rsid w:val="0040085E"/>
    <w:rsid w:val="00401336"/>
    <w:rsid w:val="004014BC"/>
    <w:rsid w:val="0040157F"/>
    <w:rsid w:val="00401BD5"/>
    <w:rsid w:val="00402248"/>
    <w:rsid w:val="00402274"/>
    <w:rsid w:val="004022DF"/>
    <w:rsid w:val="00402357"/>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1480"/>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18B4"/>
    <w:rsid w:val="00422B63"/>
    <w:rsid w:val="00422EE3"/>
    <w:rsid w:val="004230E6"/>
    <w:rsid w:val="0042399C"/>
    <w:rsid w:val="00423CCB"/>
    <w:rsid w:val="00424247"/>
    <w:rsid w:val="00425F9D"/>
    <w:rsid w:val="00426159"/>
    <w:rsid w:val="00426E8A"/>
    <w:rsid w:val="004272A3"/>
    <w:rsid w:val="004278A6"/>
    <w:rsid w:val="00427E59"/>
    <w:rsid w:val="00427F25"/>
    <w:rsid w:val="0043007D"/>
    <w:rsid w:val="00430457"/>
    <w:rsid w:val="0043054D"/>
    <w:rsid w:val="00430578"/>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90D"/>
    <w:rsid w:val="00440F73"/>
    <w:rsid w:val="0044171D"/>
    <w:rsid w:val="00441A56"/>
    <w:rsid w:val="00441FF4"/>
    <w:rsid w:val="004425CD"/>
    <w:rsid w:val="00442998"/>
    <w:rsid w:val="004432B6"/>
    <w:rsid w:val="004435DB"/>
    <w:rsid w:val="004435EE"/>
    <w:rsid w:val="0044366F"/>
    <w:rsid w:val="00443A4D"/>
    <w:rsid w:val="00443C05"/>
    <w:rsid w:val="00444400"/>
    <w:rsid w:val="00444648"/>
    <w:rsid w:val="00444AC8"/>
    <w:rsid w:val="00444E04"/>
    <w:rsid w:val="00445019"/>
    <w:rsid w:val="004452EF"/>
    <w:rsid w:val="00445381"/>
    <w:rsid w:val="0044576F"/>
    <w:rsid w:val="0044586E"/>
    <w:rsid w:val="004466E9"/>
    <w:rsid w:val="00446E8D"/>
    <w:rsid w:val="00447350"/>
    <w:rsid w:val="00447786"/>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C6B"/>
    <w:rsid w:val="00452D83"/>
    <w:rsid w:val="00452E35"/>
    <w:rsid w:val="004533F1"/>
    <w:rsid w:val="004538D3"/>
    <w:rsid w:val="00453A17"/>
    <w:rsid w:val="00453A42"/>
    <w:rsid w:val="00453B69"/>
    <w:rsid w:val="00453FA0"/>
    <w:rsid w:val="00454248"/>
    <w:rsid w:val="00454B3E"/>
    <w:rsid w:val="00454B9F"/>
    <w:rsid w:val="00454D40"/>
    <w:rsid w:val="00454F2E"/>
    <w:rsid w:val="00455342"/>
    <w:rsid w:val="00457092"/>
    <w:rsid w:val="00457635"/>
    <w:rsid w:val="00457C1D"/>
    <w:rsid w:val="00460165"/>
    <w:rsid w:val="004602E4"/>
    <w:rsid w:val="00460358"/>
    <w:rsid w:val="0046061E"/>
    <w:rsid w:val="00460E93"/>
    <w:rsid w:val="00461141"/>
    <w:rsid w:val="004611CD"/>
    <w:rsid w:val="004612D4"/>
    <w:rsid w:val="004626BD"/>
    <w:rsid w:val="0046272E"/>
    <w:rsid w:val="004638E5"/>
    <w:rsid w:val="004638EE"/>
    <w:rsid w:val="00464540"/>
    <w:rsid w:val="0046470B"/>
    <w:rsid w:val="0046483D"/>
    <w:rsid w:val="00464A51"/>
    <w:rsid w:val="00464F71"/>
    <w:rsid w:val="0046531F"/>
    <w:rsid w:val="004657F8"/>
    <w:rsid w:val="0046583B"/>
    <w:rsid w:val="0046594A"/>
    <w:rsid w:val="004665B8"/>
    <w:rsid w:val="004665B9"/>
    <w:rsid w:val="00466AB3"/>
    <w:rsid w:val="00466B03"/>
    <w:rsid w:val="00466BC5"/>
    <w:rsid w:val="00466EEF"/>
    <w:rsid w:val="0046797C"/>
    <w:rsid w:val="00467D70"/>
    <w:rsid w:val="00470160"/>
    <w:rsid w:val="00470313"/>
    <w:rsid w:val="004708CE"/>
    <w:rsid w:val="00470E56"/>
    <w:rsid w:val="00470EA9"/>
    <w:rsid w:val="00470F70"/>
    <w:rsid w:val="004718ED"/>
    <w:rsid w:val="00471A3F"/>
    <w:rsid w:val="00471F07"/>
    <w:rsid w:val="0047207E"/>
    <w:rsid w:val="0047297D"/>
    <w:rsid w:val="00473163"/>
    <w:rsid w:val="004732F0"/>
    <w:rsid w:val="00473350"/>
    <w:rsid w:val="004733B0"/>
    <w:rsid w:val="00474171"/>
    <w:rsid w:val="00474455"/>
    <w:rsid w:val="00474CB1"/>
    <w:rsid w:val="004757E1"/>
    <w:rsid w:val="00475C02"/>
    <w:rsid w:val="00475FC8"/>
    <w:rsid w:val="004767F7"/>
    <w:rsid w:val="00476AC2"/>
    <w:rsid w:val="0047767F"/>
    <w:rsid w:val="00477A0B"/>
    <w:rsid w:val="00477B6D"/>
    <w:rsid w:val="00477EAE"/>
    <w:rsid w:val="00477EFF"/>
    <w:rsid w:val="00477F83"/>
    <w:rsid w:val="004807AA"/>
    <w:rsid w:val="00480D0A"/>
    <w:rsid w:val="00481C15"/>
    <w:rsid w:val="00482008"/>
    <w:rsid w:val="004821E8"/>
    <w:rsid w:val="0048321D"/>
    <w:rsid w:val="00483E05"/>
    <w:rsid w:val="00483F2E"/>
    <w:rsid w:val="004843B0"/>
    <w:rsid w:val="00484D4D"/>
    <w:rsid w:val="0048549B"/>
    <w:rsid w:val="00485563"/>
    <w:rsid w:val="004855E8"/>
    <w:rsid w:val="0048579B"/>
    <w:rsid w:val="004857FC"/>
    <w:rsid w:val="00486378"/>
    <w:rsid w:val="004863BF"/>
    <w:rsid w:val="0048768D"/>
    <w:rsid w:val="00487924"/>
    <w:rsid w:val="004879EF"/>
    <w:rsid w:val="00487AE3"/>
    <w:rsid w:val="0049021B"/>
    <w:rsid w:val="0049036E"/>
    <w:rsid w:val="00491141"/>
    <w:rsid w:val="0049114A"/>
    <w:rsid w:val="00491321"/>
    <w:rsid w:val="0049233B"/>
    <w:rsid w:val="004926B7"/>
    <w:rsid w:val="004926CD"/>
    <w:rsid w:val="0049274E"/>
    <w:rsid w:val="0049279F"/>
    <w:rsid w:val="00492D9F"/>
    <w:rsid w:val="00492EA8"/>
    <w:rsid w:val="00493855"/>
    <w:rsid w:val="00493C62"/>
    <w:rsid w:val="00493FA0"/>
    <w:rsid w:val="004941FF"/>
    <w:rsid w:val="00494506"/>
    <w:rsid w:val="00494DEE"/>
    <w:rsid w:val="004956AF"/>
    <w:rsid w:val="004956E8"/>
    <w:rsid w:val="0049594F"/>
    <w:rsid w:val="00495BDA"/>
    <w:rsid w:val="00495E62"/>
    <w:rsid w:val="00495F7D"/>
    <w:rsid w:val="00495FA1"/>
    <w:rsid w:val="004967A9"/>
    <w:rsid w:val="00496A8E"/>
    <w:rsid w:val="00496F8F"/>
    <w:rsid w:val="004975D1"/>
    <w:rsid w:val="004A02BF"/>
    <w:rsid w:val="004A0D64"/>
    <w:rsid w:val="004A12D4"/>
    <w:rsid w:val="004A2062"/>
    <w:rsid w:val="004A23D1"/>
    <w:rsid w:val="004A2813"/>
    <w:rsid w:val="004A38BA"/>
    <w:rsid w:val="004A39FB"/>
    <w:rsid w:val="004A46A6"/>
    <w:rsid w:val="004A52E3"/>
    <w:rsid w:val="004A59A8"/>
    <w:rsid w:val="004A59F7"/>
    <w:rsid w:val="004A5AAD"/>
    <w:rsid w:val="004A5AB6"/>
    <w:rsid w:val="004A5AF7"/>
    <w:rsid w:val="004A6868"/>
    <w:rsid w:val="004A6C30"/>
    <w:rsid w:val="004A6C85"/>
    <w:rsid w:val="004A6E69"/>
    <w:rsid w:val="004A7110"/>
    <w:rsid w:val="004A7582"/>
    <w:rsid w:val="004A7CBE"/>
    <w:rsid w:val="004A7D4B"/>
    <w:rsid w:val="004B005F"/>
    <w:rsid w:val="004B06AE"/>
    <w:rsid w:val="004B092B"/>
    <w:rsid w:val="004B100C"/>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0089"/>
    <w:rsid w:val="004C12AD"/>
    <w:rsid w:val="004C13DC"/>
    <w:rsid w:val="004C16E2"/>
    <w:rsid w:val="004C24BF"/>
    <w:rsid w:val="004C2DC1"/>
    <w:rsid w:val="004C4BEF"/>
    <w:rsid w:val="004C4D7F"/>
    <w:rsid w:val="004C588A"/>
    <w:rsid w:val="004C66A5"/>
    <w:rsid w:val="004C69BC"/>
    <w:rsid w:val="004C70DB"/>
    <w:rsid w:val="004C7320"/>
    <w:rsid w:val="004C742A"/>
    <w:rsid w:val="004C76BE"/>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3E9"/>
    <w:rsid w:val="004E2CD5"/>
    <w:rsid w:val="004E382B"/>
    <w:rsid w:val="004E3844"/>
    <w:rsid w:val="004E4BF7"/>
    <w:rsid w:val="004E4FF9"/>
    <w:rsid w:val="004E51F2"/>
    <w:rsid w:val="004E5AF0"/>
    <w:rsid w:val="004E6077"/>
    <w:rsid w:val="004E6250"/>
    <w:rsid w:val="004E66A7"/>
    <w:rsid w:val="004E697B"/>
    <w:rsid w:val="004E6AE7"/>
    <w:rsid w:val="004E6E1E"/>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3C7"/>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244"/>
    <w:rsid w:val="005023FD"/>
    <w:rsid w:val="00502C98"/>
    <w:rsid w:val="00503A30"/>
    <w:rsid w:val="00503ED7"/>
    <w:rsid w:val="00504323"/>
    <w:rsid w:val="005047B8"/>
    <w:rsid w:val="00504919"/>
    <w:rsid w:val="0050572D"/>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2E2B"/>
    <w:rsid w:val="0052325D"/>
    <w:rsid w:val="005237CB"/>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00D"/>
    <w:rsid w:val="00534798"/>
    <w:rsid w:val="0053499E"/>
    <w:rsid w:val="0053538F"/>
    <w:rsid w:val="00535449"/>
    <w:rsid w:val="00535603"/>
    <w:rsid w:val="00535BEE"/>
    <w:rsid w:val="00535CF3"/>
    <w:rsid w:val="0053600F"/>
    <w:rsid w:val="0053677D"/>
    <w:rsid w:val="00536A78"/>
    <w:rsid w:val="00537213"/>
    <w:rsid w:val="00537FBC"/>
    <w:rsid w:val="00540AA9"/>
    <w:rsid w:val="00540E51"/>
    <w:rsid w:val="005412E6"/>
    <w:rsid w:val="0054135A"/>
    <w:rsid w:val="005413CD"/>
    <w:rsid w:val="00541A38"/>
    <w:rsid w:val="00541A6F"/>
    <w:rsid w:val="00541E55"/>
    <w:rsid w:val="005421FE"/>
    <w:rsid w:val="005426F7"/>
    <w:rsid w:val="00542B2D"/>
    <w:rsid w:val="00542F73"/>
    <w:rsid w:val="005435A0"/>
    <w:rsid w:val="00543CB6"/>
    <w:rsid w:val="00543DBC"/>
    <w:rsid w:val="00543E66"/>
    <w:rsid w:val="005443D7"/>
    <w:rsid w:val="00544B5A"/>
    <w:rsid w:val="00545359"/>
    <w:rsid w:val="00545499"/>
    <w:rsid w:val="0054582C"/>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99"/>
    <w:rsid w:val="005525D7"/>
    <w:rsid w:val="00552F41"/>
    <w:rsid w:val="00553313"/>
    <w:rsid w:val="00553886"/>
    <w:rsid w:val="0055466A"/>
    <w:rsid w:val="00554B61"/>
    <w:rsid w:val="00554DE6"/>
    <w:rsid w:val="005557BB"/>
    <w:rsid w:val="005558B5"/>
    <w:rsid w:val="00555D6F"/>
    <w:rsid w:val="00556415"/>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0E92"/>
    <w:rsid w:val="0057133F"/>
    <w:rsid w:val="00571609"/>
    <w:rsid w:val="0057173E"/>
    <w:rsid w:val="00571DC7"/>
    <w:rsid w:val="005725D3"/>
    <w:rsid w:val="00572D7A"/>
    <w:rsid w:val="00572E1C"/>
    <w:rsid w:val="00573924"/>
    <w:rsid w:val="00573BBE"/>
    <w:rsid w:val="00573F6C"/>
    <w:rsid w:val="00573FB3"/>
    <w:rsid w:val="0057436F"/>
    <w:rsid w:val="00574BFB"/>
    <w:rsid w:val="00574CDD"/>
    <w:rsid w:val="005750F6"/>
    <w:rsid w:val="005760F5"/>
    <w:rsid w:val="005779C8"/>
    <w:rsid w:val="005779E6"/>
    <w:rsid w:val="00580E38"/>
    <w:rsid w:val="00580F83"/>
    <w:rsid w:val="00581325"/>
    <w:rsid w:val="00581D91"/>
    <w:rsid w:val="00581E96"/>
    <w:rsid w:val="00581EFE"/>
    <w:rsid w:val="00582048"/>
    <w:rsid w:val="005822BD"/>
    <w:rsid w:val="005823B1"/>
    <w:rsid w:val="00583599"/>
    <w:rsid w:val="005837C8"/>
    <w:rsid w:val="005844AD"/>
    <w:rsid w:val="00585050"/>
    <w:rsid w:val="00585086"/>
    <w:rsid w:val="00585ED5"/>
    <w:rsid w:val="005864E5"/>
    <w:rsid w:val="00587519"/>
    <w:rsid w:val="005909C9"/>
    <w:rsid w:val="00590F0D"/>
    <w:rsid w:val="00590F4B"/>
    <w:rsid w:val="00591030"/>
    <w:rsid w:val="00591596"/>
    <w:rsid w:val="0059172E"/>
    <w:rsid w:val="00591AB0"/>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65"/>
    <w:rsid w:val="005A16CF"/>
    <w:rsid w:val="005A1960"/>
    <w:rsid w:val="005A1B10"/>
    <w:rsid w:val="005A1BD1"/>
    <w:rsid w:val="005A3533"/>
    <w:rsid w:val="005A3DE8"/>
    <w:rsid w:val="005A414B"/>
    <w:rsid w:val="005A45F0"/>
    <w:rsid w:val="005A4BEC"/>
    <w:rsid w:val="005A4F1D"/>
    <w:rsid w:val="005A5E5B"/>
    <w:rsid w:val="005A612F"/>
    <w:rsid w:val="005A62BA"/>
    <w:rsid w:val="005A691F"/>
    <w:rsid w:val="005A7628"/>
    <w:rsid w:val="005A7F3A"/>
    <w:rsid w:val="005B023B"/>
    <w:rsid w:val="005B09B2"/>
    <w:rsid w:val="005B0A79"/>
    <w:rsid w:val="005B1960"/>
    <w:rsid w:val="005B23ED"/>
    <w:rsid w:val="005B260E"/>
    <w:rsid w:val="005B2F9F"/>
    <w:rsid w:val="005B31FE"/>
    <w:rsid w:val="005B3508"/>
    <w:rsid w:val="005B415F"/>
    <w:rsid w:val="005B41A7"/>
    <w:rsid w:val="005B434B"/>
    <w:rsid w:val="005B4465"/>
    <w:rsid w:val="005B4960"/>
    <w:rsid w:val="005B51C3"/>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68B9"/>
    <w:rsid w:val="005C709A"/>
    <w:rsid w:val="005D0234"/>
    <w:rsid w:val="005D044C"/>
    <w:rsid w:val="005D11A7"/>
    <w:rsid w:val="005D11E6"/>
    <w:rsid w:val="005D1F78"/>
    <w:rsid w:val="005D2BD6"/>
    <w:rsid w:val="005D319D"/>
    <w:rsid w:val="005D3658"/>
    <w:rsid w:val="005D3D2C"/>
    <w:rsid w:val="005D401F"/>
    <w:rsid w:val="005D5542"/>
    <w:rsid w:val="005D5AD4"/>
    <w:rsid w:val="005D6119"/>
    <w:rsid w:val="005D69DD"/>
    <w:rsid w:val="005D72A7"/>
    <w:rsid w:val="005D7CCB"/>
    <w:rsid w:val="005E037B"/>
    <w:rsid w:val="005E0E8A"/>
    <w:rsid w:val="005E112F"/>
    <w:rsid w:val="005E167A"/>
    <w:rsid w:val="005E16D8"/>
    <w:rsid w:val="005E18B8"/>
    <w:rsid w:val="005E1D67"/>
    <w:rsid w:val="005E1F7B"/>
    <w:rsid w:val="005E2650"/>
    <w:rsid w:val="005E27C4"/>
    <w:rsid w:val="005E2C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4FD"/>
    <w:rsid w:val="006005EB"/>
    <w:rsid w:val="00601022"/>
    <w:rsid w:val="0060106D"/>
    <w:rsid w:val="00601384"/>
    <w:rsid w:val="00601B3D"/>
    <w:rsid w:val="0060214A"/>
    <w:rsid w:val="00602454"/>
    <w:rsid w:val="00602C06"/>
    <w:rsid w:val="00602E1A"/>
    <w:rsid w:val="0060315A"/>
    <w:rsid w:val="006034F8"/>
    <w:rsid w:val="00603731"/>
    <w:rsid w:val="00604724"/>
    <w:rsid w:val="006047EC"/>
    <w:rsid w:val="006048D5"/>
    <w:rsid w:val="00604915"/>
    <w:rsid w:val="006054C0"/>
    <w:rsid w:val="00605841"/>
    <w:rsid w:val="00606143"/>
    <w:rsid w:val="00606B1D"/>
    <w:rsid w:val="006071A3"/>
    <w:rsid w:val="006071EE"/>
    <w:rsid w:val="00607409"/>
    <w:rsid w:val="006078BA"/>
    <w:rsid w:val="00607F2B"/>
    <w:rsid w:val="00610601"/>
    <w:rsid w:val="0061075D"/>
    <w:rsid w:val="00610A33"/>
    <w:rsid w:val="00611177"/>
    <w:rsid w:val="00611EA4"/>
    <w:rsid w:val="006123E5"/>
    <w:rsid w:val="0061243D"/>
    <w:rsid w:val="00612746"/>
    <w:rsid w:val="006127FA"/>
    <w:rsid w:val="00612BF6"/>
    <w:rsid w:val="006151D4"/>
    <w:rsid w:val="0061561E"/>
    <w:rsid w:val="0061651F"/>
    <w:rsid w:val="00616B5C"/>
    <w:rsid w:val="00616EED"/>
    <w:rsid w:val="0061701E"/>
    <w:rsid w:val="00617DDE"/>
    <w:rsid w:val="00617FA3"/>
    <w:rsid w:val="006204D0"/>
    <w:rsid w:val="00620A23"/>
    <w:rsid w:val="006211DC"/>
    <w:rsid w:val="006213AD"/>
    <w:rsid w:val="00621E98"/>
    <w:rsid w:val="006227F3"/>
    <w:rsid w:val="006230B5"/>
    <w:rsid w:val="006231E4"/>
    <w:rsid w:val="006232F4"/>
    <w:rsid w:val="006253FC"/>
    <w:rsid w:val="00625991"/>
    <w:rsid w:val="00625BA3"/>
    <w:rsid w:val="00625D77"/>
    <w:rsid w:val="00626047"/>
    <w:rsid w:val="0062667E"/>
    <w:rsid w:val="00626FB0"/>
    <w:rsid w:val="00627168"/>
    <w:rsid w:val="00630AD4"/>
    <w:rsid w:val="00630CC5"/>
    <w:rsid w:val="00630DFD"/>
    <w:rsid w:val="00631011"/>
    <w:rsid w:val="006310BD"/>
    <w:rsid w:val="006318D4"/>
    <w:rsid w:val="006330C8"/>
    <w:rsid w:val="006331B4"/>
    <w:rsid w:val="006335E2"/>
    <w:rsid w:val="006339C4"/>
    <w:rsid w:val="0063499E"/>
    <w:rsid w:val="0063501D"/>
    <w:rsid w:val="0063533D"/>
    <w:rsid w:val="00635459"/>
    <w:rsid w:val="00636917"/>
    <w:rsid w:val="00637785"/>
    <w:rsid w:val="0063792C"/>
    <w:rsid w:val="006402E3"/>
    <w:rsid w:val="00640632"/>
    <w:rsid w:val="006414E9"/>
    <w:rsid w:val="00641D97"/>
    <w:rsid w:val="00641EFA"/>
    <w:rsid w:val="00643020"/>
    <w:rsid w:val="00643829"/>
    <w:rsid w:val="00643845"/>
    <w:rsid w:val="006447FA"/>
    <w:rsid w:val="00644A86"/>
    <w:rsid w:val="00644D95"/>
    <w:rsid w:val="00644F91"/>
    <w:rsid w:val="0064524B"/>
    <w:rsid w:val="0064586C"/>
    <w:rsid w:val="00645910"/>
    <w:rsid w:val="00646282"/>
    <w:rsid w:val="006464F7"/>
    <w:rsid w:val="00647217"/>
    <w:rsid w:val="006476D8"/>
    <w:rsid w:val="0064771D"/>
    <w:rsid w:val="0065021A"/>
    <w:rsid w:val="006507C7"/>
    <w:rsid w:val="00650A84"/>
    <w:rsid w:val="00650B0A"/>
    <w:rsid w:val="00650F13"/>
    <w:rsid w:val="006510DD"/>
    <w:rsid w:val="006512A8"/>
    <w:rsid w:val="00651648"/>
    <w:rsid w:val="006518B0"/>
    <w:rsid w:val="00652A74"/>
    <w:rsid w:val="00652B30"/>
    <w:rsid w:val="00652C9C"/>
    <w:rsid w:val="00652DF5"/>
    <w:rsid w:val="006531D1"/>
    <w:rsid w:val="00653575"/>
    <w:rsid w:val="00653C06"/>
    <w:rsid w:val="00653E41"/>
    <w:rsid w:val="006540DB"/>
    <w:rsid w:val="00654384"/>
    <w:rsid w:val="006547BC"/>
    <w:rsid w:val="00654C4A"/>
    <w:rsid w:val="00654F6C"/>
    <w:rsid w:val="006555A5"/>
    <w:rsid w:val="00655770"/>
    <w:rsid w:val="006557AE"/>
    <w:rsid w:val="0065697B"/>
    <w:rsid w:val="006578C1"/>
    <w:rsid w:val="00660684"/>
    <w:rsid w:val="006608D6"/>
    <w:rsid w:val="006611ED"/>
    <w:rsid w:val="0066180D"/>
    <w:rsid w:val="00661A5C"/>
    <w:rsid w:val="00661DBD"/>
    <w:rsid w:val="00662936"/>
    <w:rsid w:val="00662B5D"/>
    <w:rsid w:val="00662C01"/>
    <w:rsid w:val="00662CCA"/>
    <w:rsid w:val="00663C70"/>
    <w:rsid w:val="00663FF3"/>
    <w:rsid w:val="006643B2"/>
    <w:rsid w:val="006643BC"/>
    <w:rsid w:val="00664B2D"/>
    <w:rsid w:val="00666607"/>
    <w:rsid w:val="00666BC4"/>
    <w:rsid w:val="00666D2B"/>
    <w:rsid w:val="00666DDA"/>
    <w:rsid w:val="00667C1B"/>
    <w:rsid w:val="00667E6A"/>
    <w:rsid w:val="00670965"/>
    <w:rsid w:val="00670B3D"/>
    <w:rsid w:val="0067106C"/>
    <w:rsid w:val="0067144C"/>
    <w:rsid w:val="006714C5"/>
    <w:rsid w:val="00671582"/>
    <w:rsid w:val="00671933"/>
    <w:rsid w:val="0067202E"/>
    <w:rsid w:val="00672723"/>
    <w:rsid w:val="00672801"/>
    <w:rsid w:val="00672C0F"/>
    <w:rsid w:val="00672C17"/>
    <w:rsid w:val="00672F3C"/>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058"/>
    <w:rsid w:val="00685736"/>
    <w:rsid w:val="00686D1E"/>
    <w:rsid w:val="006872CD"/>
    <w:rsid w:val="00687411"/>
    <w:rsid w:val="00687F83"/>
    <w:rsid w:val="00690219"/>
    <w:rsid w:val="0069079A"/>
    <w:rsid w:val="006907A1"/>
    <w:rsid w:val="006908BD"/>
    <w:rsid w:val="00690983"/>
    <w:rsid w:val="00690F1A"/>
    <w:rsid w:val="00691084"/>
    <w:rsid w:val="006910A2"/>
    <w:rsid w:val="00691573"/>
    <w:rsid w:val="00691D35"/>
    <w:rsid w:val="00691E26"/>
    <w:rsid w:val="006921C8"/>
    <w:rsid w:val="00692330"/>
    <w:rsid w:val="00693379"/>
    <w:rsid w:val="0069370B"/>
    <w:rsid w:val="006938E4"/>
    <w:rsid w:val="00693BE1"/>
    <w:rsid w:val="00693F1E"/>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C08"/>
    <w:rsid w:val="00697F47"/>
    <w:rsid w:val="006A012C"/>
    <w:rsid w:val="006A05BE"/>
    <w:rsid w:val="006A1489"/>
    <w:rsid w:val="006A152F"/>
    <w:rsid w:val="006A1745"/>
    <w:rsid w:val="006A1C9D"/>
    <w:rsid w:val="006A1DE6"/>
    <w:rsid w:val="006A1F70"/>
    <w:rsid w:val="006A2A29"/>
    <w:rsid w:val="006A30EE"/>
    <w:rsid w:val="006A34F7"/>
    <w:rsid w:val="006A3AEB"/>
    <w:rsid w:val="006A3BD1"/>
    <w:rsid w:val="006A4464"/>
    <w:rsid w:val="006A4BE6"/>
    <w:rsid w:val="006A4CF3"/>
    <w:rsid w:val="006A584A"/>
    <w:rsid w:val="006A58EC"/>
    <w:rsid w:val="006A60C0"/>
    <w:rsid w:val="006A620E"/>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D39"/>
    <w:rsid w:val="006C1E50"/>
    <w:rsid w:val="006C30F5"/>
    <w:rsid w:val="006C31AC"/>
    <w:rsid w:val="006C3901"/>
    <w:rsid w:val="006C3A61"/>
    <w:rsid w:val="006C3B0D"/>
    <w:rsid w:val="006C3DDF"/>
    <w:rsid w:val="006C3FBE"/>
    <w:rsid w:val="006C4382"/>
    <w:rsid w:val="006C4450"/>
    <w:rsid w:val="006C44E6"/>
    <w:rsid w:val="006C464F"/>
    <w:rsid w:val="006C4BC1"/>
    <w:rsid w:val="006C4DF8"/>
    <w:rsid w:val="006C510E"/>
    <w:rsid w:val="006C53CE"/>
    <w:rsid w:val="006C5688"/>
    <w:rsid w:val="006C57D2"/>
    <w:rsid w:val="006C5DE7"/>
    <w:rsid w:val="006C65F7"/>
    <w:rsid w:val="006C6C65"/>
    <w:rsid w:val="006C6D2E"/>
    <w:rsid w:val="006C6D35"/>
    <w:rsid w:val="006C74B3"/>
    <w:rsid w:val="006C77E8"/>
    <w:rsid w:val="006C7831"/>
    <w:rsid w:val="006C7CC5"/>
    <w:rsid w:val="006C7EEB"/>
    <w:rsid w:val="006D047F"/>
    <w:rsid w:val="006D084E"/>
    <w:rsid w:val="006D0CF4"/>
    <w:rsid w:val="006D1223"/>
    <w:rsid w:val="006D16EE"/>
    <w:rsid w:val="006D1889"/>
    <w:rsid w:val="006D1A40"/>
    <w:rsid w:val="006D1C02"/>
    <w:rsid w:val="006D1DBB"/>
    <w:rsid w:val="006D1EC6"/>
    <w:rsid w:val="006D2357"/>
    <w:rsid w:val="006D24EA"/>
    <w:rsid w:val="006D2837"/>
    <w:rsid w:val="006D2A9B"/>
    <w:rsid w:val="006D2B4C"/>
    <w:rsid w:val="006D2BE9"/>
    <w:rsid w:val="006D2C7B"/>
    <w:rsid w:val="006D36AD"/>
    <w:rsid w:val="006D3D24"/>
    <w:rsid w:val="006D3EA0"/>
    <w:rsid w:val="006D4531"/>
    <w:rsid w:val="006D4B32"/>
    <w:rsid w:val="006D50EA"/>
    <w:rsid w:val="006D58B0"/>
    <w:rsid w:val="006D5A42"/>
    <w:rsid w:val="006D5D4F"/>
    <w:rsid w:val="006D60B5"/>
    <w:rsid w:val="006D63D8"/>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4C40"/>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BC8"/>
    <w:rsid w:val="006F2D70"/>
    <w:rsid w:val="006F359E"/>
    <w:rsid w:val="006F44DE"/>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0E"/>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4E82"/>
    <w:rsid w:val="0070537E"/>
    <w:rsid w:val="007064B1"/>
    <w:rsid w:val="007064FE"/>
    <w:rsid w:val="00706578"/>
    <w:rsid w:val="00706793"/>
    <w:rsid w:val="00706844"/>
    <w:rsid w:val="00706B36"/>
    <w:rsid w:val="00706D15"/>
    <w:rsid w:val="0070766D"/>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6F22"/>
    <w:rsid w:val="007171ED"/>
    <w:rsid w:val="0071797A"/>
    <w:rsid w:val="00720253"/>
    <w:rsid w:val="007202F3"/>
    <w:rsid w:val="0072046B"/>
    <w:rsid w:val="00720B97"/>
    <w:rsid w:val="00720C8D"/>
    <w:rsid w:val="00720F9D"/>
    <w:rsid w:val="00721536"/>
    <w:rsid w:val="00721547"/>
    <w:rsid w:val="007219A4"/>
    <w:rsid w:val="00721DED"/>
    <w:rsid w:val="007223B6"/>
    <w:rsid w:val="007224EB"/>
    <w:rsid w:val="007227E2"/>
    <w:rsid w:val="00723050"/>
    <w:rsid w:val="007233E2"/>
    <w:rsid w:val="007235EC"/>
    <w:rsid w:val="00723648"/>
    <w:rsid w:val="00723F2E"/>
    <w:rsid w:val="00724417"/>
    <w:rsid w:val="007244D7"/>
    <w:rsid w:val="00724664"/>
    <w:rsid w:val="00724A7C"/>
    <w:rsid w:val="00724DF8"/>
    <w:rsid w:val="007256CA"/>
    <w:rsid w:val="00725A6E"/>
    <w:rsid w:val="00725B7F"/>
    <w:rsid w:val="00726954"/>
    <w:rsid w:val="00726A0B"/>
    <w:rsid w:val="00726AF8"/>
    <w:rsid w:val="007274DF"/>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1F86"/>
    <w:rsid w:val="0073372E"/>
    <w:rsid w:val="00733980"/>
    <w:rsid w:val="00733AA0"/>
    <w:rsid w:val="00734F0F"/>
    <w:rsid w:val="00734F15"/>
    <w:rsid w:val="007354EB"/>
    <w:rsid w:val="00735571"/>
    <w:rsid w:val="00735661"/>
    <w:rsid w:val="007357A1"/>
    <w:rsid w:val="00735935"/>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13E4"/>
    <w:rsid w:val="00741F25"/>
    <w:rsid w:val="0074201A"/>
    <w:rsid w:val="007421D6"/>
    <w:rsid w:val="00743343"/>
    <w:rsid w:val="00743408"/>
    <w:rsid w:val="007440D7"/>
    <w:rsid w:val="007441EE"/>
    <w:rsid w:val="00744218"/>
    <w:rsid w:val="0074447B"/>
    <w:rsid w:val="0074456E"/>
    <w:rsid w:val="00744696"/>
    <w:rsid w:val="00744818"/>
    <w:rsid w:val="007448E4"/>
    <w:rsid w:val="0074504C"/>
    <w:rsid w:val="007454E8"/>
    <w:rsid w:val="007456B4"/>
    <w:rsid w:val="007458A1"/>
    <w:rsid w:val="00745994"/>
    <w:rsid w:val="00745B71"/>
    <w:rsid w:val="00745C9A"/>
    <w:rsid w:val="00746437"/>
    <w:rsid w:val="007467AA"/>
    <w:rsid w:val="00746F4A"/>
    <w:rsid w:val="007472CE"/>
    <w:rsid w:val="0075079A"/>
    <w:rsid w:val="00750820"/>
    <w:rsid w:val="00750B86"/>
    <w:rsid w:val="00750CDE"/>
    <w:rsid w:val="007515FB"/>
    <w:rsid w:val="00751669"/>
    <w:rsid w:val="0075166F"/>
    <w:rsid w:val="00751F6F"/>
    <w:rsid w:val="00752B14"/>
    <w:rsid w:val="00752F2F"/>
    <w:rsid w:val="0075388D"/>
    <w:rsid w:val="00753B69"/>
    <w:rsid w:val="00754752"/>
    <w:rsid w:val="007549C1"/>
    <w:rsid w:val="00754BC0"/>
    <w:rsid w:val="0075627F"/>
    <w:rsid w:val="0075762A"/>
    <w:rsid w:val="0076055E"/>
    <w:rsid w:val="007607C6"/>
    <w:rsid w:val="007612B6"/>
    <w:rsid w:val="00761C36"/>
    <w:rsid w:val="00762497"/>
    <w:rsid w:val="007625BF"/>
    <w:rsid w:val="00762A53"/>
    <w:rsid w:val="00762CA4"/>
    <w:rsid w:val="00763427"/>
    <w:rsid w:val="00763DA4"/>
    <w:rsid w:val="0076436A"/>
    <w:rsid w:val="007645B6"/>
    <w:rsid w:val="007646FE"/>
    <w:rsid w:val="00764A8A"/>
    <w:rsid w:val="00765019"/>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6B0"/>
    <w:rsid w:val="007776B6"/>
    <w:rsid w:val="007777A5"/>
    <w:rsid w:val="00777829"/>
    <w:rsid w:val="00777F46"/>
    <w:rsid w:val="007808B2"/>
    <w:rsid w:val="00781B98"/>
    <w:rsid w:val="00781C19"/>
    <w:rsid w:val="00781CA8"/>
    <w:rsid w:val="00781CB8"/>
    <w:rsid w:val="00782096"/>
    <w:rsid w:val="00782332"/>
    <w:rsid w:val="00782636"/>
    <w:rsid w:val="007826A9"/>
    <w:rsid w:val="00782766"/>
    <w:rsid w:val="00782914"/>
    <w:rsid w:val="00782A92"/>
    <w:rsid w:val="00782C3F"/>
    <w:rsid w:val="00782F0F"/>
    <w:rsid w:val="007832E7"/>
    <w:rsid w:val="007839A6"/>
    <w:rsid w:val="00783F39"/>
    <w:rsid w:val="00784CCA"/>
    <w:rsid w:val="00785278"/>
    <w:rsid w:val="00785331"/>
    <w:rsid w:val="0078554B"/>
    <w:rsid w:val="00785A58"/>
    <w:rsid w:val="00785B7D"/>
    <w:rsid w:val="00785DAE"/>
    <w:rsid w:val="00786EB6"/>
    <w:rsid w:val="00787010"/>
    <w:rsid w:val="00790330"/>
    <w:rsid w:val="00791547"/>
    <w:rsid w:val="00791698"/>
    <w:rsid w:val="0079183C"/>
    <w:rsid w:val="0079195E"/>
    <w:rsid w:val="007919DC"/>
    <w:rsid w:val="00792383"/>
    <w:rsid w:val="00792A1A"/>
    <w:rsid w:val="00792D1C"/>
    <w:rsid w:val="00792F23"/>
    <w:rsid w:val="007931C7"/>
    <w:rsid w:val="00793A27"/>
    <w:rsid w:val="00793B51"/>
    <w:rsid w:val="007941EF"/>
    <w:rsid w:val="00794449"/>
    <w:rsid w:val="00794641"/>
    <w:rsid w:val="00794945"/>
    <w:rsid w:val="007950D6"/>
    <w:rsid w:val="00795778"/>
    <w:rsid w:val="00795B23"/>
    <w:rsid w:val="00795BBC"/>
    <w:rsid w:val="007964BF"/>
    <w:rsid w:val="007965AC"/>
    <w:rsid w:val="00796E8A"/>
    <w:rsid w:val="0079749A"/>
    <w:rsid w:val="007A00F6"/>
    <w:rsid w:val="007A1C60"/>
    <w:rsid w:val="007A211F"/>
    <w:rsid w:val="007A268F"/>
    <w:rsid w:val="007A292D"/>
    <w:rsid w:val="007A34CB"/>
    <w:rsid w:val="007A355A"/>
    <w:rsid w:val="007A3B6D"/>
    <w:rsid w:val="007A413B"/>
    <w:rsid w:val="007A417F"/>
    <w:rsid w:val="007A4421"/>
    <w:rsid w:val="007A4687"/>
    <w:rsid w:val="007A49AB"/>
    <w:rsid w:val="007A4BCA"/>
    <w:rsid w:val="007A4BE6"/>
    <w:rsid w:val="007A4C04"/>
    <w:rsid w:val="007A5820"/>
    <w:rsid w:val="007A5AC7"/>
    <w:rsid w:val="007A70B8"/>
    <w:rsid w:val="007A7331"/>
    <w:rsid w:val="007A779A"/>
    <w:rsid w:val="007A77D1"/>
    <w:rsid w:val="007A7A51"/>
    <w:rsid w:val="007A7BFB"/>
    <w:rsid w:val="007A7E2C"/>
    <w:rsid w:val="007B05D0"/>
    <w:rsid w:val="007B078B"/>
    <w:rsid w:val="007B08DB"/>
    <w:rsid w:val="007B118A"/>
    <w:rsid w:val="007B11B1"/>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7CF"/>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4D64"/>
    <w:rsid w:val="007D57C9"/>
    <w:rsid w:val="007D5DA2"/>
    <w:rsid w:val="007D677E"/>
    <w:rsid w:val="007D6ED7"/>
    <w:rsid w:val="007D7BF7"/>
    <w:rsid w:val="007D7C24"/>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C37"/>
    <w:rsid w:val="007E3F59"/>
    <w:rsid w:val="007E3F6C"/>
    <w:rsid w:val="007E4401"/>
    <w:rsid w:val="007E479A"/>
    <w:rsid w:val="007E4EE7"/>
    <w:rsid w:val="007E5245"/>
    <w:rsid w:val="007E52B1"/>
    <w:rsid w:val="007E53F3"/>
    <w:rsid w:val="007E5DC9"/>
    <w:rsid w:val="007E5E4A"/>
    <w:rsid w:val="007E617F"/>
    <w:rsid w:val="007E68F5"/>
    <w:rsid w:val="007E69B4"/>
    <w:rsid w:val="007E6BC9"/>
    <w:rsid w:val="007E6FAA"/>
    <w:rsid w:val="007E7564"/>
    <w:rsid w:val="007E789F"/>
    <w:rsid w:val="007E79A4"/>
    <w:rsid w:val="007E7ECB"/>
    <w:rsid w:val="007E7F63"/>
    <w:rsid w:val="007F0105"/>
    <w:rsid w:val="007F0515"/>
    <w:rsid w:val="007F0B9B"/>
    <w:rsid w:val="007F0D9A"/>
    <w:rsid w:val="007F1B35"/>
    <w:rsid w:val="007F3166"/>
    <w:rsid w:val="007F3E0A"/>
    <w:rsid w:val="007F4122"/>
    <w:rsid w:val="007F45BA"/>
    <w:rsid w:val="007F4CDC"/>
    <w:rsid w:val="007F4D56"/>
    <w:rsid w:val="007F4EB8"/>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111"/>
    <w:rsid w:val="00812A50"/>
    <w:rsid w:val="00812BDE"/>
    <w:rsid w:val="00812C51"/>
    <w:rsid w:val="00812DAE"/>
    <w:rsid w:val="00814138"/>
    <w:rsid w:val="0081437E"/>
    <w:rsid w:val="00814693"/>
    <w:rsid w:val="00814755"/>
    <w:rsid w:val="0081477F"/>
    <w:rsid w:val="00814B78"/>
    <w:rsid w:val="00815179"/>
    <w:rsid w:val="008153D1"/>
    <w:rsid w:val="008153D5"/>
    <w:rsid w:val="00815DFD"/>
    <w:rsid w:val="00815E7E"/>
    <w:rsid w:val="00817847"/>
    <w:rsid w:val="00817950"/>
    <w:rsid w:val="00817A7B"/>
    <w:rsid w:val="00817B93"/>
    <w:rsid w:val="00820231"/>
    <w:rsid w:val="00820566"/>
    <w:rsid w:val="00820865"/>
    <w:rsid w:val="00820F73"/>
    <w:rsid w:val="00820FE4"/>
    <w:rsid w:val="00821270"/>
    <w:rsid w:val="00821533"/>
    <w:rsid w:val="008217CC"/>
    <w:rsid w:val="008221EB"/>
    <w:rsid w:val="008223C2"/>
    <w:rsid w:val="00822E01"/>
    <w:rsid w:val="00823BA5"/>
    <w:rsid w:val="00823D50"/>
    <w:rsid w:val="0082424C"/>
    <w:rsid w:val="008243C9"/>
    <w:rsid w:val="008245FA"/>
    <w:rsid w:val="00824DDD"/>
    <w:rsid w:val="00825378"/>
    <w:rsid w:val="0082550C"/>
    <w:rsid w:val="008257C0"/>
    <w:rsid w:val="00825A92"/>
    <w:rsid w:val="008264C6"/>
    <w:rsid w:val="00826B99"/>
    <w:rsid w:val="008279B5"/>
    <w:rsid w:val="00827C0F"/>
    <w:rsid w:val="00827C30"/>
    <w:rsid w:val="00830145"/>
    <w:rsid w:val="00830902"/>
    <w:rsid w:val="0083095A"/>
    <w:rsid w:val="00830DD8"/>
    <w:rsid w:val="0083144E"/>
    <w:rsid w:val="008315EC"/>
    <w:rsid w:val="0083176E"/>
    <w:rsid w:val="008319DB"/>
    <w:rsid w:val="00832088"/>
    <w:rsid w:val="00832870"/>
    <w:rsid w:val="00833004"/>
    <w:rsid w:val="0083348B"/>
    <w:rsid w:val="0083357F"/>
    <w:rsid w:val="00833613"/>
    <w:rsid w:val="00834469"/>
    <w:rsid w:val="00834778"/>
    <w:rsid w:val="00834C17"/>
    <w:rsid w:val="008353AA"/>
    <w:rsid w:val="008354AC"/>
    <w:rsid w:val="008355A0"/>
    <w:rsid w:val="00835AA4"/>
    <w:rsid w:val="0083608A"/>
    <w:rsid w:val="0083622A"/>
    <w:rsid w:val="00836C37"/>
    <w:rsid w:val="00837AE1"/>
    <w:rsid w:val="00837FC5"/>
    <w:rsid w:val="0084003A"/>
    <w:rsid w:val="00840422"/>
    <w:rsid w:val="00840566"/>
    <w:rsid w:val="00840BC3"/>
    <w:rsid w:val="00840E76"/>
    <w:rsid w:val="00840EE4"/>
    <w:rsid w:val="00840FB0"/>
    <w:rsid w:val="00840FE8"/>
    <w:rsid w:val="00841277"/>
    <w:rsid w:val="0084135D"/>
    <w:rsid w:val="008418EB"/>
    <w:rsid w:val="00841C6A"/>
    <w:rsid w:val="00841C6E"/>
    <w:rsid w:val="00842816"/>
    <w:rsid w:val="0084293F"/>
    <w:rsid w:val="0084298B"/>
    <w:rsid w:val="00842C4B"/>
    <w:rsid w:val="008435AE"/>
    <w:rsid w:val="00843E8D"/>
    <w:rsid w:val="00844208"/>
    <w:rsid w:val="008444DA"/>
    <w:rsid w:val="008447C0"/>
    <w:rsid w:val="008448DD"/>
    <w:rsid w:val="008461A3"/>
    <w:rsid w:val="00846629"/>
    <w:rsid w:val="00847A38"/>
    <w:rsid w:val="00847D9B"/>
    <w:rsid w:val="008506F6"/>
    <w:rsid w:val="00850DFE"/>
    <w:rsid w:val="00851368"/>
    <w:rsid w:val="00852D7F"/>
    <w:rsid w:val="00852E82"/>
    <w:rsid w:val="00853008"/>
    <w:rsid w:val="00854341"/>
    <w:rsid w:val="008555E9"/>
    <w:rsid w:val="008558B2"/>
    <w:rsid w:val="00855F7C"/>
    <w:rsid w:val="0085613E"/>
    <w:rsid w:val="00857A44"/>
    <w:rsid w:val="00857D28"/>
    <w:rsid w:val="008602C6"/>
    <w:rsid w:val="008602CA"/>
    <w:rsid w:val="0086048C"/>
    <w:rsid w:val="00860940"/>
    <w:rsid w:val="00860A60"/>
    <w:rsid w:val="00860F7C"/>
    <w:rsid w:val="00861272"/>
    <w:rsid w:val="008612BC"/>
    <w:rsid w:val="00861D67"/>
    <w:rsid w:val="00862361"/>
    <w:rsid w:val="00862448"/>
    <w:rsid w:val="008625E1"/>
    <w:rsid w:val="00862965"/>
    <w:rsid w:val="00862983"/>
    <w:rsid w:val="00862AD3"/>
    <w:rsid w:val="00862D86"/>
    <w:rsid w:val="00863B61"/>
    <w:rsid w:val="008645B4"/>
    <w:rsid w:val="0086483E"/>
    <w:rsid w:val="00865140"/>
    <w:rsid w:val="008657AB"/>
    <w:rsid w:val="008657C1"/>
    <w:rsid w:val="00865F15"/>
    <w:rsid w:val="00866283"/>
    <w:rsid w:val="00866A4D"/>
    <w:rsid w:val="00866E61"/>
    <w:rsid w:val="00867A98"/>
    <w:rsid w:val="00867E8C"/>
    <w:rsid w:val="00870B70"/>
    <w:rsid w:val="00870C42"/>
    <w:rsid w:val="00870D8E"/>
    <w:rsid w:val="00871840"/>
    <w:rsid w:val="00871E23"/>
    <w:rsid w:val="00871F1D"/>
    <w:rsid w:val="00872052"/>
    <w:rsid w:val="008723D5"/>
    <w:rsid w:val="00872696"/>
    <w:rsid w:val="008727E0"/>
    <w:rsid w:val="00872F78"/>
    <w:rsid w:val="00873750"/>
    <w:rsid w:val="008737CC"/>
    <w:rsid w:val="008738BB"/>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6A9"/>
    <w:rsid w:val="00880EF8"/>
    <w:rsid w:val="00881055"/>
    <w:rsid w:val="008812F8"/>
    <w:rsid w:val="0088172E"/>
    <w:rsid w:val="0088178B"/>
    <w:rsid w:val="00881B2B"/>
    <w:rsid w:val="00881C5A"/>
    <w:rsid w:val="00881F4F"/>
    <w:rsid w:val="008821FA"/>
    <w:rsid w:val="00882475"/>
    <w:rsid w:val="00882FFE"/>
    <w:rsid w:val="0088304D"/>
    <w:rsid w:val="0088305E"/>
    <w:rsid w:val="008834C8"/>
    <w:rsid w:val="008839ED"/>
    <w:rsid w:val="00884542"/>
    <w:rsid w:val="008848FF"/>
    <w:rsid w:val="00884CA4"/>
    <w:rsid w:val="0088501C"/>
    <w:rsid w:val="008850E6"/>
    <w:rsid w:val="00885D0D"/>
    <w:rsid w:val="00885FB6"/>
    <w:rsid w:val="00886085"/>
    <w:rsid w:val="00886127"/>
    <w:rsid w:val="00886F0E"/>
    <w:rsid w:val="00887258"/>
    <w:rsid w:val="0088799C"/>
    <w:rsid w:val="00887AC8"/>
    <w:rsid w:val="00887ACC"/>
    <w:rsid w:val="00887D6E"/>
    <w:rsid w:val="00887E9E"/>
    <w:rsid w:val="00887ED6"/>
    <w:rsid w:val="008903EE"/>
    <w:rsid w:val="0089062F"/>
    <w:rsid w:val="00890A62"/>
    <w:rsid w:val="008917E9"/>
    <w:rsid w:val="00892777"/>
    <w:rsid w:val="00892D37"/>
    <w:rsid w:val="008933A9"/>
    <w:rsid w:val="008935D0"/>
    <w:rsid w:val="0089364D"/>
    <w:rsid w:val="00893A89"/>
    <w:rsid w:val="00893AF6"/>
    <w:rsid w:val="008942F6"/>
    <w:rsid w:val="00896A00"/>
    <w:rsid w:val="0089748E"/>
    <w:rsid w:val="00897CEB"/>
    <w:rsid w:val="00897E84"/>
    <w:rsid w:val="008A0021"/>
    <w:rsid w:val="008A0ADA"/>
    <w:rsid w:val="008A1280"/>
    <w:rsid w:val="008A1322"/>
    <w:rsid w:val="008A1752"/>
    <w:rsid w:val="008A18C2"/>
    <w:rsid w:val="008A1D4A"/>
    <w:rsid w:val="008A1E47"/>
    <w:rsid w:val="008A233C"/>
    <w:rsid w:val="008A252F"/>
    <w:rsid w:val="008A2576"/>
    <w:rsid w:val="008A27CF"/>
    <w:rsid w:val="008A2917"/>
    <w:rsid w:val="008A2E76"/>
    <w:rsid w:val="008A30A9"/>
    <w:rsid w:val="008A3B60"/>
    <w:rsid w:val="008A4583"/>
    <w:rsid w:val="008A4A55"/>
    <w:rsid w:val="008A4CA8"/>
    <w:rsid w:val="008A4DC6"/>
    <w:rsid w:val="008A4EDC"/>
    <w:rsid w:val="008A56ED"/>
    <w:rsid w:val="008A5D2B"/>
    <w:rsid w:val="008A5D7B"/>
    <w:rsid w:val="008A6517"/>
    <w:rsid w:val="008A65A7"/>
    <w:rsid w:val="008A684A"/>
    <w:rsid w:val="008A6B70"/>
    <w:rsid w:val="008B0469"/>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5E93"/>
    <w:rsid w:val="008B651B"/>
    <w:rsid w:val="008B6B65"/>
    <w:rsid w:val="008B73A9"/>
    <w:rsid w:val="008B74CE"/>
    <w:rsid w:val="008B7582"/>
    <w:rsid w:val="008B761F"/>
    <w:rsid w:val="008B77C1"/>
    <w:rsid w:val="008C0164"/>
    <w:rsid w:val="008C04A1"/>
    <w:rsid w:val="008C0696"/>
    <w:rsid w:val="008C168D"/>
    <w:rsid w:val="008C198A"/>
    <w:rsid w:val="008C1BAE"/>
    <w:rsid w:val="008C1F3A"/>
    <w:rsid w:val="008C3262"/>
    <w:rsid w:val="008C37C9"/>
    <w:rsid w:val="008C387E"/>
    <w:rsid w:val="008C448B"/>
    <w:rsid w:val="008C4714"/>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06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BC2"/>
    <w:rsid w:val="008E5E1D"/>
    <w:rsid w:val="008E6392"/>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96E"/>
    <w:rsid w:val="008F4BEB"/>
    <w:rsid w:val="008F4CC8"/>
    <w:rsid w:val="008F5056"/>
    <w:rsid w:val="008F56E0"/>
    <w:rsid w:val="008F6F34"/>
    <w:rsid w:val="008F7AB6"/>
    <w:rsid w:val="008F7D47"/>
    <w:rsid w:val="008F7FE4"/>
    <w:rsid w:val="00900437"/>
    <w:rsid w:val="00900963"/>
    <w:rsid w:val="00900D06"/>
    <w:rsid w:val="00900E01"/>
    <w:rsid w:val="00900F87"/>
    <w:rsid w:val="00901F7E"/>
    <w:rsid w:val="00902C54"/>
    <w:rsid w:val="00902C64"/>
    <w:rsid w:val="00902CE1"/>
    <w:rsid w:val="00902FDC"/>
    <w:rsid w:val="0090331D"/>
    <w:rsid w:val="009037DB"/>
    <w:rsid w:val="00903B01"/>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48A"/>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6A54"/>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398E"/>
    <w:rsid w:val="009240B5"/>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8AF"/>
    <w:rsid w:val="00931E01"/>
    <w:rsid w:val="00931FB3"/>
    <w:rsid w:val="009323FD"/>
    <w:rsid w:val="00933544"/>
    <w:rsid w:val="009341AD"/>
    <w:rsid w:val="00934B68"/>
    <w:rsid w:val="00934F84"/>
    <w:rsid w:val="009351B3"/>
    <w:rsid w:val="00935DC0"/>
    <w:rsid w:val="00935F20"/>
    <w:rsid w:val="00935FBA"/>
    <w:rsid w:val="009363AC"/>
    <w:rsid w:val="009363D0"/>
    <w:rsid w:val="0093640E"/>
    <w:rsid w:val="00936E75"/>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9E4"/>
    <w:rsid w:val="00944E3E"/>
    <w:rsid w:val="00944E91"/>
    <w:rsid w:val="0094514C"/>
    <w:rsid w:val="00945503"/>
    <w:rsid w:val="00945805"/>
    <w:rsid w:val="00945E00"/>
    <w:rsid w:val="00945EAC"/>
    <w:rsid w:val="00946CE5"/>
    <w:rsid w:val="00946E33"/>
    <w:rsid w:val="00946FB1"/>
    <w:rsid w:val="00947213"/>
    <w:rsid w:val="0095003B"/>
    <w:rsid w:val="00950334"/>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58E"/>
    <w:rsid w:val="0096366E"/>
    <w:rsid w:val="0096378B"/>
    <w:rsid w:val="00963CDF"/>
    <w:rsid w:val="009640BC"/>
    <w:rsid w:val="0096415A"/>
    <w:rsid w:val="009641B8"/>
    <w:rsid w:val="009647BD"/>
    <w:rsid w:val="00964AFC"/>
    <w:rsid w:val="00964E91"/>
    <w:rsid w:val="0096500C"/>
    <w:rsid w:val="00965155"/>
    <w:rsid w:val="0096540F"/>
    <w:rsid w:val="009658AC"/>
    <w:rsid w:val="00965E32"/>
    <w:rsid w:val="00965E42"/>
    <w:rsid w:val="00966344"/>
    <w:rsid w:val="00966CE7"/>
    <w:rsid w:val="00966F5D"/>
    <w:rsid w:val="00967213"/>
    <w:rsid w:val="009675DC"/>
    <w:rsid w:val="00967B13"/>
    <w:rsid w:val="00967B57"/>
    <w:rsid w:val="00967E17"/>
    <w:rsid w:val="00967E44"/>
    <w:rsid w:val="009700ED"/>
    <w:rsid w:val="009705D6"/>
    <w:rsid w:val="009705E2"/>
    <w:rsid w:val="0097063B"/>
    <w:rsid w:val="00970ED3"/>
    <w:rsid w:val="00970F84"/>
    <w:rsid w:val="00970FCD"/>
    <w:rsid w:val="00971416"/>
    <w:rsid w:val="00971571"/>
    <w:rsid w:val="00971580"/>
    <w:rsid w:val="00971810"/>
    <w:rsid w:val="00972033"/>
    <w:rsid w:val="009723A8"/>
    <w:rsid w:val="009726C1"/>
    <w:rsid w:val="0097288E"/>
    <w:rsid w:val="00972986"/>
    <w:rsid w:val="009731EB"/>
    <w:rsid w:val="0097345D"/>
    <w:rsid w:val="00973461"/>
    <w:rsid w:val="0097470A"/>
    <w:rsid w:val="00974A46"/>
    <w:rsid w:val="009753FA"/>
    <w:rsid w:val="00975688"/>
    <w:rsid w:val="00975E1E"/>
    <w:rsid w:val="00976135"/>
    <w:rsid w:val="0097691A"/>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0B72"/>
    <w:rsid w:val="00991038"/>
    <w:rsid w:val="00992262"/>
    <w:rsid w:val="00992610"/>
    <w:rsid w:val="00992CB4"/>
    <w:rsid w:val="00993CE9"/>
    <w:rsid w:val="0099440A"/>
    <w:rsid w:val="0099541F"/>
    <w:rsid w:val="009957DD"/>
    <w:rsid w:val="009963D4"/>
    <w:rsid w:val="009969FA"/>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69C8"/>
    <w:rsid w:val="009A7160"/>
    <w:rsid w:val="009A7EB1"/>
    <w:rsid w:val="009B0392"/>
    <w:rsid w:val="009B0614"/>
    <w:rsid w:val="009B0CAD"/>
    <w:rsid w:val="009B0FBE"/>
    <w:rsid w:val="009B1AE7"/>
    <w:rsid w:val="009B1F81"/>
    <w:rsid w:val="009B2982"/>
    <w:rsid w:val="009B2B1D"/>
    <w:rsid w:val="009B35E7"/>
    <w:rsid w:val="009B384D"/>
    <w:rsid w:val="009B3D4D"/>
    <w:rsid w:val="009B45D9"/>
    <w:rsid w:val="009B4672"/>
    <w:rsid w:val="009B4C6E"/>
    <w:rsid w:val="009B52B0"/>
    <w:rsid w:val="009B559B"/>
    <w:rsid w:val="009B6760"/>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3E11"/>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1D12"/>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8EC"/>
    <w:rsid w:val="009F0A53"/>
    <w:rsid w:val="009F0AAD"/>
    <w:rsid w:val="009F0BB8"/>
    <w:rsid w:val="009F1538"/>
    <w:rsid w:val="009F170C"/>
    <w:rsid w:val="009F1780"/>
    <w:rsid w:val="009F1FDA"/>
    <w:rsid w:val="009F2685"/>
    <w:rsid w:val="009F2962"/>
    <w:rsid w:val="009F30FF"/>
    <w:rsid w:val="009F39EE"/>
    <w:rsid w:val="009F3BF5"/>
    <w:rsid w:val="009F3CBB"/>
    <w:rsid w:val="009F4958"/>
    <w:rsid w:val="009F4CE1"/>
    <w:rsid w:val="009F4FB3"/>
    <w:rsid w:val="009F5115"/>
    <w:rsid w:val="009F5185"/>
    <w:rsid w:val="009F5C87"/>
    <w:rsid w:val="009F5DF3"/>
    <w:rsid w:val="009F6536"/>
    <w:rsid w:val="009F659E"/>
    <w:rsid w:val="009F6842"/>
    <w:rsid w:val="009F684F"/>
    <w:rsid w:val="009F68B3"/>
    <w:rsid w:val="009F6931"/>
    <w:rsid w:val="009F706B"/>
    <w:rsid w:val="009F70A8"/>
    <w:rsid w:val="009F7201"/>
    <w:rsid w:val="009F7AF0"/>
    <w:rsid w:val="009F7BB6"/>
    <w:rsid w:val="009F7F37"/>
    <w:rsid w:val="00A00548"/>
    <w:rsid w:val="00A00908"/>
    <w:rsid w:val="00A012E1"/>
    <w:rsid w:val="00A012F9"/>
    <w:rsid w:val="00A0187F"/>
    <w:rsid w:val="00A025AE"/>
    <w:rsid w:val="00A025D0"/>
    <w:rsid w:val="00A02974"/>
    <w:rsid w:val="00A038EE"/>
    <w:rsid w:val="00A03E34"/>
    <w:rsid w:val="00A045EE"/>
    <w:rsid w:val="00A0549F"/>
    <w:rsid w:val="00A05906"/>
    <w:rsid w:val="00A05D59"/>
    <w:rsid w:val="00A05FAC"/>
    <w:rsid w:val="00A065FF"/>
    <w:rsid w:val="00A068DD"/>
    <w:rsid w:val="00A06F3A"/>
    <w:rsid w:val="00A06FDD"/>
    <w:rsid w:val="00A07683"/>
    <w:rsid w:val="00A07927"/>
    <w:rsid w:val="00A07992"/>
    <w:rsid w:val="00A10722"/>
    <w:rsid w:val="00A10B01"/>
    <w:rsid w:val="00A10EAB"/>
    <w:rsid w:val="00A1152F"/>
    <w:rsid w:val="00A12741"/>
    <w:rsid w:val="00A128D5"/>
    <w:rsid w:val="00A12F62"/>
    <w:rsid w:val="00A1459B"/>
    <w:rsid w:val="00A14D08"/>
    <w:rsid w:val="00A14E5E"/>
    <w:rsid w:val="00A158A0"/>
    <w:rsid w:val="00A15AE7"/>
    <w:rsid w:val="00A1695F"/>
    <w:rsid w:val="00A175D2"/>
    <w:rsid w:val="00A17737"/>
    <w:rsid w:val="00A17837"/>
    <w:rsid w:val="00A17909"/>
    <w:rsid w:val="00A17974"/>
    <w:rsid w:val="00A17CAE"/>
    <w:rsid w:val="00A2014D"/>
    <w:rsid w:val="00A20372"/>
    <w:rsid w:val="00A2063F"/>
    <w:rsid w:val="00A20A30"/>
    <w:rsid w:val="00A20CA0"/>
    <w:rsid w:val="00A2106D"/>
    <w:rsid w:val="00A2124D"/>
    <w:rsid w:val="00A2140C"/>
    <w:rsid w:val="00A21A22"/>
    <w:rsid w:val="00A21D71"/>
    <w:rsid w:val="00A22179"/>
    <w:rsid w:val="00A225B4"/>
    <w:rsid w:val="00A22943"/>
    <w:rsid w:val="00A22AB2"/>
    <w:rsid w:val="00A22DB7"/>
    <w:rsid w:val="00A23C29"/>
    <w:rsid w:val="00A23CD3"/>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230B"/>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076"/>
    <w:rsid w:val="00A46B00"/>
    <w:rsid w:val="00A46C49"/>
    <w:rsid w:val="00A47DCD"/>
    <w:rsid w:val="00A47E0D"/>
    <w:rsid w:val="00A5070B"/>
    <w:rsid w:val="00A510F4"/>
    <w:rsid w:val="00A51897"/>
    <w:rsid w:val="00A51FD0"/>
    <w:rsid w:val="00A5212D"/>
    <w:rsid w:val="00A5219F"/>
    <w:rsid w:val="00A5230A"/>
    <w:rsid w:val="00A5269F"/>
    <w:rsid w:val="00A52917"/>
    <w:rsid w:val="00A52A0B"/>
    <w:rsid w:val="00A52D0F"/>
    <w:rsid w:val="00A53285"/>
    <w:rsid w:val="00A534CA"/>
    <w:rsid w:val="00A53F09"/>
    <w:rsid w:val="00A54AC0"/>
    <w:rsid w:val="00A55475"/>
    <w:rsid w:val="00A55757"/>
    <w:rsid w:val="00A55EFA"/>
    <w:rsid w:val="00A56982"/>
    <w:rsid w:val="00A56BF5"/>
    <w:rsid w:val="00A576A3"/>
    <w:rsid w:val="00A579A7"/>
    <w:rsid w:val="00A579D1"/>
    <w:rsid w:val="00A6011A"/>
    <w:rsid w:val="00A60513"/>
    <w:rsid w:val="00A60526"/>
    <w:rsid w:val="00A613CC"/>
    <w:rsid w:val="00A6183D"/>
    <w:rsid w:val="00A61ECB"/>
    <w:rsid w:val="00A621F9"/>
    <w:rsid w:val="00A625A5"/>
    <w:rsid w:val="00A62812"/>
    <w:rsid w:val="00A634AB"/>
    <w:rsid w:val="00A63795"/>
    <w:rsid w:val="00A637B8"/>
    <w:rsid w:val="00A638CC"/>
    <w:rsid w:val="00A63F2E"/>
    <w:rsid w:val="00A6433D"/>
    <w:rsid w:val="00A647B0"/>
    <w:rsid w:val="00A64FAF"/>
    <w:rsid w:val="00A6509F"/>
    <w:rsid w:val="00A6512B"/>
    <w:rsid w:val="00A6524A"/>
    <w:rsid w:val="00A654D1"/>
    <w:rsid w:val="00A65CA9"/>
    <w:rsid w:val="00A65E9F"/>
    <w:rsid w:val="00A66036"/>
    <w:rsid w:val="00A6756D"/>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27A6"/>
    <w:rsid w:val="00A735F4"/>
    <w:rsid w:val="00A73A32"/>
    <w:rsid w:val="00A73AD4"/>
    <w:rsid w:val="00A73BB1"/>
    <w:rsid w:val="00A7442B"/>
    <w:rsid w:val="00A74548"/>
    <w:rsid w:val="00A74923"/>
    <w:rsid w:val="00A74992"/>
    <w:rsid w:val="00A74D9F"/>
    <w:rsid w:val="00A74FC6"/>
    <w:rsid w:val="00A7526B"/>
    <w:rsid w:val="00A75387"/>
    <w:rsid w:val="00A75758"/>
    <w:rsid w:val="00A75B34"/>
    <w:rsid w:val="00A75C60"/>
    <w:rsid w:val="00A75CBE"/>
    <w:rsid w:val="00A76315"/>
    <w:rsid w:val="00A76589"/>
    <w:rsid w:val="00A76685"/>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54B"/>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2E18"/>
    <w:rsid w:val="00A93244"/>
    <w:rsid w:val="00A93645"/>
    <w:rsid w:val="00A9411D"/>
    <w:rsid w:val="00A944A9"/>
    <w:rsid w:val="00A95D41"/>
    <w:rsid w:val="00A97051"/>
    <w:rsid w:val="00A9758C"/>
    <w:rsid w:val="00A978B4"/>
    <w:rsid w:val="00AA12A1"/>
    <w:rsid w:val="00AA14D7"/>
    <w:rsid w:val="00AA1632"/>
    <w:rsid w:val="00AA1656"/>
    <w:rsid w:val="00AA205A"/>
    <w:rsid w:val="00AA2071"/>
    <w:rsid w:val="00AA2456"/>
    <w:rsid w:val="00AA2911"/>
    <w:rsid w:val="00AA2959"/>
    <w:rsid w:val="00AA2991"/>
    <w:rsid w:val="00AA29B1"/>
    <w:rsid w:val="00AA3253"/>
    <w:rsid w:val="00AA4415"/>
    <w:rsid w:val="00AA473E"/>
    <w:rsid w:val="00AA4A74"/>
    <w:rsid w:val="00AA4EC6"/>
    <w:rsid w:val="00AA50ED"/>
    <w:rsid w:val="00AA5D9A"/>
    <w:rsid w:val="00AA5DB8"/>
    <w:rsid w:val="00AA6BDF"/>
    <w:rsid w:val="00AA710D"/>
    <w:rsid w:val="00AA7112"/>
    <w:rsid w:val="00AA7336"/>
    <w:rsid w:val="00AA760E"/>
    <w:rsid w:val="00AB005D"/>
    <w:rsid w:val="00AB0E3F"/>
    <w:rsid w:val="00AB1104"/>
    <w:rsid w:val="00AB13B3"/>
    <w:rsid w:val="00AB2067"/>
    <w:rsid w:val="00AB243B"/>
    <w:rsid w:val="00AB30FA"/>
    <w:rsid w:val="00AB3495"/>
    <w:rsid w:val="00AB34C0"/>
    <w:rsid w:val="00AB3702"/>
    <w:rsid w:val="00AB3F7F"/>
    <w:rsid w:val="00AB426E"/>
    <w:rsid w:val="00AB429E"/>
    <w:rsid w:val="00AB47C9"/>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1F77"/>
    <w:rsid w:val="00AD22C4"/>
    <w:rsid w:val="00AD273B"/>
    <w:rsid w:val="00AD2784"/>
    <w:rsid w:val="00AD2821"/>
    <w:rsid w:val="00AD3355"/>
    <w:rsid w:val="00AD3751"/>
    <w:rsid w:val="00AD3C8A"/>
    <w:rsid w:val="00AD3E42"/>
    <w:rsid w:val="00AD3FCC"/>
    <w:rsid w:val="00AD4014"/>
    <w:rsid w:val="00AD467F"/>
    <w:rsid w:val="00AD4AAD"/>
    <w:rsid w:val="00AD4D38"/>
    <w:rsid w:val="00AD4F3B"/>
    <w:rsid w:val="00AD521F"/>
    <w:rsid w:val="00AD58F5"/>
    <w:rsid w:val="00AD6888"/>
    <w:rsid w:val="00AD6C5E"/>
    <w:rsid w:val="00AD6D75"/>
    <w:rsid w:val="00AD77F8"/>
    <w:rsid w:val="00AD7AF3"/>
    <w:rsid w:val="00AE0272"/>
    <w:rsid w:val="00AE06B2"/>
    <w:rsid w:val="00AE09D9"/>
    <w:rsid w:val="00AE11C1"/>
    <w:rsid w:val="00AE13FB"/>
    <w:rsid w:val="00AE1B29"/>
    <w:rsid w:val="00AE2676"/>
    <w:rsid w:val="00AE3B2A"/>
    <w:rsid w:val="00AE5033"/>
    <w:rsid w:val="00AE5119"/>
    <w:rsid w:val="00AE5CCB"/>
    <w:rsid w:val="00AE5D8B"/>
    <w:rsid w:val="00AE63CC"/>
    <w:rsid w:val="00AE6758"/>
    <w:rsid w:val="00AE6D39"/>
    <w:rsid w:val="00AE7033"/>
    <w:rsid w:val="00AE7780"/>
    <w:rsid w:val="00AE7AD8"/>
    <w:rsid w:val="00AF0CE9"/>
    <w:rsid w:val="00AF0D58"/>
    <w:rsid w:val="00AF1044"/>
    <w:rsid w:val="00AF1D09"/>
    <w:rsid w:val="00AF225F"/>
    <w:rsid w:val="00AF2716"/>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2FBD"/>
    <w:rsid w:val="00B0306D"/>
    <w:rsid w:val="00B030F2"/>
    <w:rsid w:val="00B031AD"/>
    <w:rsid w:val="00B03201"/>
    <w:rsid w:val="00B0384A"/>
    <w:rsid w:val="00B04AE3"/>
    <w:rsid w:val="00B04D94"/>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5A4"/>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633"/>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5F37"/>
    <w:rsid w:val="00B36521"/>
    <w:rsid w:val="00B36655"/>
    <w:rsid w:val="00B369E9"/>
    <w:rsid w:val="00B36A06"/>
    <w:rsid w:val="00B36D67"/>
    <w:rsid w:val="00B36E48"/>
    <w:rsid w:val="00B37711"/>
    <w:rsid w:val="00B37852"/>
    <w:rsid w:val="00B379C0"/>
    <w:rsid w:val="00B379C8"/>
    <w:rsid w:val="00B37AD6"/>
    <w:rsid w:val="00B40399"/>
    <w:rsid w:val="00B407E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474"/>
    <w:rsid w:val="00B4767D"/>
    <w:rsid w:val="00B47A53"/>
    <w:rsid w:val="00B500B2"/>
    <w:rsid w:val="00B50273"/>
    <w:rsid w:val="00B50281"/>
    <w:rsid w:val="00B502BB"/>
    <w:rsid w:val="00B5048B"/>
    <w:rsid w:val="00B5055F"/>
    <w:rsid w:val="00B50DD0"/>
    <w:rsid w:val="00B515A8"/>
    <w:rsid w:val="00B517B9"/>
    <w:rsid w:val="00B51DAC"/>
    <w:rsid w:val="00B52071"/>
    <w:rsid w:val="00B522E4"/>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62D"/>
    <w:rsid w:val="00B60D14"/>
    <w:rsid w:val="00B60D2A"/>
    <w:rsid w:val="00B612C8"/>
    <w:rsid w:val="00B61A89"/>
    <w:rsid w:val="00B61B03"/>
    <w:rsid w:val="00B620C8"/>
    <w:rsid w:val="00B62E7C"/>
    <w:rsid w:val="00B63000"/>
    <w:rsid w:val="00B6330F"/>
    <w:rsid w:val="00B63676"/>
    <w:rsid w:val="00B63B72"/>
    <w:rsid w:val="00B64872"/>
    <w:rsid w:val="00B64AB5"/>
    <w:rsid w:val="00B6546F"/>
    <w:rsid w:val="00B65B9F"/>
    <w:rsid w:val="00B65CB5"/>
    <w:rsid w:val="00B66747"/>
    <w:rsid w:val="00B66C2F"/>
    <w:rsid w:val="00B66D8F"/>
    <w:rsid w:val="00B673BA"/>
    <w:rsid w:val="00B6795F"/>
    <w:rsid w:val="00B67965"/>
    <w:rsid w:val="00B67E6F"/>
    <w:rsid w:val="00B70784"/>
    <w:rsid w:val="00B71623"/>
    <w:rsid w:val="00B725A3"/>
    <w:rsid w:val="00B72E68"/>
    <w:rsid w:val="00B75192"/>
    <w:rsid w:val="00B75556"/>
    <w:rsid w:val="00B7581F"/>
    <w:rsid w:val="00B75C8A"/>
    <w:rsid w:val="00B75E24"/>
    <w:rsid w:val="00B76B89"/>
    <w:rsid w:val="00B76F4B"/>
    <w:rsid w:val="00B77612"/>
    <w:rsid w:val="00B7761B"/>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C96"/>
    <w:rsid w:val="00B86EAD"/>
    <w:rsid w:val="00B86F2A"/>
    <w:rsid w:val="00B87D61"/>
    <w:rsid w:val="00B90163"/>
    <w:rsid w:val="00B90588"/>
    <w:rsid w:val="00B90833"/>
    <w:rsid w:val="00B90B63"/>
    <w:rsid w:val="00B912EA"/>
    <w:rsid w:val="00B913D2"/>
    <w:rsid w:val="00B91D14"/>
    <w:rsid w:val="00B92256"/>
    <w:rsid w:val="00B92321"/>
    <w:rsid w:val="00B92CA0"/>
    <w:rsid w:val="00B9310D"/>
    <w:rsid w:val="00B9329F"/>
    <w:rsid w:val="00B93C50"/>
    <w:rsid w:val="00B94236"/>
    <w:rsid w:val="00B94C0C"/>
    <w:rsid w:val="00B954F4"/>
    <w:rsid w:val="00B955FC"/>
    <w:rsid w:val="00B95806"/>
    <w:rsid w:val="00B9584A"/>
    <w:rsid w:val="00B95E06"/>
    <w:rsid w:val="00B9624F"/>
    <w:rsid w:val="00B9634B"/>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4D8"/>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1CEA"/>
    <w:rsid w:val="00BB2B50"/>
    <w:rsid w:val="00BB31AA"/>
    <w:rsid w:val="00BB4915"/>
    <w:rsid w:val="00BB4FD5"/>
    <w:rsid w:val="00BB56A7"/>
    <w:rsid w:val="00BB5D98"/>
    <w:rsid w:val="00BB64D2"/>
    <w:rsid w:val="00BB6C66"/>
    <w:rsid w:val="00BB6DF7"/>
    <w:rsid w:val="00BB75BC"/>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AC8"/>
    <w:rsid w:val="00BD7D2E"/>
    <w:rsid w:val="00BE0794"/>
    <w:rsid w:val="00BE0BB8"/>
    <w:rsid w:val="00BE0BCE"/>
    <w:rsid w:val="00BE0F3D"/>
    <w:rsid w:val="00BE17D1"/>
    <w:rsid w:val="00BE1F50"/>
    <w:rsid w:val="00BE21AF"/>
    <w:rsid w:val="00BE2640"/>
    <w:rsid w:val="00BE29E2"/>
    <w:rsid w:val="00BE30D0"/>
    <w:rsid w:val="00BE3EA5"/>
    <w:rsid w:val="00BE5A91"/>
    <w:rsid w:val="00BE6EBE"/>
    <w:rsid w:val="00BE7033"/>
    <w:rsid w:val="00BE7742"/>
    <w:rsid w:val="00BE782B"/>
    <w:rsid w:val="00BE7FD7"/>
    <w:rsid w:val="00BF0709"/>
    <w:rsid w:val="00BF07D1"/>
    <w:rsid w:val="00BF0A15"/>
    <w:rsid w:val="00BF0BCA"/>
    <w:rsid w:val="00BF0E0F"/>
    <w:rsid w:val="00BF1DE4"/>
    <w:rsid w:val="00BF21A7"/>
    <w:rsid w:val="00BF2FC1"/>
    <w:rsid w:val="00BF3345"/>
    <w:rsid w:val="00BF3D6F"/>
    <w:rsid w:val="00BF4FF7"/>
    <w:rsid w:val="00BF5C90"/>
    <w:rsid w:val="00BF5FD6"/>
    <w:rsid w:val="00BF6103"/>
    <w:rsid w:val="00BF642A"/>
    <w:rsid w:val="00BF6D8C"/>
    <w:rsid w:val="00C0051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BA1"/>
    <w:rsid w:val="00C11E27"/>
    <w:rsid w:val="00C11F0B"/>
    <w:rsid w:val="00C122DD"/>
    <w:rsid w:val="00C123B4"/>
    <w:rsid w:val="00C13804"/>
    <w:rsid w:val="00C13FFF"/>
    <w:rsid w:val="00C14908"/>
    <w:rsid w:val="00C14D43"/>
    <w:rsid w:val="00C14FE3"/>
    <w:rsid w:val="00C1655E"/>
    <w:rsid w:val="00C1705B"/>
    <w:rsid w:val="00C17784"/>
    <w:rsid w:val="00C20EA0"/>
    <w:rsid w:val="00C211A9"/>
    <w:rsid w:val="00C213CF"/>
    <w:rsid w:val="00C21417"/>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0F90"/>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2754"/>
    <w:rsid w:val="00C43124"/>
    <w:rsid w:val="00C43383"/>
    <w:rsid w:val="00C43FA0"/>
    <w:rsid w:val="00C4410D"/>
    <w:rsid w:val="00C441EB"/>
    <w:rsid w:val="00C45061"/>
    <w:rsid w:val="00C45A01"/>
    <w:rsid w:val="00C4600A"/>
    <w:rsid w:val="00C46C8B"/>
    <w:rsid w:val="00C47345"/>
    <w:rsid w:val="00C47C34"/>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AF9"/>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61A"/>
    <w:rsid w:val="00C667B4"/>
    <w:rsid w:val="00C66857"/>
    <w:rsid w:val="00C66F1F"/>
    <w:rsid w:val="00C678D6"/>
    <w:rsid w:val="00C70607"/>
    <w:rsid w:val="00C7080C"/>
    <w:rsid w:val="00C70C7F"/>
    <w:rsid w:val="00C7118C"/>
    <w:rsid w:val="00C7122F"/>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3E4A"/>
    <w:rsid w:val="00C74647"/>
    <w:rsid w:val="00C74D2E"/>
    <w:rsid w:val="00C75CE0"/>
    <w:rsid w:val="00C75E2B"/>
    <w:rsid w:val="00C762FE"/>
    <w:rsid w:val="00C76647"/>
    <w:rsid w:val="00C76682"/>
    <w:rsid w:val="00C76FC4"/>
    <w:rsid w:val="00C77058"/>
    <w:rsid w:val="00C776FC"/>
    <w:rsid w:val="00C7771E"/>
    <w:rsid w:val="00C805B6"/>
    <w:rsid w:val="00C80C29"/>
    <w:rsid w:val="00C812DC"/>
    <w:rsid w:val="00C81370"/>
    <w:rsid w:val="00C817E6"/>
    <w:rsid w:val="00C8247C"/>
    <w:rsid w:val="00C82631"/>
    <w:rsid w:val="00C8342F"/>
    <w:rsid w:val="00C83614"/>
    <w:rsid w:val="00C83695"/>
    <w:rsid w:val="00C84253"/>
    <w:rsid w:val="00C847F0"/>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B9"/>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08B"/>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AA8"/>
    <w:rsid w:val="00CB1DC0"/>
    <w:rsid w:val="00CB23B8"/>
    <w:rsid w:val="00CB2E59"/>
    <w:rsid w:val="00CB2FFC"/>
    <w:rsid w:val="00CB3182"/>
    <w:rsid w:val="00CB338E"/>
    <w:rsid w:val="00CB3CA0"/>
    <w:rsid w:val="00CB3FB5"/>
    <w:rsid w:val="00CB4021"/>
    <w:rsid w:val="00CB433D"/>
    <w:rsid w:val="00CB452E"/>
    <w:rsid w:val="00CB495C"/>
    <w:rsid w:val="00CB4C4A"/>
    <w:rsid w:val="00CB52DD"/>
    <w:rsid w:val="00CB5CC5"/>
    <w:rsid w:val="00CB5CFB"/>
    <w:rsid w:val="00CB6C41"/>
    <w:rsid w:val="00CB6F7E"/>
    <w:rsid w:val="00CB6FFF"/>
    <w:rsid w:val="00CB7038"/>
    <w:rsid w:val="00CB70BE"/>
    <w:rsid w:val="00CB793B"/>
    <w:rsid w:val="00CB7A17"/>
    <w:rsid w:val="00CB7B6F"/>
    <w:rsid w:val="00CB7E07"/>
    <w:rsid w:val="00CC0B96"/>
    <w:rsid w:val="00CC0DCF"/>
    <w:rsid w:val="00CC0E92"/>
    <w:rsid w:val="00CC111A"/>
    <w:rsid w:val="00CC18E1"/>
    <w:rsid w:val="00CC2CC2"/>
    <w:rsid w:val="00CC32E0"/>
    <w:rsid w:val="00CC3BCF"/>
    <w:rsid w:val="00CC3C92"/>
    <w:rsid w:val="00CC44BE"/>
    <w:rsid w:val="00CC4754"/>
    <w:rsid w:val="00CC4E7B"/>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1CC2"/>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015"/>
    <w:rsid w:val="00CE3881"/>
    <w:rsid w:val="00CE3DA3"/>
    <w:rsid w:val="00CE3EF6"/>
    <w:rsid w:val="00CE5455"/>
    <w:rsid w:val="00CE5653"/>
    <w:rsid w:val="00CE593F"/>
    <w:rsid w:val="00CE5C6C"/>
    <w:rsid w:val="00CE64CD"/>
    <w:rsid w:val="00CE6B3C"/>
    <w:rsid w:val="00CE760E"/>
    <w:rsid w:val="00CE7B72"/>
    <w:rsid w:val="00CE7F8D"/>
    <w:rsid w:val="00CF00A4"/>
    <w:rsid w:val="00CF0E63"/>
    <w:rsid w:val="00CF13D6"/>
    <w:rsid w:val="00CF1506"/>
    <w:rsid w:val="00CF18EC"/>
    <w:rsid w:val="00CF1A4B"/>
    <w:rsid w:val="00CF1CE4"/>
    <w:rsid w:val="00CF2946"/>
    <w:rsid w:val="00CF2B34"/>
    <w:rsid w:val="00CF2C7E"/>
    <w:rsid w:val="00CF3241"/>
    <w:rsid w:val="00CF3CF1"/>
    <w:rsid w:val="00CF3D25"/>
    <w:rsid w:val="00CF4549"/>
    <w:rsid w:val="00CF4E8D"/>
    <w:rsid w:val="00CF5220"/>
    <w:rsid w:val="00CF563C"/>
    <w:rsid w:val="00CF5DC6"/>
    <w:rsid w:val="00CF60A8"/>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A02"/>
    <w:rsid w:val="00D06E99"/>
    <w:rsid w:val="00D06F67"/>
    <w:rsid w:val="00D07298"/>
    <w:rsid w:val="00D07A59"/>
    <w:rsid w:val="00D07C14"/>
    <w:rsid w:val="00D1002E"/>
    <w:rsid w:val="00D1012A"/>
    <w:rsid w:val="00D10631"/>
    <w:rsid w:val="00D10D95"/>
    <w:rsid w:val="00D10E86"/>
    <w:rsid w:val="00D112B9"/>
    <w:rsid w:val="00D11823"/>
    <w:rsid w:val="00D1185B"/>
    <w:rsid w:val="00D11AFE"/>
    <w:rsid w:val="00D11D06"/>
    <w:rsid w:val="00D11ED8"/>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145C"/>
    <w:rsid w:val="00D21853"/>
    <w:rsid w:val="00D22163"/>
    <w:rsid w:val="00D223B0"/>
    <w:rsid w:val="00D2293C"/>
    <w:rsid w:val="00D22A01"/>
    <w:rsid w:val="00D22ADD"/>
    <w:rsid w:val="00D22CCF"/>
    <w:rsid w:val="00D22EE7"/>
    <w:rsid w:val="00D255F3"/>
    <w:rsid w:val="00D25A3D"/>
    <w:rsid w:val="00D25D6C"/>
    <w:rsid w:val="00D26926"/>
    <w:rsid w:val="00D26DBE"/>
    <w:rsid w:val="00D2755F"/>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AEF"/>
    <w:rsid w:val="00D32FB1"/>
    <w:rsid w:val="00D3309B"/>
    <w:rsid w:val="00D3349B"/>
    <w:rsid w:val="00D33565"/>
    <w:rsid w:val="00D33BB9"/>
    <w:rsid w:val="00D33E3E"/>
    <w:rsid w:val="00D33E4D"/>
    <w:rsid w:val="00D349E3"/>
    <w:rsid w:val="00D34DF6"/>
    <w:rsid w:val="00D34E42"/>
    <w:rsid w:val="00D35A11"/>
    <w:rsid w:val="00D35B67"/>
    <w:rsid w:val="00D35EE5"/>
    <w:rsid w:val="00D36734"/>
    <w:rsid w:val="00D36C64"/>
    <w:rsid w:val="00D36DED"/>
    <w:rsid w:val="00D37FB9"/>
    <w:rsid w:val="00D40008"/>
    <w:rsid w:val="00D40582"/>
    <w:rsid w:val="00D40CED"/>
    <w:rsid w:val="00D4126A"/>
    <w:rsid w:val="00D413A2"/>
    <w:rsid w:val="00D414D6"/>
    <w:rsid w:val="00D4263D"/>
    <w:rsid w:val="00D42A25"/>
    <w:rsid w:val="00D42A61"/>
    <w:rsid w:val="00D42ABF"/>
    <w:rsid w:val="00D42FEF"/>
    <w:rsid w:val="00D438B7"/>
    <w:rsid w:val="00D43F29"/>
    <w:rsid w:val="00D442CC"/>
    <w:rsid w:val="00D44367"/>
    <w:rsid w:val="00D44872"/>
    <w:rsid w:val="00D44D3F"/>
    <w:rsid w:val="00D4547D"/>
    <w:rsid w:val="00D4559E"/>
    <w:rsid w:val="00D45639"/>
    <w:rsid w:val="00D45D3C"/>
    <w:rsid w:val="00D46452"/>
    <w:rsid w:val="00D4719B"/>
    <w:rsid w:val="00D476B8"/>
    <w:rsid w:val="00D50601"/>
    <w:rsid w:val="00D50A64"/>
    <w:rsid w:val="00D50F36"/>
    <w:rsid w:val="00D51AC5"/>
    <w:rsid w:val="00D51B88"/>
    <w:rsid w:val="00D51E9F"/>
    <w:rsid w:val="00D5247A"/>
    <w:rsid w:val="00D526AC"/>
    <w:rsid w:val="00D5291F"/>
    <w:rsid w:val="00D52954"/>
    <w:rsid w:val="00D52B93"/>
    <w:rsid w:val="00D52CE8"/>
    <w:rsid w:val="00D53279"/>
    <w:rsid w:val="00D534C2"/>
    <w:rsid w:val="00D53784"/>
    <w:rsid w:val="00D53B6C"/>
    <w:rsid w:val="00D542CB"/>
    <w:rsid w:val="00D54842"/>
    <w:rsid w:val="00D54AA3"/>
    <w:rsid w:val="00D54CE8"/>
    <w:rsid w:val="00D54D97"/>
    <w:rsid w:val="00D55023"/>
    <w:rsid w:val="00D550BC"/>
    <w:rsid w:val="00D553D3"/>
    <w:rsid w:val="00D5580A"/>
    <w:rsid w:val="00D561E4"/>
    <w:rsid w:val="00D56314"/>
    <w:rsid w:val="00D57E1A"/>
    <w:rsid w:val="00D6032B"/>
    <w:rsid w:val="00D605BC"/>
    <w:rsid w:val="00D60676"/>
    <w:rsid w:val="00D6079D"/>
    <w:rsid w:val="00D6088C"/>
    <w:rsid w:val="00D60C9B"/>
    <w:rsid w:val="00D616EB"/>
    <w:rsid w:val="00D6176D"/>
    <w:rsid w:val="00D6203D"/>
    <w:rsid w:val="00D6243E"/>
    <w:rsid w:val="00D627B2"/>
    <w:rsid w:val="00D62E24"/>
    <w:rsid w:val="00D630C2"/>
    <w:rsid w:val="00D6363A"/>
    <w:rsid w:val="00D641C5"/>
    <w:rsid w:val="00D65342"/>
    <w:rsid w:val="00D65FB1"/>
    <w:rsid w:val="00D66DEE"/>
    <w:rsid w:val="00D67C1D"/>
    <w:rsid w:val="00D67DB0"/>
    <w:rsid w:val="00D67E4C"/>
    <w:rsid w:val="00D67E9C"/>
    <w:rsid w:val="00D67F91"/>
    <w:rsid w:val="00D70022"/>
    <w:rsid w:val="00D702A2"/>
    <w:rsid w:val="00D70694"/>
    <w:rsid w:val="00D70867"/>
    <w:rsid w:val="00D7090D"/>
    <w:rsid w:val="00D7109B"/>
    <w:rsid w:val="00D71B23"/>
    <w:rsid w:val="00D71E75"/>
    <w:rsid w:val="00D7243D"/>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A0E"/>
    <w:rsid w:val="00D80E06"/>
    <w:rsid w:val="00D810F7"/>
    <w:rsid w:val="00D8166E"/>
    <w:rsid w:val="00D81963"/>
    <w:rsid w:val="00D81D90"/>
    <w:rsid w:val="00D82C67"/>
    <w:rsid w:val="00D82D01"/>
    <w:rsid w:val="00D8383A"/>
    <w:rsid w:val="00D84037"/>
    <w:rsid w:val="00D843D2"/>
    <w:rsid w:val="00D844D3"/>
    <w:rsid w:val="00D84868"/>
    <w:rsid w:val="00D84AA6"/>
    <w:rsid w:val="00D84EE3"/>
    <w:rsid w:val="00D8519A"/>
    <w:rsid w:val="00D853AA"/>
    <w:rsid w:val="00D858DC"/>
    <w:rsid w:val="00D8636B"/>
    <w:rsid w:val="00D86A5F"/>
    <w:rsid w:val="00D86F76"/>
    <w:rsid w:val="00D871A7"/>
    <w:rsid w:val="00D90207"/>
    <w:rsid w:val="00D90452"/>
    <w:rsid w:val="00D90AB7"/>
    <w:rsid w:val="00D91117"/>
    <w:rsid w:val="00D914F5"/>
    <w:rsid w:val="00D916A9"/>
    <w:rsid w:val="00D91717"/>
    <w:rsid w:val="00D91C5D"/>
    <w:rsid w:val="00D91CC2"/>
    <w:rsid w:val="00D925E1"/>
    <w:rsid w:val="00D9271A"/>
    <w:rsid w:val="00D92770"/>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29A9"/>
    <w:rsid w:val="00DA30E7"/>
    <w:rsid w:val="00DA3802"/>
    <w:rsid w:val="00DA3C1D"/>
    <w:rsid w:val="00DA3CAE"/>
    <w:rsid w:val="00DA3F86"/>
    <w:rsid w:val="00DA457A"/>
    <w:rsid w:val="00DA48D0"/>
    <w:rsid w:val="00DA4A5E"/>
    <w:rsid w:val="00DA50E5"/>
    <w:rsid w:val="00DA519F"/>
    <w:rsid w:val="00DA5404"/>
    <w:rsid w:val="00DA63DF"/>
    <w:rsid w:val="00DA649E"/>
    <w:rsid w:val="00DA662C"/>
    <w:rsid w:val="00DA7DF7"/>
    <w:rsid w:val="00DB05AD"/>
    <w:rsid w:val="00DB07D2"/>
    <w:rsid w:val="00DB0A84"/>
    <w:rsid w:val="00DB133C"/>
    <w:rsid w:val="00DB255D"/>
    <w:rsid w:val="00DB25EF"/>
    <w:rsid w:val="00DB2B4E"/>
    <w:rsid w:val="00DB2FE1"/>
    <w:rsid w:val="00DB39FA"/>
    <w:rsid w:val="00DB3ECE"/>
    <w:rsid w:val="00DB3FFA"/>
    <w:rsid w:val="00DB4168"/>
    <w:rsid w:val="00DB45AD"/>
    <w:rsid w:val="00DB5807"/>
    <w:rsid w:val="00DB5F6F"/>
    <w:rsid w:val="00DB679D"/>
    <w:rsid w:val="00DB72A7"/>
    <w:rsid w:val="00DB7866"/>
    <w:rsid w:val="00DB7AF1"/>
    <w:rsid w:val="00DB7F50"/>
    <w:rsid w:val="00DC040D"/>
    <w:rsid w:val="00DC04E4"/>
    <w:rsid w:val="00DC0623"/>
    <w:rsid w:val="00DC0BEA"/>
    <w:rsid w:val="00DC0DD6"/>
    <w:rsid w:val="00DC0EB1"/>
    <w:rsid w:val="00DC1D05"/>
    <w:rsid w:val="00DC1E6D"/>
    <w:rsid w:val="00DC2136"/>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D70"/>
    <w:rsid w:val="00DD1E82"/>
    <w:rsid w:val="00DD2422"/>
    <w:rsid w:val="00DD244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57A"/>
    <w:rsid w:val="00DE2888"/>
    <w:rsid w:val="00DE3AAC"/>
    <w:rsid w:val="00DE3F52"/>
    <w:rsid w:val="00DE4A3A"/>
    <w:rsid w:val="00DE57DB"/>
    <w:rsid w:val="00DE5BE7"/>
    <w:rsid w:val="00DE5CD2"/>
    <w:rsid w:val="00DE614B"/>
    <w:rsid w:val="00DE76EB"/>
    <w:rsid w:val="00DE77C9"/>
    <w:rsid w:val="00DE7A79"/>
    <w:rsid w:val="00DF0178"/>
    <w:rsid w:val="00DF03F3"/>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087"/>
    <w:rsid w:val="00E063EA"/>
    <w:rsid w:val="00E06D22"/>
    <w:rsid w:val="00E06D9C"/>
    <w:rsid w:val="00E06FC1"/>
    <w:rsid w:val="00E07020"/>
    <w:rsid w:val="00E07158"/>
    <w:rsid w:val="00E07A5F"/>
    <w:rsid w:val="00E10068"/>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927"/>
    <w:rsid w:val="00E17BCB"/>
    <w:rsid w:val="00E17EAB"/>
    <w:rsid w:val="00E17F65"/>
    <w:rsid w:val="00E17FE6"/>
    <w:rsid w:val="00E20313"/>
    <w:rsid w:val="00E20549"/>
    <w:rsid w:val="00E20705"/>
    <w:rsid w:val="00E20DC7"/>
    <w:rsid w:val="00E2162A"/>
    <w:rsid w:val="00E21B8B"/>
    <w:rsid w:val="00E2272F"/>
    <w:rsid w:val="00E23094"/>
    <w:rsid w:val="00E23145"/>
    <w:rsid w:val="00E231D2"/>
    <w:rsid w:val="00E235B9"/>
    <w:rsid w:val="00E237EA"/>
    <w:rsid w:val="00E23C8A"/>
    <w:rsid w:val="00E253DF"/>
    <w:rsid w:val="00E26D34"/>
    <w:rsid w:val="00E276B4"/>
    <w:rsid w:val="00E2783C"/>
    <w:rsid w:val="00E278A2"/>
    <w:rsid w:val="00E31122"/>
    <w:rsid w:val="00E31296"/>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774"/>
    <w:rsid w:val="00E37851"/>
    <w:rsid w:val="00E37C0A"/>
    <w:rsid w:val="00E37C61"/>
    <w:rsid w:val="00E40063"/>
    <w:rsid w:val="00E40368"/>
    <w:rsid w:val="00E404AD"/>
    <w:rsid w:val="00E4149B"/>
    <w:rsid w:val="00E414BD"/>
    <w:rsid w:val="00E41668"/>
    <w:rsid w:val="00E41B35"/>
    <w:rsid w:val="00E41FFC"/>
    <w:rsid w:val="00E42625"/>
    <w:rsid w:val="00E435E3"/>
    <w:rsid w:val="00E43970"/>
    <w:rsid w:val="00E43F53"/>
    <w:rsid w:val="00E44977"/>
    <w:rsid w:val="00E44A8D"/>
    <w:rsid w:val="00E45DBC"/>
    <w:rsid w:val="00E4652B"/>
    <w:rsid w:val="00E4704B"/>
    <w:rsid w:val="00E505F9"/>
    <w:rsid w:val="00E51156"/>
    <w:rsid w:val="00E5128B"/>
    <w:rsid w:val="00E5220B"/>
    <w:rsid w:val="00E52BE1"/>
    <w:rsid w:val="00E52C5F"/>
    <w:rsid w:val="00E53452"/>
    <w:rsid w:val="00E538F3"/>
    <w:rsid w:val="00E53971"/>
    <w:rsid w:val="00E53C27"/>
    <w:rsid w:val="00E53FC7"/>
    <w:rsid w:val="00E5493B"/>
    <w:rsid w:val="00E549E7"/>
    <w:rsid w:val="00E54A5A"/>
    <w:rsid w:val="00E54CE8"/>
    <w:rsid w:val="00E55676"/>
    <w:rsid w:val="00E55818"/>
    <w:rsid w:val="00E558AD"/>
    <w:rsid w:val="00E55A57"/>
    <w:rsid w:val="00E55AF9"/>
    <w:rsid w:val="00E55E8D"/>
    <w:rsid w:val="00E5634B"/>
    <w:rsid w:val="00E5652E"/>
    <w:rsid w:val="00E5690D"/>
    <w:rsid w:val="00E56933"/>
    <w:rsid w:val="00E56A1A"/>
    <w:rsid w:val="00E57193"/>
    <w:rsid w:val="00E60EC9"/>
    <w:rsid w:val="00E61A7B"/>
    <w:rsid w:val="00E61AFD"/>
    <w:rsid w:val="00E620C4"/>
    <w:rsid w:val="00E62BCB"/>
    <w:rsid w:val="00E62DBB"/>
    <w:rsid w:val="00E634BC"/>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672"/>
    <w:rsid w:val="00E70A02"/>
    <w:rsid w:val="00E71A57"/>
    <w:rsid w:val="00E71F1D"/>
    <w:rsid w:val="00E725A3"/>
    <w:rsid w:val="00E72F7A"/>
    <w:rsid w:val="00E72FC7"/>
    <w:rsid w:val="00E7334B"/>
    <w:rsid w:val="00E737E2"/>
    <w:rsid w:val="00E73EC6"/>
    <w:rsid w:val="00E73ED6"/>
    <w:rsid w:val="00E7458C"/>
    <w:rsid w:val="00E747D9"/>
    <w:rsid w:val="00E74B9D"/>
    <w:rsid w:val="00E74BDF"/>
    <w:rsid w:val="00E7556E"/>
    <w:rsid w:val="00E75B5D"/>
    <w:rsid w:val="00E7630C"/>
    <w:rsid w:val="00E7690B"/>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BF7"/>
    <w:rsid w:val="00E90CE5"/>
    <w:rsid w:val="00E92194"/>
    <w:rsid w:val="00E921A0"/>
    <w:rsid w:val="00E92864"/>
    <w:rsid w:val="00E93170"/>
    <w:rsid w:val="00E93F47"/>
    <w:rsid w:val="00E94032"/>
    <w:rsid w:val="00E94147"/>
    <w:rsid w:val="00E9436A"/>
    <w:rsid w:val="00E95284"/>
    <w:rsid w:val="00E95727"/>
    <w:rsid w:val="00E95D63"/>
    <w:rsid w:val="00E96950"/>
    <w:rsid w:val="00E96DB6"/>
    <w:rsid w:val="00E973C7"/>
    <w:rsid w:val="00EA0051"/>
    <w:rsid w:val="00EA0353"/>
    <w:rsid w:val="00EA08AB"/>
    <w:rsid w:val="00EA0C00"/>
    <w:rsid w:val="00EA15AA"/>
    <w:rsid w:val="00EA15C9"/>
    <w:rsid w:val="00EA15F8"/>
    <w:rsid w:val="00EA1722"/>
    <w:rsid w:val="00EA1EBB"/>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577"/>
    <w:rsid w:val="00EA5D46"/>
    <w:rsid w:val="00EA6111"/>
    <w:rsid w:val="00EA66A7"/>
    <w:rsid w:val="00EA70FC"/>
    <w:rsid w:val="00EA76B9"/>
    <w:rsid w:val="00EA793E"/>
    <w:rsid w:val="00EA7A83"/>
    <w:rsid w:val="00EB01D5"/>
    <w:rsid w:val="00EB067A"/>
    <w:rsid w:val="00EB0EE0"/>
    <w:rsid w:val="00EB0F74"/>
    <w:rsid w:val="00EB101B"/>
    <w:rsid w:val="00EB1426"/>
    <w:rsid w:val="00EB18E1"/>
    <w:rsid w:val="00EB1AD8"/>
    <w:rsid w:val="00EB276B"/>
    <w:rsid w:val="00EB2B35"/>
    <w:rsid w:val="00EB353C"/>
    <w:rsid w:val="00EB3789"/>
    <w:rsid w:val="00EB37FA"/>
    <w:rsid w:val="00EB38C6"/>
    <w:rsid w:val="00EB391D"/>
    <w:rsid w:val="00EB3E76"/>
    <w:rsid w:val="00EB4433"/>
    <w:rsid w:val="00EB4D1A"/>
    <w:rsid w:val="00EB585C"/>
    <w:rsid w:val="00EB5E5F"/>
    <w:rsid w:val="00EB6BAE"/>
    <w:rsid w:val="00EB6EAA"/>
    <w:rsid w:val="00EB705B"/>
    <w:rsid w:val="00EB71B4"/>
    <w:rsid w:val="00EB71F2"/>
    <w:rsid w:val="00EB73C9"/>
    <w:rsid w:val="00EB75CC"/>
    <w:rsid w:val="00EB7AB5"/>
    <w:rsid w:val="00EB7F39"/>
    <w:rsid w:val="00EB7FC3"/>
    <w:rsid w:val="00EC0C78"/>
    <w:rsid w:val="00EC1B12"/>
    <w:rsid w:val="00EC1D2B"/>
    <w:rsid w:val="00EC2BEE"/>
    <w:rsid w:val="00EC3289"/>
    <w:rsid w:val="00EC3369"/>
    <w:rsid w:val="00EC39EF"/>
    <w:rsid w:val="00EC4069"/>
    <w:rsid w:val="00EC48A6"/>
    <w:rsid w:val="00EC56B2"/>
    <w:rsid w:val="00EC58C6"/>
    <w:rsid w:val="00EC5C02"/>
    <w:rsid w:val="00EC6214"/>
    <w:rsid w:val="00EC6442"/>
    <w:rsid w:val="00EC7E1A"/>
    <w:rsid w:val="00EC7F03"/>
    <w:rsid w:val="00ED0050"/>
    <w:rsid w:val="00ED055E"/>
    <w:rsid w:val="00ED0C90"/>
    <w:rsid w:val="00ED15DB"/>
    <w:rsid w:val="00ED16D9"/>
    <w:rsid w:val="00ED1952"/>
    <w:rsid w:val="00ED2FE3"/>
    <w:rsid w:val="00ED3851"/>
    <w:rsid w:val="00ED390A"/>
    <w:rsid w:val="00ED39E8"/>
    <w:rsid w:val="00ED403A"/>
    <w:rsid w:val="00ED4365"/>
    <w:rsid w:val="00ED53E1"/>
    <w:rsid w:val="00ED5C4E"/>
    <w:rsid w:val="00ED5D74"/>
    <w:rsid w:val="00ED6252"/>
    <w:rsid w:val="00ED69BF"/>
    <w:rsid w:val="00ED6AFE"/>
    <w:rsid w:val="00ED6D64"/>
    <w:rsid w:val="00ED7036"/>
    <w:rsid w:val="00ED710A"/>
    <w:rsid w:val="00ED7BEE"/>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59E0"/>
    <w:rsid w:val="00EE6839"/>
    <w:rsid w:val="00EE7888"/>
    <w:rsid w:val="00EF03CB"/>
    <w:rsid w:val="00EF08D7"/>
    <w:rsid w:val="00EF09D1"/>
    <w:rsid w:val="00EF0C79"/>
    <w:rsid w:val="00EF0C91"/>
    <w:rsid w:val="00EF2004"/>
    <w:rsid w:val="00EF228D"/>
    <w:rsid w:val="00EF229C"/>
    <w:rsid w:val="00EF23B6"/>
    <w:rsid w:val="00EF2C9A"/>
    <w:rsid w:val="00EF2ED6"/>
    <w:rsid w:val="00EF32D0"/>
    <w:rsid w:val="00EF347F"/>
    <w:rsid w:val="00EF3F13"/>
    <w:rsid w:val="00EF4905"/>
    <w:rsid w:val="00EF5095"/>
    <w:rsid w:val="00EF5137"/>
    <w:rsid w:val="00EF5845"/>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21E1"/>
    <w:rsid w:val="00F02CD2"/>
    <w:rsid w:val="00F03071"/>
    <w:rsid w:val="00F032F1"/>
    <w:rsid w:val="00F048A6"/>
    <w:rsid w:val="00F04D50"/>
    <w:rsid w:val="00F05252"/>
    <w:rsid w:val="00F058D4"/>
    <w:rsid w:val="00F05B2E"/>
    <w:rsid w:val="00F06744"/>
    <w:rsid w:val="00F06754"/>
    <w:rsid w:val="00F06888"/>
    <w:rsid w:val="00F068E4"/>
    <w:rsid w:val="00F06D16"/>
    <w:rsid w:val="00F06DF9"/>
    <w:rsid w:val="00F06E87"/>
    <w:rsid w:val="00F073A7"/>
    <w:rsid w:val="00F07897"/>
    <w:rsid w:val="00F07D19"/>
    <w:rsid w:val="00F10784"/>
    <w:rsid w:val="00F107C3"/>
    <w:rsid w:val="00F10DCA"/>
    <w:rsid w:val="00F1104B"/>
    <w:rsid w:val="00F11389"/>
    <w:rsid w:val="00F1195C"/>
    <w:rsid w:val="00F11E0D"/>
    <w:rsid w:val="00F11E7D"/>
    <w:rsid w:val="00F11F0D"/>
    <w:rsid w:val="00F12206"/>
    <w:rsid w:val="00F126DE"/>
    <w:rsid w:val="00F12ED0"/>
    <w:rsid w:val="00F1457C"/>
    <w:rsid w:val="00F1476F"/>
    <w:rsid w:val="00F147F4"/>
    <w:rsid w:val="00F15155"/>
    <w:rsid w:val="00F152BF"/>
    <w:rsid w:val="00F1559F"/>
    <w:rsid w:val="00F1565A"/>
    <w:rsid w:val="00F156C4"/>
    <w:rsid w:val="00F16057"/>
    <w:rsid w:val="00F16843"/>
    <w:rsid w:val="00F207ED"/>
    <w:rsid w:val="00F2103A"/>
    <w:rsid w:val="00F213B7"/>
    <w:rsid w:val="00F21BB3"/>
    <w:rsid w:val="00F22180"/>
    <w:rsid w:val="00F2242D"/>
    <w:rsid w:val="00F22584"/>
    <w:rsid w:val="00F2258F"/>
    <w:rsid w:val="00F2278B"/>
    <w:rsid w:val="00F22C01"/>
    <w:rsid w:val="00F22F07"/>
    <w:rsid w:val="00F2371D"/>
    <w:rsid w:val="00F23E47"/>
    <w:rsid w:val="00F241B2"/>
    <w:rsid w:val="00F2489D"/>
    <w:rsid w:val="00F2498C"/>
    <w:rsid w:val="00F24DFC"/>
    <w:rsid w:val="00F24E7A"/>
    <w:rsid w:val="00F24E90"/>
    <w:rsid w:val="00F25050"/>
    <w:rsid w:val="00F2519B"/>
    <w:rsid w:val="00F25263"/>
    <w:rsid w:val="00F2591B"/>
    <w:rsid w:val="00F26045"/>
    <w:rsid w:val="00F261FB"/>
    <w:rsid w:val="00F2622F"/>
    <w:rsid w:val="00F26464"/>
    <w:rsid w:val="00F26D26"/>
    <w:rsid w:val="00F26FAD"/>
    <w:rsid w:val="00F30C66"/>
    <w:rsid w:val="00F31133"/>
    <w:rsid w:val="00F31474"/>
    <w:rsid w:val="00F3166B"/>
    <w:rsid w:val="00F320F0"/>
    <w:rsid w:val="00F324DE"/>
    <w:rsid w:val="00F335DB"/>
    <w:rsid w:val="00F33EB4"/>
    <w:rsid w:val="00F3409A"/>
    <w:rsid w:val="00F34657"/>
    <w:rsid w:val="00F34689"/>
    <w:rsid w:val="00F348CA"/>
    <w:rsid w:val="00F34F52"/>
    <w:rsid w:val="00F35146"/>
    <w:rsid w:val="00F357BE"/>
    <w:rsid w:val="00F35973"/>
    <w:rsid w:val="00F361B0"/>
    <w:rsid w:val="00F36559"/>
    <w:rsid w:val="00F365CA"/>
    <w:rsid w:val="00F36ACC"/>
    <w:rsid w:val="00F371C8"/>
    <w:rsid w:val="00F3769F"/>
    <w:rsid w:val="00F3792A"/>
    <w:rsid w:val="00F37ACB"/>
    <w:rsid w:val="00F4055A"/>
    <w:rsid w:val="00F4083F"/>
    <w:rsid w:val="00F409E5"/>
    <w:rsid w:val="00F411EE"/>
    <w:rsid w:val="00F41231"/>
    <w:rsid w:val="00F4152D"/>
    <w:rsid w:val="00F4162D"/>
    <w:rsid w:val="00F4189D"/>
    <w:rsid w:val="00F41A02"/>
    <w:rsid w:val="00F426E1"/>
    <w:rsid w:val="00F4298E"/>
    <w:rsid w:val="00F4307E"/>
    <w:rsid w:val="00F4352B"/>
    <w:rsid w:val="00F43743"/>
    <w:rsid w:val="00F4394C"/>
    <w:rsid w:val="00F439A6"/>
    <w:rsid w:val="00F44163"/>
    <w:rsid w:val="00F442A1"/>
    <w:rsid w:val="00F44B00"/>
    <w:rsid w:val="00F44DB9"/>
    <w:rsid w:val="00F45DB7"/>
    <w:rsid w:val="00F46153"/>
    <w:rsid w:val="00F46728"/>
    <w:rsid w:val="00F50E46"/>
    <w:rsid w:val="00F513C2"/>
    <w:rsid w:val="00F51867"/>
    <w:rsid w:val="00F5197E"/>
    <w:rsid w:val="00F51ECA"/>
    <w:rsid w:val="00F52679"/>
    <w:rsid w:val="00F52F8C"/>
    <w:rsid w:val="00F53A41"/>
    <w:rsid w:val="00F54186"/>
    <w:rsid w:val="00F54B8A"/>
    <w:rsid w:val="00F54F38"/>
    <w:rsid w:val="00F55076"/>
    <w:rsid w:val="00F5535F"/>
    <w:rsid w:val="00F5536B"/>
    <w:rsid w:val="00F558A0"/>
    <w:rsid w:val="00F561D8"/>
    <w:rsid w:val="00F56396"/>
    <w:rsid w:val="00F563CB"/>
    <w:rsid w:val="00F566F9"/>
    <w:rsid w:val="00F56CEB"/>
    <w:rsid w:val="00F570DA"/>
    <w:rsid w:val="00F570F1"/>
    <w:rsid w:val="00F5710F"/>
    <w:rsid w:val="00F57916"/>
    <w:rsid w:val="00F603E8"/>
    <w:rsid w:val="00F604F5"/>
    <w:rsid w:val="00F6155C"/>
    <w:rsid w:val="00F6174A"/>
    <w:rsid w:val="00F617CA"/>
    <w:rsid w:val="00F61EBC"/>
    <w:rsid w:val="00F6236A"/>
    <w:rsid w:val="00F63131"/>
    <w:rsid w:val="00F6354E"/>
    <w:rsid w:val="00F63B26"/>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DF7"/>
    <w:rsid w:val="00F67E72"/>
    <w:rsid w:val="00F701CC"/>
    <w:rsid w:val="00F703E7"/>
    <w:rsid w:val="00F70C3E"/>
    <w:rsid w:val="00F70CF7"/>
    <w:rsid w:val="00F71349"/>
    <w:rsid w:val="00F71BEB"/>
    <w:rsid w:val="00F7497B"/>
    <w:rsid w:val="00F756B2"/>
    <w:rsid w:val="00F75C70"/>
    <w:rsid w:val="00F75D65"/>
    <w:rsid w:val="00F75DBB"/>
    <w:rsid w:val="00F76462"/>
    <w:rsid w:val="00F7676D"/>
    <w:rsid w:val="00F77377"/>
    <w:rsid w:val="00F777EB"/>
    <w:rsid w:val="00F77993"/>
    <w:rsid w:val="00F77B66"/>
    <w:rsid w:val="00F801AD"/>
    <w:rsid w:val="00F824FA"/>
    <w:rsid w:val="00F82663"/>
    <w:rsid w:val="00F826DE"/>
    <w:rsid w:val="00F82B06"/>
    <w:rsid w:val="00F82E88"/>
    <w:rsid w:val="00F82F9A"/>
    <w:rsid w:val="00F8372D"/>
    <w:rsid w:val="00F83AB7"/>
    <w:rsid w:val="00F84762"/>
    <w:rsid w:val="00F855E2"/>
    <w:rsid w:val="00F86CCB"/>
    <w:rsid w:val="00F873EB"/>
    <w:rsid w:val="00F8793F"/>
    <w:rsid w:val="00F879FB"/>
    <w:rsid w:val="00F87A3C"/>
    <w:rsid w:val="00F87BDF"/>
    <w:rsid w:val="00F87C48"/>
    <w:rsid w:val="00F906E1"/>
    <w:rsid w:val="00F90853"/>
    <w:rsid w:val="00F909B2"/>
    <w:rsid w:val="00F911EF"/>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06A"/>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501"/>
    <w:rsid w:val="00FA39A6"/>
    <w:rsid w:val="00FA4583"/>
    <w:rsid w:val="00FA4860"/>
    <w:rsid w:val="00FA4BC5"/>
    <w:rsid w:val="00FA5CC3"/>
    <w:rsid w:val="00FA64DE"/>
    <w:rsid w:val="00FA64FF"/>
    <w:rsid w:val="00FA6F03"/>
    <w:rsid w:val="00FA74D9"/>
    <w:rsid w:val="00FA7BE3"/>
    <w:rsid w:val="00FB0125"/>
    <w:rsid w:val="00FB05D0"/>
    <w:rsid w:val="00FB0D6C"/>
    <w:rsid w:val="00FB1855"/>
    <w:rsid w:val="00FB1987"/>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06AA"/>
    <w:rsid w:val="00FC0E78"/>
    <w:rsid w:val="00FC146A"/>
    <w:rsid w:val="00FC14BE"/>
    <w:rsid w:val="00FC2078"/>
    <w:rsid w:val="00FC23AE"/>
    <w:rsid w:val="00FC24E8"/>
    <w:rsid w:val="00FC2C51"/>
    <w:rsid w:val="00FC3496"/>
    <w:rsid w:val="00FC355E"/>
    <w:rsid w:val="00FC49E8"/>
    <w:rsid w:val="00FC54F4"/>
    <w:rsid w:val="00FC5D3D"/>
    <w:rsid w:val="00FC6DAA"/>
    <w:rsid w:val="00FC7F2D"/>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0DB"/>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7ED"/>
    <w:rsid w:val="00FF58D5"/>
    <w:rsid w:val="00FF637C"/>
    <w:rsid w:val="00FF641B"/>
    <w:rsid w:val="00FF71B3"/>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199588415">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454638257">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79902880">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file>

<file path=customXml/itemProps1.xml><?xml version="1.0" encoding="utf-8"?>
<ds:datastoreItem xmlns:ds="http://schemas.openxmlformats.org/officeDocument/2006/customXml" ds:itemID="{0BABB021-F7F4-4E99-92A2-0A6BB099BA14}">
  <ds:schemaRefs>
    <ds:schemaRef ds:uri="http://schemas.openxmlformats.org/officeDocument/2006/bibliography"/>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B33FEDF-7512-4626-BF78-227A0A6D5DD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698</TotalTime>
  <Pages>22</Pages>
  <Words>27068</Words>
  <Characters>154294</Characters>
  <Application>Microsoft Office Word</Application>
  <DocSecurity>0</DocSecurity>
  <Lines>1285</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875</cp:revision>
  <dcterms:created xsi:type="dcterms:W3CDTF">2021-07-07T03:02:00Z</dcterms:created>
  <dcterms:modified xsi:type="dcterms:W3CDTF">2021-08-16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